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16CD" w:rsidRDefault="00241F5C" w:rsidP="00A72F7B">
      <w:pPr>
        <w:pStyle w:val="Title"/>
        <w:jc w:val="center"/>
      </w:pPr>
      <w:bookmarkStart w:id="0" w:name="_GoBack"/>
      <w:bookmarkEnd w:id="0"/>
      <w:r>
        <w:t>Women in t</w:t>
      </w:r>
      <w:r w:rsidR="000A06BC">
        <w:t xml:space="preserve">he Extreme Right: </w:t>
      </w:r>
      <w:r w:rsidR="00FE7CC8">
        <w:t>I</w:t>
      </w:r>
      <w:r>
        <w:t>mplications</w:t>
      </w:r>
      <w:r w:rsidR="00044E49">
        <w:t xml:space="preserve"> </w:t>
      </w:r>
      <w:r w:rsidR="00FE7CC8">
        <w:t>of</w:t>
      </w:r>
      <w:r w:rsidR="00044E49">
        <w:t xml:space="preserve"> female participation</w:t>
      </w:r>
    </w:p>
    <w:p w:rsidR="000A06BC" w:rsidRDefault="000A06BC" w:rsidP="00E47B25">
      <w:pPr>
        <w:spacing w:line="360" w:lineRule="auto"/>
        <w:jc w:val="both"/>
      </w:pPr>
    </w:p>
    <w:p w:rsidR="00B84613" w:rsidRDefault="00B84613" w:rsidP="00E47B25">
      <w:pPr>
        <w:spacing w:line="360" w:lineRule="auto"/>
        <w:jc w:val="both"/>
      </w:pPr>
      <w:r>
        <w:t xml:space="preserve">Dr Kristy Campion </w:t>
      </w:r>
    </w:p>
    <w:p w:rsidR="006716CD" w:rsidRDefault="00521BD6" w:rsidP="00E47B25">
      <w:pPr>
        <w:pStyle w:val="Heading2"/>
        <w:spacing w:line="360" w:lineRule="auto"/>
        <w:jc w:val="both"/>
      </w:pPr>
      <w:r>
        <w:t>A</w:t>
      </w:r>
      <w:r w:rsidR="006716CD">
        <w:t>bstract</w:t>
      </w:r>
      <w:r w:rsidR="00075D79">
        <w:t xml:space="preserve"> </w:t>
      </w:r>
    </w:p>
    <w:p w:rsidR="00442667" w:rsidRDefault="00442667" w:rsidP="00E47B25">
      <w:pPr>
        <w:spacing w:line="360" w:lineRule="auto"/>
        <w:jc w:val="both"/>
      </w:pPr>
      <w:r>
        <w:t>The recent inclusion of male s</w:t>
      </w:r>
      <w:r w:rsidR="004052AD">
        <w:t>upremacy under the umbrella of Right Wing Extremism (R</w:t>
      </w:r>
      <w:r w:rsidR="00371BC8">
        <w:t>WE) can obscure the allure the extreme r</w:t>
      </w:r>
      <w:r w:rsidR="004052AD">
        <w:t xml:space="preserve">ight holds for women. This study examines </w:t>
      </w:r>
      <w:r w:rsidR="00FE007C">
        <w:t xml:space="preserve">female </w:t>
      </w:r>
      <w:r>
        <w:t>engagement</w:t>
      </w:r>
      <w:r w:rsidR="00371BC8">
        <w:t xml:space="preserve"> in the extreme and radical r</w:t>
      </w:r>
      <w:r w:rsidR="00FE007C">
        <w:t>ight and advances a novel conceptualisation</w:t>
      </w:r>
      <w:r w:rsidR="00FE7CC8">
        <w:t xml:space="preserve"> of participation</w:t>
      </w:r>
      <w:r w:rsidR="00BE64EC">
        <w:t xml:space="preserve">. The six forms of </w:t>
      </w:r>
      <w:r w:rsidR="00FE007C">
        <w:t xml:space="preserve">female </w:t>
      </w:r>
      <w:r w:rsidR="00BE64EC">
        <w:t xml:space="preserve">participation </w:t>
      </w:r>
      <w:r>
        <w:t>are as</w:t>
      </w:r>
      <w:r w:rsidR="00BE64EC">
        <w:t xml:space="preserve"> violent actors, thinkers, facilitators, promoters, activists, and exemplars</w:t>
      </w:r>
      <w:r w:rsidR="00B84613">
        <w:t xml:space="preserve"> for others</w:t>
      </w:r>
      <w:r w:rsidR="00BE64EC">
        <w:t>. Th</w:t>
      </w:r>
      <w:r>
        <w:t xml:space="preserve">is has implications for operations, ideology, and identity. First, recent female participation in violence </w:t>
      </w:r>
      <w:r w:rsidRPr="00442667">
        <w:t>it has been in the form of dyads</w:t>
      </w:r>
      <w:r>
        <w:t xml:space="preserve"> or in association with a group</w:t>
      </w:r>
      <w:r w:rsidRPr="00442667">
        <w:t>: rarely are they lone actors.</w:t>
      </w:r>
      <w:r>
        <w:t xml:space="preserve"> They can also facilitate or sustain violent operations, and thereby yield valuable intelligence </w:t>
      </w:r>
      <w:r w:rsidR="00201954">
        <w:t xml:space="preserve">for investigators. Second, they are able to create and promote RWE worldviews, challenging select discourses and magnifying others to cultivate expressions of femininity which are ideologically symbolic. Third, and as a consequence, subscribing to this ideological milieu provides identity security and meaning. Through female participation in the extreme right, we can observe an ideological ecosystem in which women currently interact and thrive.   </w:t>
      </w:r>
    </w:p>
    <w:p w:rsidR="00521BD6" w:rsidRDefault="00521BD6" w:rsidP="00E47B25">
      <w:pPr>
        <w:jc w:val="both"/>
      </w:pPr>
    </w:p>
    <w:p w:rsidR="00733F58" w:rsidRDefault="000168C5" w:rsidP="00E47B25">
      <w:pPr>
        <w:pStyle w:val="Heading2"/>
        <w:spacing w:line="360" w:lineRule="auto"/>
        <w:jc w:val="both"/>
      </w:pPr>
      <w:r>
        <w:t>Keywords</w:t>
      </w:r>
      <w:r w:rsidR="00733F58">
        <w:t xml:space="preserve"> </w:t>
      </w:r>
    </w:p>
    <w:p w:rsidR="00A72F7B" w:rsidRDefault="00733F58" w:rsidP="00E47B25">
      <w:pPr>
        <w:spacing w:line="360" w:lineRule="auto"/>
        <w:jc w:val="both"/>
      </w:pPr>
      <w:r>
        <w:t xml:space="preserve">Terrorism, extremism, </w:t>
      </w:r>
      <w:r w:rsidR="00FE007C">
        <w:t xml:space="preserve">radical, </w:t>
      </w:r>
      <w:r>
        <w:t>right wing, women</w:t>
      </w:r>
      <w:r w:rsidR="005F177A">
        <w:t xml:space="preserve"> </w:t>
      </w:r>
    </w:p>
    <w:p w:rsidR="00733F58" w:rsidRDefault="00733F58" w:rsidP="00E47B25">
      <w:pPr>
        <w:spacing w:line="360" w:lineRule="auto"/>
        <w:jc w:val="both"/>
      </w:pPr>
    </w:p>
    <w:p w:rsidR="00521BD6" w:rsidRPr="00733F58" w:rsidRDefault="00521BD6" w:rsidP="00E47B25">
      <w:pPr>
        <w:spacing w:line="360" w:lineRule="auto"/>
        <w:jc w:val="both"/>
      </w:pPr>
    </w:p>
    <w:p w:rsidR="00765108" w:rsidRDefault="00765108" w:rsidP="00E47B25">
      <w:pPr>
        <w:spacing w:line="360" w:lineRule="auto"/>
        <w:jc w:val="both"/>
      </w:pPr>
    </w:p>
    <w:p w:rsidR="00B03CD0" w:rsidRDefault="00B03CD0" w:rsidP="00E47B25">
      <w:pPr>
        <w:spacing w:line="360" w:lineRule="auto"/>
        <w:jc w:val="both"/>
      </w:pPr>
    </w:p>
    <w:p w:rsidR="003A7063" w:rsidRDefault="003A7063" w:rsidP="00E47B25">
      <w:pPr>
        <w:spacing w:line="360" w:lineRule="auto"/>
        <w:jc w:val="both"/>
      </w:pPr>
    </w:p>
    <w:p w:rsidR="00521BD6" w:rsidRDefault="00FE007C" w:rsidP="00FE007C">
      <w:pPr>
        <w:pStyle w:val="Heading2"/>
      </w:pPr>
      <w:r>
        <w:t>Acknowledgments</w:t>
      </w:r>
    </w:p>
    <w:p w:rsidR="00CF7A54" w:rsidRDefault="00FE007C" w:rsidP="00E47B25">
      <w:pPr>
        <w:spacing w:line="360" w:lineRule="auto"/>
        <w:jc w:val="both"/>
      </w:pPr>
      <w:r>
        <w:t xml:space="preserve">I would like to acknowledge the contributions of Dr Andrew Brien in conceptualising this paper, </w:t>
      </w:r>
      <w:r w:rsidR="00B03CD0">
        <w:t xml:space="preserve">as well as the recommendations </w:t>
      </w:r>
      <w:r w:rsidR="003A7063">
        <w:t>of individuals which expanded the dataset</w:t>
      </w:r>
      <w:r w:rsidR="00B03CD0">
        <w:t xml:space="preserve">. </w:t>
      </w:r>
    </w:p>
    <w:p w:rsidR="006716CD" w:rsidRDefault="006716CD" w:rsidP="008F439F">
      <w:pPr>
        <w:pStyle w:val="Heading1"/>
      </w:pPr>
      <w:r>
        <w:lastRenderedPageBreak/>
        <w:t>Introduction</w:t>
      </w:r>
      <w:r w:rsidR="00765108">
        <w:t xml:space="preserve"> </w:t>
      </w:r>
    </w:p>
    <w:p w:rsidR="00B001EB" w:rsidRDefault="004F0195" w:rsidP="0083756A">
      <w:pPr>
        <w:spacing w:line="360" w:lineRule="auto"/>
        <w:ind w:firstLine="720"/>
        <w:jc w:val="both"/>
      </w:pPr>
      <w:r>
        <w:t xml:space="preserve"> “</w:t>
      </w:r>
      <w:r w:rsidRPr="004F0195">
        <w:t>We must secure the existence of our people and a future for white children</w:t>
      </w:r>
      <w:r>
        <w:t>,” wrote right wing terrorist David Lane</w:t>
      </w:r>
      <w:r w:rsidR="00914193">
        <w:t xml:space="preserve"> in the </w:t>
      </w:r>
      <w:r w:rsidR="00914193" w:rsidRPr="004F0195">
        <w:rPr>
          <w:i/>
        </w:rPr>
        <w:t>88 Precepts</w:t>
      </w:r>
      <w:r>
        <w:t xml:space="preserve"> </w:t>
      </w:r>
      <w:r w:rsidR="00017C75">
        <w:fldChar w:fldCharType="begin"/>
      </w:r>
      <w:r w:rsidR="00017C75">
        <w:instrText xml:space="preserve"> ADDIN EN.CITE &lt;EndNote&gt;&lt;Cite ExcludeAuth="1"&gt;&lt;Author&gt;Lane&lt;/Author&gt;&lt;Year&gt;n.d&lt;/Year&gt;&lt;RecNum&gt;826&lt;/RecNum&gt;&lt;DisplayText&gt;(n.d)&lt;/DisplayText&gt;&lt;record&gt;&lt;rec-number&gt;826&lt;/rec-number&gt;&lt;foreign-keys&gt;&lt;key app="EN" db-id="tt9avpztkswaa1errpsvdse5zfw5aae9as2e" timestamp="1584407929"&gt;826&lt;/key&gt;&lt;/foreign-keys&gt;&lt;ref-type name="Web Page"&gt;12&lt;/ref-type&gt;&lt;contributors&gt;&lt;authors&gt;&lt;author&gt;David Lane&lt;/author&gt;&lt;/authors&gt;&lt;/contributors&gt;&lt;titles&gt;&lt;title&gt;88 Precepts&lt;/title&gt;&lt;/titles&gt;&lt;volume&gt;2020&lt;/volume&gt;&lt;number&gt;17 March&lt;/number&gt;&lt;dates&gt;&lt;year&gt;n.d&lt;/year&gt;&lt;/dates&gt;&lt;publisher&gt;Internet Archive&lt;/publisher&gt;&lt;urls&gt;&lt;related-urls&gt;&lt;url&gt;https://archive.org/stream/88Precepts_937/88Precepts_djvu.txt&lt;/url&gt;&lt;/related-urls&gt;&lt;/urls&gt;&lt;/record&gt;&lt;/Cite&gt;&lt;/EndNote&gt;</w:instrText>
      </w:r>
      <w:r w:rsidR="00017C75">
        <w:fldChar w:fldCharType="separate"/>
      </w:r>
      <w:r w:rsidR="00017C75">
        <w:rPr>
          <w:noProof/>
        </w:rPr>
        <w:t>(n.d)</w:t>
      </w:r>
      <w:r w:rsidR="00017C75">
        <w:fldChar w:fldCharType="end"/>
      </w:r>
      <w:r>
        <w:t xml:space="preserve">, coining what would become known as the 14 Words. “Because,” Lane continued, “the beauty of the White Aryan woman must not perish from the earth.” </w:t>
      </w:r>
      <w:r w:rsidR="00FE7CC8">
        <w:t>While this may be</w:t>
      </w:r>
      <w:r w:rsidR="0083756A">
        <w:t xml:space="preserve"> little more than a motivational slogan, t</w:t>
      </w:r>
      <w:r w:rsidR="00017C75">
        <w:t xml:space="preserve">his final sentence of the </w:t>
      </w:r>
      <w:r w:rsidR="00017C75" w:rsidRPr="002C015B">
        <w:rPr>
          <w:i/>
        </w:rPr>
        <w:t>88 Precepts</w:t>
      </w:r>
      <w:r w:rsidR="00017C75">
        <w:t xml:space="preserve"> neatly captures the focus of this study.</w:t>
      </w:r>
      <w:r w:rsidR="00F849E4">
        <w:t xml:space="preserve"> </w:t>
      </w:r>
      <w:r w:rsidR="00371BC8">
        <w:t>Are women in the extreme r</w:t>
      </w:r>
      <w:r w:rsidR="0083756A">
        <w:t xml:space="preserve">ight merely the premise for male violence, or does their participation possess its own forms which pose operational and ideological challenges? </w:t>
      </w:r>
      <w:r w:rsidR="00CF7A54">
        <w:t>Looking beyond Lane’s projection of white female peril, this study examines the ways</w:t>
      </w:r>
      <w:r w:rsidR="00371BC8">
        <w:t xml:space="preserve"> in which women participate in e</w:t>
      </w:r>
      <w:r w:rsidR="00CF7A54">
        <w:t xml:space="preserve">xtreme </w:t>
      </w:r>
      <w:r w:rsidR="0083756A">
        <w:t xml:space="preserve">and </w:t>
      </w:r>
      <w:r w:rsidR="00371BC8">
        <w:t>r</w:t>
      </w:r>
      <w:r w:rsidR="0083756A">
        <w:t xml:space="preserve">adical </w:t>
      </w:r>
      <w:r w:rsidR="00371BC8">
        <w:t>r</w:t>
      </w:r>
      <w:r w:rsidR="00CF7A54">
        <w:t>ight environments.</w:t>
      </w:r>
      <w:r w:rsidR="00554472">
        <w:t xml:space="preserve"> It therefore spans violent and non-violent forms of extremism. </w:t>
      </w:r>
    </w:p>
    <w:p w:rsidR="00B9572A" w:rsidRDefault="00B001EB" w:rsidP="005F77DC">
      <w:pPr>
        <w:spacing w:line="360" w:lineRule="auto"/>
        <w:ind w:firstLine="720"/>
        <w:jc w:val="both"/>
      </w:pPr>
      <w:r>
        <w:t>Right Wing Extremism (RWE) is increasingly prominent in the</w:t>
      </w:r>
      <w:r w:rsidR="009E4383">
        <w:t xml:space="preserve"> w</w:t>
      </w:r>
      <w:r w:rsidR="002A3905">
        <w:t>estern world. Following the deadly right wing terrorist attacks in Christchurch, El Paso, Hanau, Halle, and San Diego in 2019</w:t>
      </w:r>
      <w:r w:rsidR="00B9572A">
        <w:t xml:space="preserve"> alone</w:t>
      </w:r>
      <w:r w:rsidR="002A3905">
        <w:t>, there is new urgency for understanding this threat nature. While RWE violence is overwhelming</w:t>
      </w:r>
      <w:r w:rsidR="009E4383">
        <w:t>ly</w:t>
      </w:r>
      <w:r w:rsidR="002A3905">
        <w:t xml:space="preserve"> perpetrated by males, female adherents also pose violent and non-violent threat</w:t>
      </w:r>
      <w:r w:rsidR="00B03CD0">
        <w:t>s</w:t>
      </w:r>
      <w:r w:rsidR="005F77DC">
        <w:t xml:space="preserve"> and can influence ideology. This is because women interact with the ideological ecosystem, rather than passively receiving content. Women </w:t>
      </w:r>
      <w:r w:rsidR="009E4383">
        <w:t xml:space="preserve">are able to shape and reshape the contours of the </w:t>
      </w:r>
      <w:r w:rsidR="005F77DC">
        <w:t xml:space="preserve">various </w:t>
      </w:r>
      <w:r w:rsidR="009E4383">
        <w:t>worldview</w:t>
      </w:r>
      <w:r w:rsidR="005F77DC">
        <w:t>s</w:t>
      </w:r>
      <w:r w:rsidR="009E4383">
        <w:t>,</w:t>
      </w:r>
      <w:r w:rsidR="005F77DC">
        <w:t xml:space="preserve"> challenge contemporary discourses, and offer an alternate interpretation of reality in which lost white womanhood – and its salvation – is essential. By examining the forms of female participation in such subcultures, we can move closer to understanding the allure the radical and extreme right holds for women. </w:t>
      </w:r>
    </w:p>
    <w:p w:rsidR="00980481" w:rsidRDefault="00980481" w:rsidP="00980481">
      <w:pPr>
        <w:pStyle w:val="Heading2"/>
      </w:pPr>
      <w:r>
        <w:t>Results</w:t>
      </w:r>
    </w:p>
    <w:p w:rsidR="0083756A" w:rsidRDefault="0055425C" w:rsidP="0055425C">
      <w:pPr>
        <w:spacing w:line="360" w:lineRule="auto"/>
        <w:ind w:firstLine="720"/>
        <w:jc w:val="both"/>
      </w:pPr>
      <w:r>
        <w:t>This study</w:t>
      </w:r>
      <w:r w:rsidR="0083756A">
        <w:t xml:space="preserve"> </w:t>
      </w:r>
      <w:r w:rsidR="009A53FF">
        <w:t xml:space="preserve">advances a novel </w:t>
      </w:r>
      <w:r w:rsidR="00F97F10" w:rsidRPr="00F97F10">
        <w:t xml:space="preserve">framework for conceptualising female </w:t>
      </w:r>
      <w:r w:rsidR="00B9572A">
        <w:t xml:space="preserve">RWE </w:t>
      </w:r>
      <w:r w:rsidR="00FE7CC8">
        <w:t>activities</w:t>
      </w:r>
      <w:r w:rsidR="00CF7A54">
        <w:t xml:space="preserve"> by asserting there are</w:t>
      </w:r>
      <w:r w:rsidR="00F97F10" w:rsidRPr="00F97F10">
        <w:t xml:space="preserve"> </w:t>
      </w:r>
      <w:r w:rsidR="00673C41">
        <w:t>six</w:t>
      </w:r>
      <w:r w:rsidR="00F97F10" w:rsidRPr="00F97F10">
        <w:t xml:space="preserve"> </w:t>
      </w:r>
      <w:r w:rsidR="00510437">
        <w:t>forms</w:t>
      </w:r>
      <w:r w:rsidR="00673C41">
        <w:t xml:space="preserve"> of participation</w:t>
      </w:r>
      <w:r w:rsidR="00CF7A54">
        <w:t>:</w:t>
      </w:r>
      <w:r w:rsidR="001A0BF7">
        <w:t xml:space="preserve"> violent actors, thinkers, facilitators, promoters, activists, and exemplars</w:t>
      </w:r>
      <w:r w:rsidR="00843775">
        <w:t xml:space="preserve">. </w:t>
      </w:r>
      <w:r w:rsidR="00FE7CC8">
        <w:t xml:space="preserve">There forms are not mutually exclusive, with some individuals engaging in multiple forms of participation. </w:t>
      </w:r>
      <w:r w:rsidR="0083756A">
        <w:t xml:space="preserve">Violent actors engage in illegal and violent activities in support of </w:t>
      </w:r>
      <w:r>
        <w:t>RWE</w:t>
      </w:r>
      <w:r w:rsidR="0083756A">
        <w:t xml:space="preserve">. Thinkers </w:t>
      </w:r>
      <w:r w:rsidR="00B9572A">
        <w:t>make</w:t>
      </w:r>
      <w:r w:rsidR="0083756A">
        <w:t xml:space="preserve"> original contributions to RWE theory</w:t>
      </w:r>
      <w:r>
        <w:t xml:space="preserve"> or beliefs </w:t>
      </w:r>
      <w:r w:rsidR="0083756A">
        <w:t xml:space="preserve">through the advancement of novel </w:t>
      </w:r>
      <w:r>
        <w:t>ideas</w:t>
      </w:r>
      <w:r w:rsidR="0083756A">
        <w:t xml:space="preserve"> which contribute to the ideological ambit. Facilitators provide direct assistance to RWE movements through legal activities such as running blogs,</w:t>
      </w:r>
      <w:r w:rsidR="00FE7CC8">
        <w:t xml:space="preserve"> and</w:t>
      </w:r>
      <w:r w:rsidR="0083756A">
        <w:t xml:space="preserve"> canvas</w:t>
      </w:r>
      <w:r w:rsidR="00FE7CC8">
        <w:t>sing for donations</w:t>
      </w:r>
      <w:r w:rsidR="0083756A">
        <w:t>; as well as illegal activities such as providing safe accommodation and obtaining weapons and supplies. Promoters</w:t>
      </w:r>
      <w:r>
        <w:t xml:space="preserve"> propagate and rep</w:t>
      </w:r>
      <w:r w:rsidR="00B9572A">
        <w:t xml:space="preserve">ackage RWE theories and beliefs </w:t>
      </w:r>
      <w:r w:rsidR="00B9572A" w:rsidRPr="00B9572A">
        <w:t>on platforms such as Youtube, Instagram, and Twitter</w:t>
      </w:r>
      <w:r>
        <w:t xml:space="preserve">. Activists </w:t>
      </w:r>
      <w:r w:rsidR="00B9572A">
        <w:t>public</w:t>
      </w:r>
      <w:r>
        <w:t xml:space="preserve">ly support RWE movements through direct action at rallies or meetings; can hold formal organisational positions; or </w:t>
      </w:r>
      <w:r w:rsidR="00FE7CC8">
        <w:t>can</w:t>
      </w:r>
      <w:r>
        <w:t xml:space="preserve"> privately engage in activism through </w:t>
      </w:r>
      <w:r w:rsidR="00FE7CC8">
        <w:t>procreation</w:t>
      </w:r>
      <w:r>
        <w:t xml:space="preserve">. Finally, exemplars are women in RWE </w:t>
      </w:r>
      <w:r w:rsidR="00FE7CC8">
        <w:t xml:space="preserve">subcultures </w:t>
      </w:r>
      <w:r>
        <w:t xml:space="preserve">about whom cultural constructions have formed, in which they are celebrated as personifying the desired and idealised female identity.  </w:t>
      </w:r>
    </w:p>
    <w:p w:rsidR="00E362C2" w:rsidRDefault="00371BC8" w:rsidP="00371BC8">
      <w:pPr>
        <w:spacing w:line="360" w:lineRule="auto"/>
        <w:ind w:firstLine="720"/>
        <w:jc w:val="both"/>
      </w:pPr>
      <w:r w:rsidRPr="00371BC8">
        <w:lastRenderedPageBreak/>
        <w:t>This framework for participation has</w:t>
      </w:r>
      <w:r w:rsidR="00FE7CC8" w:rsidRPr="00371BC8">
        <w:t xml:space="preserve"> implications for </w:t>
      </w:r>
      <w:r w:rsidRPr="00371BC8">
        <w:t xml:space="preserve">violent </w:t>
      </w:r>
      <w:r w:rsidR="00367D84" w:rsidRPr="00371BC8">
        <w:t>operations,</w:t>
      </w:r>
      <w:r w:rsidR="00001BD9" w:rsidRPr="00371BC8">
        <w:t xml:space="preserve"> ideology, and identity. First</w:t>
      </w:r>
      <w:r w:rsidR="00367D84" w:rsidRPr="00371BC8">
        <w:t xml:space="preserve">, female involvement as violent actors or facilitators </w:t>
      </w:r>
      <w:r w:rsidR="00E362C2" w:rsidRPr="00371BC8">
        <w:t xml:space="preserve">in </w:t>
      </w:r>
      <w:r w:rsidR="00FF506F" w:rsidRPr="00371BC8">
        <w:t>kinetic</w:t>
      </w:r>
      <w:r w:rsidR="00E362C2" w:rsidRPr="00371BC8">
        <w:t xml:space="preserve"> operations occur</w:t>
      </w:r>
      <w:r w:rsidRPr="00371BC8">
        <w:t>s often as</w:t>
      </w:r>
      <w:r w:rsidR="00E362C2" w:rsidRPr="00371BC8">
        <w:t xml:space="preserve"> par</w:t>
      </w:r>
      <w:r w:rsidR="00BA289B" w:rsidRPr="00371BC8">
        <w:t>t of a group or a dyad</w:t>
      </w:r>
      <w:r w:rsidR="00E362C2" w:rsidRPr="00371BC8">
        <w:t>, and encompass</w:t>
      </w:r>
      <w:r w:rsidR="00FF506F" w:rsidRPr="00371BC8">
        <w:t>es</w:t>
      </w:r>
      <w:r w:rsidR="00E362C2" w:rsidRPr="00371BC8">
        <w:t xml:space="preserve"> a range of violent activities from assassinations to bomb plots to vandalism, through to providing material support and assistance. </w:t>
      </w:r>
      <w:r w:rsidR="00BA289B" w:rsidRPr="00371BC8">
        <w:t xml:space="preserve">This makes </w:t>
      </w:r>
      <w:r w:rsidR="00FF506F" w:rsidRPr="00371BC8">
        <w:t xml:space="preserve">some </w:t>
      </w:r>
      <w:r w:rsidR="00BA289B" w:rsidRPr="00371BC8">
        <w:t xml:space="preserve">female participants violent threats, and </w:t>
      </w:r>
      <w:r w:rsidR="00FF506F" w:rsidRPr="00371BC8">
        <w:t xml:space="preserve">valuable </w:t>
      </w:r>
      <w:r w:rsidR="00BA289B" w:rsidRPr="00371BC8">
        <w:t xml:space="preserve">sources </w:t>
      </w:r>
      <w:r w:rsidR="00554472" w:rsidRPr="00371BC8">
        <w:t>of</w:t>
      </w:r>
      <w:r w:rsidR="00BA289B" w:rsidRPr="00371BC8">
        <w:t xml:space="preserve"> counterterrorism intelligence.</w:t>
      </w:r>
      <w:r w:rsidR="00E362C2">
        <w:t xml:space="preserve"> </w:t>
      </w:r>
      <w:r w:rsidR="00001BD9">
        <w:t>Second</w:t>
      </w:r>
      <w:r w:rsidR="00367D84">
        <w:t xml:space="preserve">, female thinkers, promoters, and </w:t>
      </w:r>
      <w:r w:rsidR="00E362C2">
        <w:t>exemplars</w:t>
      </w:r>
      <w:r w:rsidR="00367D84">
        <w:t xml:space="preserve"> are able to shape the</w:t>
      </w:r>
      <w:r>
        <w:t xml:space="preserve"> ideological space in the e</w:t>
      </w:r>
      <w:r w:rsidR="00367D84">
        <w:t xml:space="preserve">xtreme Right through constructions on femineity, gender interactions, and behavioural aspirations. </w:t>
      </w:r>
      <w:r w:rsidR="00FE7CC8">
        <w:t>It is an interactive dynamic which builds entitativ</w:t>
      </w:r>
      <w:r w:rsidR="007037D6">
        <w:t>ity and identity</w:t>
      </w:r>
      <w:r w:rsidR="00FE7CC8">
        <w:t xml:space="preserve">. </w:t>
      </w:r>
      <w:r w:rsidR="00001BD9">
        <w:t>Third,</w:t>
      </w:r>
      <w:r w:rsidR="00367D84">
        <w:t xml:space="preserve"> </w:t>
      </w:r>
      <w:r w:rsidR="00001BD9">
        <w:t xml:space="preserve">women are able to express identity through </w:t>
      </w:r>
      <w:r w:rsidR="00FE7CC8">
        <w:t xml:space="preserve">visual </w:t>
      </w:r>
      <w:r w:rsidR="00001BD9">
        <w:t>aesthetics</w:t>
      </w:r>
      <w:r w:rsidR="00367D84">
        <w:t xml:space="preserve"> which celebrate </w:t>
      </w:r>
      <w:r w:rsidR="00FE7CC8">
        <w:t xml:space="preserve">archetypes </w:t>
      </w:r>
      <w:r w:rsidR="007037D6">
        <w:t>of a supposedly</w:t>
      </w:r>
      <w:r w:rsidR="00367D84">
        <w:t xml:space="preserve"> </w:t>
      </w:r>
      <w:r w:rsidR="00E362C2">
        <w:t>lost</w:t>
      </w:r>
      <w:r w:rsidR="00367D84">
        <w:t xml:space="preserve"> </w:t>
      </w:r>
      <w:r w:rsidR="00E362C2">
        <w:t xml:space="preserve">white womanhood. </w:t>
      </w:r>
      <w:r w:rsidR="007037D6">
        <w:t>We can therefore observe</w:t>
      </w:r>
      <w:r w:rsidR="00FF506F">
        <w:t xml:space="preserve"> an ideological ecosystem – one in which women actively </w:t>
      </w:r>
      <w:r w:rsidR="007037D6">
        <w:t>contribute</w:t>
      </w:r>
      <w:r w:rsidR="00FF506F">
        <w:t xml:space="preserve">, </w:t>
      </w:r>
      <w:r w:rsidR="007037D6">
        <w:t>manage</w:t>
      </w:r>
      <w:r w:rsidR="00FF506F">
        <w:t xml:space="preserve"> ideological contours, </w:t>
      </w:r>
      <w:r w:rsidR="007037D6" w:rsidRPr="007037D6">
        <w:t xml:space="preserve">shape gender interactions, </w:t>
      </w:r>
      <w:r w:rsidR="00FF506F">
        <w:t xml:space="preserve">and </w:t>
      </w:r>
      <w:r w:rsidR="007037D6">
        <w:t>enable the</w:t>
      </w:r>
      <w:r w:rsidR="00FF506F">
        <w:t xml:space="preserve"> expression of </w:t>
      </w:r>
      <w:r w:rsidR="007037D6">
        <w:t>entitativity innately tied to idealised femineity in the</w:t>
      </w:r>
      <w:r>
        <w:t xml:space="preserve"> extreme Right. </w:t>
      </w:r>
    </w:p>
    <w:p w:rsidR="00CF7A54" w:rsidRDefault="00CF7A54" w:rsidP="00CF7A54">
      <w:pPr>
        <w:pStyle w:val="Heading2"/>
        <w:spacing w:line="360" w:lineRule="auto"/>
        <w:jc w:val="both"/>
      </w:pPr>
      <w:r>
        <w:t>Definitions and Methods</w:t>
      </w:r>
    </w:p>
    <w:p w:rsidR="00CF7A54" w:rsidRDefault="0055425C" w:rsidP="00CF7A54">
      <w:pPr>
        <w:spacing w:line="360" w:lineRule="auto"/>
        <w:ind w:firstLine="720"/>
        <w:jc w:val="both"/>
      </w:pPr>
      <w:r>
        <w:t>T</w:t>
      </w:r>
      <w:r w:rsidR="00371BC8">
        <w:t>he extreme r</w:t>
      </w:r>
      <w:r w:rsidR="00CF7A54">
        <w:t>ight is defined as a heterogeneous grouping of worldviews which</w:t>
      </w:r>
      <w:r w:rsidR="007037D6">
        <w:t xml:space="preserve"> are aligned with the</w:t>
      </w:r>
      <w:r w:rsidR="00371BC8">
        <w:t xml:space="preserve"> right party f</w:t>
      </w:r>
      <w:r w:rsidR="007037D6">
        <w:t>amily, and</w:t>
      </w:r>
      <w:r w:rsidR="00CF7A54">
        <w:t xml:space="preserve"> support anti-democratic beliefs, authoritarianism, and exclusionary nationalism </w:t>
      </w:r>
      <w:r w:rsidR="00CF7A54">
        <w:fldChar w:fldCharType="begin"/>
      </w:r>
      <w:r w:rsidR="00CF7A54">
        <w:instrText xml:space="preserve"> ADDIN EN.CITE &lt;EndNote&gt;&lt;Cite&gt;&lt;Author&gt;Carter&lt;/Author&gt;&lt;Year&gt;2018&lt;/Year&gt;&lt;RecNum&gt;375&lt;/RecNum&gt;&lt;DisplayText&gt;(Carter 2018)&lt;/DisplayText&gt;&lt;record&gt;&lt;rec-number&gt;375&lt;/rec-number&gt;&lt;foreign-keys&gt;&lt;key app="EN" db-id="tt9avpztkswaa1errpsvdse5zfw5aae9as2e" timestamp="1562128811"&gt;375&lt;/key&gt;&lt;/foreign-keys&gt;&lt;ref-type name="Journal Article"&gt;17&lt;/ref-type&gt;&lt;contributors&gt;&lt;authors&gt;&lt;author&gt;Elisabeth Carter&lt;/author&gt;&lt;/authors&gt;&lt;/contributors&gt;&lt;titles&gt;&lt;title&gt;Right-wing extremism/radicalism: reconstructing the concept&lt;/title&gt;&lt;secondary-title&gt;Journal of Political Ideologies&lt;/secondary-title&gt;&lt;/titles&gt;&lt;periodical&gt;&lt;full-title&gt;Journal of Political Ideologies&lt;/full-title&gt;&lt;/periodical&gt;&lt;pages&gt;157-182&lt;/pages&gt;&lt;volume&gt;23&lt;/volume&gt;&lt;number&gt;2&lt;/number&gt;&lt;dates&gt;&lt;year&gt;2018&lt;/year&gt;&lt;pub-dates&gt;&lt;date&gt;2018/05/04&lt;/date&gt;&lt;/pub-dates&gt;&lt;/dates&gt;&lt;publisher&gt;Routledge&lt;/publisher&gt;&lt;isbn&gt;1356-9317&lt;/isbn&gt;&lt;urls&gt;&lt;related-urls&gt;&lt;url&gt;https://doi.org/10.1080/13569317.2018.1451227&lt;/url&gt;&lt;/related-urls&gt;&lt;/urls&gt;&lt;electronic-resource-num&gt;10.1080/13569317.2018.1451227&lt;/electronic-resource-num&gt;&lt;/record&gt;&lt;/Cite&gt;&lt;/EndNote&gt;</w:instrText>
      </w:r>
      <w:r w:rsidR="00CF7A54">
        <w:fldChar w:fldCharType="separate"/>
      </w:r>
      <w:r w:rsidR="00CF7A54">
        <w:rPr>
          <w:noProof/>
        </w:rPr>
        <w:t>(Carter 2018)</w:t>
      </w:r>
      <w:r w:rsidR="00CF7A54">
        <w:fldChar w:fldCharType="end"/>
      </w:r>
      <w:r w:rsidR="00CF7A54">
        <w:t xml:space="preserve">. </w:t>
      </w:r>
      <w:r>
        <w:t>T</w:t>
      </w:r>
      <w:r w:rsidR="00CF7A54">
        <w:t xml:space="preserve">hey are extreme they have disengaged with liberal democratic processes to support or advocate illegal violence against their enemies and the destruction of democracy </w:t>
      </w:r>
      <w:r w:rsidR="00CF7A54">
        <w:fldChar w:fldCharType="begin"/>
      </w:r>
      <w:r w:rsidR="00CF7A54">
        <w:instrText xml:space="preserve"> ADDIN EN.CITE &lt;EndNote&gt;&lt;Cite&gt;&lt;Author&gt;Bjorgo&lt;/Author&gt;&lt;Year&gt;2019&lt;/Year&gt;&lt;RecNum&gt;665&lt;/RecNum&gt;&lt;DisplayText&gt;(Bjorgo and Ravndal 2019)&lt;/DisplayText&gt;&lt;record&gt;&lt;rec-number&gt;665&lt;/rec-number&gt;&lt;foreign-keys&gt;&lt;key app="EN" db-id="tt9avpztkswaa1errpsvdse5zfw5aae9as2e" timestamp="1574310091"&gt;665&lt;/key&gt;&lt;/foreign-keys&gt;&lt;ref-type name="Report"&gt;27&lt;/ref-type&gt;&lt;contributors&gt;&lt;authors&gt;&lt;author&gt;Tore Bjorgo&lt;/author&gt;&lt;author&gt;Jacob Aasland Ravndal&lt;/author&gt;&lt;/authors&gt;&lt;/contributors&gt;&lt;titles&gt;&lt;title&gt;Extreme-Right Violence and Terrorism: Concepts, Patterns, and Responses&lt;/title&gt;&lt;secondary-title&gt;ICCT Research Paper&lt;/secondary-title&gt;&lt;/titles&gt;&lt;dates&gt;&lt;year&gt;2019&lt;/year&gt;&lt;/dates&gt;&lt;pub-location&gt;The Hague&lt;/pub-location&gt;&lt;publisher&gt;International Centre for Counter-Terrorism&lt;/publisher&gt;&lt;urls&gt;&lt;/urls&gt;&lt;electronic-resource-num&gt;10.19165/2019.1.08&lt;/electronic-resource-num&gt;&lt;/record&gt;&lt;/Cite&gt;&lt;/EndNote&gt;</w:instrText>
      </w:r>
      <w:r w:rsidR="00CF7A54">
        <w:fldChar w:fldCharType="separate"/>
      </w:r>
      <w:r w:rsidR="00CF7A54">
        <w:rPr>
          <w:noProof/>
        </w:rPr>
        <w:t>(Bjorgo and Ravndal 2019)</w:t>
      </w:r>
      <w:r w:rsidR="00CF7A54">
        <w:fldChar w:fldCharType="end"/>
      </w:r>
      <w:r w:rsidR="00CF7A54">
        <w:t xml:space="preserve">. This is limited consensus on this, however, as </w:t>
      </w:r>
      <w:r w:rsidR="00CF7A54">
        <w:fldChar w:fldCharType="begin"/>
      </w:r>
      <w:r w:rsidR="00CF7A54">
        <w:instrText xml:space="preserve"> ADDIN EN.CITE &lt;EndNote&gt;&lt;Cite AuthorYear="1"&gt;&lt;Author&gt;Kruglanski&lt;/Author&gt;&lt;Year&gt;2019&lt;/Year&gt;&lt;RecNum&gt;886&lt;/RecNum&gt;&lt;DisplayText&gt;Kruglanski, Webber, and Koehler (2019)&lt;/DisplayText&gt;&lt;record&gt;&lt;rec-number&gt;886&lt;/rec-number&gt;&lt;foreign-keys&gt;&lt;key app="EN" db-id="tt9avpztkswaa1errpsvdse5zfw5aae9as2e" timestamp="1587083725"&gt;886&lt;/key&gt;&lt;/foreign-keys&gt;&lt;ref-type name="Electronic Book"&gt;44&lt;/ref-type&gt;&lt;contributors&gt;&lt;authors&gt;&lt;author&gt;Arie Kruglanski&lt;/author&gt;&lt;author&gt;David Webber&lt;/author&gt;&lt;author&gt;Daniel Koehler&lt;/author&gt;&lt;/authors&gt;&lt;/contributors&gt;&lt;titles&gt;&lt;title&gt;The Radical&amp;apos;s Journey: How German Neo-Nazis Voyaged to the Edge and Back&lt;/title&gt;&lt;/titles&gt;&lt;dates&gt;&lt;year&gt;2019&lt;/year&gt;&lt;/dates&gt;&lt;pub-location&gt;ebook&lt;/pub-location&gt;&lt;publisher&gt;Oxford Scholarship Online&lt;/publisher&gt;&lt;urls&gt;&lt;/urls&gt;&lt;electronic-resource-num&gt;DOI:10.1093/oso/9780190851095.001.0001&lt;/electronic-resource-num&gt;&lt;/record&gt;&lt;/Cite&gt;&lt;/EndNote&gt;</w:instrText>
      </w:r>
      <w:r w:rsidR="00CF7A54">
        <w:fldChar w:fldCharType="separate"/>
      </w:r>
      <w:r w:rsidR="00CF7A54">
        <w:rPr>
          <w:noProof/>
        </w:rPr>
        <w:t>Kruglanski, Webber, and Koehler (2019)</w:t>
      </w:r>
      <w:r w:rsidR="00CF7A54">
        <w:fldChar w:fldCharType="end"/>
      </w:r>
      <w:r w:rsidR="00CF7A54">
        <w:t xml:space="preserve"> define extremism as the conscious and wilful deviation from accepted norms,</w:t>
      </w:r>
      <w:r>
        <w:t xml:space="preserve"> while not necessarily being</w:t>
      </w:r>
      <w:r w:rsidR="00371BC8">
        <w:t xml:space="preserve"> violent. Some use the term “far r</w:t>
      </w:r>
      <w:r w:rsidR="00CF7A54">
        <w:t xml:space="preserve">ight” to encompass all activity beyond the mainstream right– despite there being little literature </w:t>
      </w:r>
      <w:r w:rsidR="007037D6">
        <w:t>to distinguish it from</w:t>
      </w:r>
      <w:r w:rsidR="00371BC8">
        <w:t xml:space="preserve"> e</w:t>
      </w:r>
      <w:r w:rsidR="00CF7A54">
        <w:t>xtreme</w:t>
      </w:r>
      <w:r>
        <w:t xml:space="preserve"> or</w:t>
      </w:r>
      <w:r w:rsidR="00371BC8">
        <w:t xml:space="preserve"> r</w:t>
      </w:r>
      <w:r w:rsidR="00CF7A54">
        <w:t xml:space="preserve">adical. </w:t>
      </w:r>
      <w:r>
        <w:t>T</w:t>
      </w:r>
      <w:r w:rsidR="00371BC8">
        <w:t>he radical r</w:t>
      </w:r>
      <w:r w:rsidR="00CF7A54">
        <w:t>ight encompasses mainstream co</w:t>
      </w:r>
      <w:r w:rsidR="00371BC8">
        <w:t>nservatism in conjunction with extreme r</w:t>
      </w:r>
      <w:r w:rsidR="00CF7A54">
        <w:t xml:space="preserve">ight ideas, such as the unity of people and state, and the perception of foreigners as a threat to this unity </w:t>
      </w:r>
      <w:r w:rsidR="00CF7A54">
        <w:fldChar w:fldCharType="begin"/>
      </w:r>
      <w:r w:rsidR="00CF7A54">
        <w:instrText xml:space="preserve"> ADDIN EN.CITE &lt;EndNote&gt;&lt;Cite&gt;&lt;Author&gt;Bjorgo&lt;/Author&gt;&lt;Year&gt;2019&lt;/Year&gt;&lt;RecNum&gt;665&lt;/RecNum&gt;&lt;DisplayText&gt;(Bjorgo and Ravndal 2019)&lt;/DisplayText&gt;&lt;record&gt;&lt;rec-number&gt;665&lt;/rec-number&gt;&lt;foreign-keys&gt;&lt;key app="EN" db-id="tt9avpztkswaa1errpsvdse5zfw5aae9as2e" timestamp="1574310091"&gt;665&lt;/key&gt;&lt;/foreign-keys&gt;&lt;ref-type name="Report"&gt;27&lt;/ref-type&gt;&lt;contributors&gt;&lt;authors&gt;&lt;author&gt;Tore Bjorgo&lt;/author&gt;&lt;author&gt;Jacob Aasland Ravndal&lt;/author&gt;&lt;/authors&gt;&lt;/contributors&gt;&lt;titles&gt;&lt;title&gt;Extreme-Right Violence and Terrorism: Concepts, Patterns, and Responses&lt;/title&gt;&lt;secondary-title&gt;ICCT Research Paper&lt;/secondary-title&gt;&lt;/titles&gt;&lt;dates&gt;&lt;year&gt;2019&lt;/year&gt;&lt;/dates&gt;&lt;pub-location&gt;The Hague&lt;/pub-location&gt;&lt;publisher&gt;International Centre for Counter-Terrorism&lt;/publisher&gt;&lt;urls&gt;&lt;/urls&gt;&lt;electronic-resource-num&gt;10.19165/2019.1.08&lt;/electronic-resource-num&gt;&lt;/record&gt;&lt;/Cite&gt;&lt;/EndNote&gt;</w:instrText>
      </w:r>
      <w:r w:rsidR="00CF7A54">
        <w:fldChar w:fldCharType="separate"/>
      </w:r>
      <w:r w:rsidR="00CF7A54">
        <w:rPr>
          <w:noProof/>
        </w:rPr>
        <w:t>(Bjorgo and Ravndal 2019)</w:t>
      </w:r>
      <w:r w:rsidR="00CF7A54">
        <w:fldChar w:fldCharType="end"/>
      </w:r>
      <w:r w:rsidR="00CF7A54">
        <w:t>.</w:t>
      </w:r>
      <w:r>
        <w:t xml:space="preserve"> P</w:t>
      </w:r>
      <w:r w:rsidR="00371BC8">
        <w:t>roponents of the radical r</w:t>
      </w:r>
      <w:r w:rsidR="00CF7A54">
        <w:t>ight support democracy as a system while championing the removal democratically-elect</w:t>
      </w:r>
      <w:r w:rsidR="00371BC8">
        <w:t>ed leaders. Some on the radical r</w:t>
      </w:r>
      <w:r w:rsidR="00CF7A54">
        <w:t>ight</w:t>
      </w:r>
      <w:r>
        <w:t xml:space="preserve"> </w:t>
      </w:r>
      <w:r w:rsidR="00CF7A54">
        <w:t xml:space="preserve">can have prominence or influence over individuals in </w:t>
      </w:r>
      <w:r>
        <w:t>RWE</w:t>
      </w:r>
      <w:r w:rsidR="00CF7A54">
        <w:t xml:space="preserve">, rendering complete separation between the two impossible. </w:t>
      </w:r>
    </w:p>
    <w:p w:rsidR="00CF7A54" w:rsidRDefault="0055425C" w:rsidP="00B001EB">
      <w:pPr>
        <w:spacing w:line="360" w:lineRule="auto"/>
        <w:ind w:firstLine="720"/>
        <w:jc w:val="both"/>
      </w:pPr>
      <w:r>
        <w:t>This</w:t>
      </w:r>
      <w:r w:rsidR="00CF7A54">
        <w:t xml:space="preserve"> study reviewed the scholarly historical and contemporary record for records, notes and details of female individual engagement</w:t>
      </w:r>
      <w:r w:rsidR="00371BC8">
        <w:t xml:space="preserve"> in the extreme and radical r</w:t>
      </w:r>
      <w:r w:rsidR="00FF506F">
        <w:t>ight</w:t>
      </w:r>
      <w:r w:rsidR="00CF7A54">
        <w:t xml:space="preserve">. Studies by </w:t>
      </w:r>
      <w:r w:rsidR="00CF7A54">
        <w:fldChar w:fldCharType="begin">
          <w:fldData xml:space="preserve">PEVuZE5vdGU+PENpdGUgQXV0aG9yWWVhcj0iMSI+PEF1dGhvcj5CZWxldzwvQXV0aG9yPjxZZWFy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</w:fldData>
        </w:fldChar>
      </w:r>
      <w:r w:rsidR="00CF7A54">
        <w:instrText xml:space="preserve"> ADDIN EN.CITE </w:instrText>
      </w:r>
      <w:r w:rsidR="00CF7A54">
        <w:fldChar w:fldCharType="begin">
          <w:fldData xml:space="preserve">PEVuZE5vdGU+PENpdGUgQXV0aG9yWWVhcj0iMSI+PEF1dGhvcj5CZWxldzwvQXV0aG9yPjxZZWFy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</w:fldData>
        </w:fldChar>
      </w:r>
      <w:r w:rsidR="00CF7A54">
        <w:instrText xml:space="preserve"> ADDIN EN.CITE.DATA </w:instrText>
      </w:r>
      <w:r w:rsidR="00CF7A54">
        <w:fldChar w:fldCharType="end"/>
      </w:r>
      <w:r w:rsidR="00CF7A54">
        <w:fldChar w:fldCharType="separate"/>
      </w:r>
      <w:r w:rsidR="00CF7A54">
        <w:rPr>
          <w:noProof/>
        </w:rPr>
        <w:t>Belew (2018), Durham (2015), Koehler (2017)</w:t>
      </w:r>
      <w:r w:rsidR="00CF7A54">
        <w:fldChar w:fldCharType="end"/>
      </w:r>
      <w:r w:rsidR="00CF7A54">
        <w:t xml:space="preserve"> </w:t>
      </w:r>
      <w:r w:rsidR="00CF7A54">
        <w:fldChar w:fldCharType="begin"/>
      </w:r>
      <w:r w:rsidR="00CF7A54">
        <w:instrText xml:space="preserve"> ADDIN EN.CITE &lt;EndNote&gt;&lt;Cite AuthorYear="1"&gt;&lt;Author&gt;Cunningham&lt;/Author&gt;&lt;Year&gt;2003&lt;/Year&gt;&lt;RecNum&gt;814&lt;/RecNum&gt;&lt;DisplayText&gt;Cunningham (2003)&lt;/DisplayText&gt;&lt;record&gt;&lt;rec-number&gt;814&lt;/rec-number&gt;&lt;foreign-keys&gt;&lt;key app="EN" db-id="tt9avpztkswaa1errpsvdse5zfw5aae9as2e" timestamp="1582777227"&gt;814&lt;/key&gt;&lt;/foreign-keys&gt;&lt;ref-type name="Journal Article"&gt;17&lt;/ref-type&gt;&lt;contributors&gt;&lt;authors&gt;&lt;author&gt;Cunningham, Karla J.&lt;/author&gt;&lt;/authors&gt;&lt;/contributors&gt;&lt;titles&gt;&lt;title&gt;Cross-Regional Trends in Female Terrorism&lt;/title&gt;&lt;secondary-title&gt;Studies in Conflict &amp;amp; Terrorism&lt;/secondary-title&gt;&lt;/titles&gt;&lt;periodical&gt;&lt;full-title&gt;Studies in Conflict &amp;amp; Terrorism&lt;/full-title&gt;&lt;/periodical&gt;&lt;pages&gt;171-195&lt;/pages&gt;&lt;volume&gt;26&lt;/volume&gt;&lt;number&gt;3&lt;/number&gt;&lt;keywords&gt;&lt;keyword&gt;Social Welfare &amp;amp; Social Work&lt;/keyword&gt;&lt;keyword&gt;Sociology &amp;amp; Social History&lt;/keyword&gt;&lt;keyword&gt;International Relations&lt;/keyword&gt;&lt;/keywords&gt;&lt;dates&gt;&lt;year&gt;2003&lt;/year&gt;&lt;/dates&gt;&lt;publisher&gt;Informa UK Ltd&lt;/publisher&gt;&lt;isbn&gt;1057-610X&lt;/isbn&gt;&lt;urls&gt;&lt;/urls&gt;&lt;electronic-resource-num&gt;10.1080/10576100390211419&lt;/electronic-resource-num&gt;&lt;/record&gt;&lt;/Cite&gt;&lt;/EndNote&gt;</w:instrText>
      </w:r>
      <w:r w:rsidR="00CF7A54">
        <w:fldChar w:fldCharType="separate"/>
      </w:r>
      <w:r w:rsidR="00CF7A54">
        <w:rPr>
          <w:noProof/>
        </w:rPr>
        <w:t>Cunningham (2003)</w:t>
      </w:r>
      <w:r w:rsidR="00CF7A54">
        <w:fldChar w:fldCharType="end"/>
      </w:r>
      <w:r w:rsidR="00CF7A54">
        <w:t xml:space="preserve"> and </w:t>
      </w:r>
      <w:r w:rsidR="00CF7A54">
        <w:fldChar w:fldCharType="begin"/>
      </w:r>
      <w:r w:rsidR="00CF7A54">
        <w:instrText xml:space="preserve"> ADDIN EN.CITE &lt;EndNote&gt;&lt;Cite AuthorYear="1"&gt;&lt;Author&gt;Blee&lt;/Author&gt;&lt;Year&gt;2005&lt;/Year&gt;&lt;RecNum&gt;823&lt;/RecNum&gt;&lt;DisplayText&gt;Blee (2005)&lt;/DisplayText&gt;&lt;record&gt;&lt;rec-number&gt;823&lt;/rec-number&gt;&lt;foreign-keys&gt;&lt;key app="EN" db-id="tt9avpztkswaa1errpsvdse5zfw5aae9as2e" timestamp="1582858971"&gt;823&lt;/key&gt;&lt;/foreign-keys&gt;&lt;ref-type name="Journal Article"&gt;17&lt;/ref-type&gt;&lt;contributors&gt;&lt;authors&gt;&lt;author&gt;Blee, Kathleen M.&lt;/author&gt;&lt;/authors&gt;&lt;/contributors&gt;&lt;titles&gt;&lt;title&gt;Women and Organized Racial Terrorism in the United States&lt;/title&gt;&lt;secondary-title&gt;Studies in Conflict &amp;amp; Terrorism&lt;/secondary-title&gt;&lt;/titles&gt;&lt;periodical&gt;&lt;full-title&gt;Studies in Conflict &amp;amp; Terrorism&lt;/full-title&gt;&lt;/periodical&gt;&lt;pages&gt;421-433&lt;/pages&gt;&lt;volume&gt;28&lt;/volume&gt;&lt;number&gt;5&lt;/number&gt;&lt;keywords&gt;&lt;keyword&gt;Social Welfare &amp;amp; Social Work&lt;/keyword&gt;&lt;keyword&gt;Sociology &amp;amp; Social History&lt;/keyword&gt;&lt;keyword&gt;International Relations&lt;/keyword&gt;&lt;/keywords&gt;&lt;dates&gt;&lt;year&gt;2005&lt;/year&gt;&lt;/dates&gt;&lt;publisher&gt;Taylor &amp;amp; Francis Group&lt;/publisher&gt;&lt;isbn&gt;1057-610X&lt;/isbn&gt;&lt;urls&gt;&lt;/urls&gt;&lt;electronic-resource-num&gt;10.1080/10576100500180303&lt;/electronic-resource-num&gt;&lt;/record&gt;&lt;/Cite&gt;&lt;/EndNote&gt;</w:instrText>
      </w:r>
      <w:r w:rsidR="00CF7A54">
        <w:fldChar w:fldCharType="separate"/>
      </w:r>
      <w:r w:rsidR="00CF7A54">
        <w:rPr>
          <w:noProof/>
        </w:rPr>
        <w:t>Blee (2005)</w:t>
      </w:r>
      <w:r w:rsidR="00CF7A54">
        <w:fldChar w:fldCharType="end"/>
      </w:r>
      <w:r w:rsidR="00CF7A54">
        <w:t xml:space="preserve"> proved most useful in this respect. From this point, the examination shifted to </w:t>
      </w:r>
      <w:r w:rsidR="00F57911" w:rsidRPr="001D2E5B">
        <w:t>10</w:t>
      </w:r>
      <w:r w:rsidR="001D2E5B">
        <w:t>0</w:t>
      </w:r>
      <w:r w:rsidR="00E362C2">
        <w:t xml:space="preserve"> </w:t>
      </w:r>
      <w:r w:rsidR="00CF7A54">
        <w:t xml:space="preserve">prominent </w:t>
      </w:r>
      <w:r w:rsidR="00B001EB">
        <w:t xml:space="preserve">of </w:t>
      </w:r>
      <w:r w:rsidR="00CF7A54">
        <w:t>individuals</w:t>
      </w:r>
      <w:r w:rsidR="00612C93">
        <w:t xml:space="preserve"> in the extreme and radical right</w:t>
      </w:r>
      <w:r w:rsidR="00CF7A54">
        <w:t xml:space="preserve">. Their participation was </w:t>
      </w:r>
      <w:r w:rsidR="00B001EB">
        <w:t>assessed</w:t>
      </w:r>
      <w:r w:rsidR="00CF7A54">
        <w:t xml:space="preserve"> </w:t>
      </w:r>
      <w:r w:rsidR="00B001EB">
        <w:t>qualitatively</w:t>
      </w:r>
      <w:r w:rsidR="00CF7A54">
        <w:t>.</w:t>
      </w:r>
      <w:r w:rsidR="00B001EB">
        <w:t xml:space="preserve"> The outcome of this assessment was six forms of participation, to which individuals were assigned based on publicly available information. </w:t>
      </w:r>
      <w:r w:rsidR="007037D6">
        <w:t xml:space="preserve">The data was limited to </w:t>
      </w:r>
      <w:r w:rsidR="00B001EB">
        <w:t>English</w:t>
      </w:r>
      <w:r w:rsidR="007037D6">
        <w:t xml:space="preserve"> language</w:t>
      </w:r>
      <w:r w:rsidR="00B001EB">
        <w:t xml:space="preserve"> sources, and </w:t>
      </w:r>
      <w:r w:rsidR="007037D6">
        <w:t xml:space="preserve">further curtailed </w:t>
      </w:r>
      <w:r w:rsidR="00B001EB">
        <w:t>by the dearth of public data on female skinhead</w:t>
      </w:r>
      <w:r w:rsidR="007037D6">
        <w:t>s</w:t>
      </w:r>
      <w:r w:rsidR="00B001EB">
        <w:t xml:space="preserve">.  While neither quantitative nor qualitative analyses can exist in entirely divisible states </w:t>
      </w:r>
      <w:r w:rsidR="00B001EB">
        <w:lastRenderedPageBreak/>
        <w:fldChar w:fldCharType="begin"/>
      </w:r>
      <w:r w:rsidR="00B001EB">
        <w:instrText xml:space="preserve"> ADDIN EN.CITE &lt;EndNote&gt;&lt;Cite&gt;&lt;Author&gt;Balnaves&lt;/Author&gt;&lt;Year&gt;2001&lt;/Year&gt;&lt;RecNum&gt;890&lt;/RecNum&gt;&lt;DisplayText&gt;(Balnaves 2001)&lt;/DisplayText&gt;&lt;record&gt;&lt;rec-number&gt;890&lt;/rec-number&gt;&lt;foreign-keys&gt;&lt;key app="EN" db-id="tt9avpztkswaa1errpsvdse5zfw5aae9as2e" timestamp="1587095824"&gt;890&lt;/key&gt;&lt;/foreign-keys&gt;&lt;ref-type name="Book"&gt;6&lt;/ref-type&gt;&lt;contributors&gt;&lt;authors&gt;&lt;author&gt;Balnaves, Mark&lt;/author&gt;&lt;/authors&gt;&lt;secondary-authors&gt;&lt;author&gt;Caputi, Peter&lt;/author&gt;&lt;/secondary-authors&gt;&lt;/contributors&gt;&lt;titles&gt;&lt;title&gt;Introduction to quantitative research methods an investigative approach&lt;/title&gt;&lt;/titles&gt;&lt;keywords&gt;&lt;keyword&gt;Social sciences -- Research -- Methodology&lt;/keyword&gt;&lt;keyword&gt;Social sciences -- Statistical methods&lt;/keyword&gt;&lt;keyword&gt;Electronic books&lt;/keyword&gt;&lt;/keywords&gt;&lt;dates&gt;&lt;year&gt;2001&lt;/year&gt;&lt;/dates&gt;&lt;pub-location&gt;London&lt;/pub-location&gt;&lt;publisher&gt;SAGE&lt;/publisher&gt;&lt;isbn&gt;9781849209380&lt;/isbn&gt;&lt;urls&gt;&lt;/urls&gt;&lt;/record&gt;&lt;/Cite&gt;&lt;/EndNote&gt;</w:instrText>
      </w:r>
      <w:r w:rsidR="00B001EB">
        <w:fldChar w:fldCharType="separate"/>
      </w:r>
      <w:r w:rsidR="00B001EB">
        <w:rPr>
          <w:noProof/>
        </w:rPr>
        <w:t>(Balnaves 2001)</w:t>
      </w:r>
      <w:r w:rsidR="00B001EB">
        <w:fldChar w:fldCharType="end"/>
      </w:r>
      <w:r w:rsidR="00B001EB">
        <w:t xml:space="preserve">5, this study is primarily qualitative.  The data herein is designed to qualitatively articulate the breadth of activity in the six forms of participation, rather than construct quantitative weight on participation forms. </w:t>
      </w:r>
    </w:p>
    <w:p w:rsidR="00CF7A54" w:rsidRDefault="00CF7A54" w:rsidP="00CF7A54">
      <w:pPr>
        <w:spacing w:line="360" w:lineRule="auto"/>
        <w:ind w:firstLine="720"/>
        <w:jc w:val="both"/>
      </w:pPr>
      <w:r>
        <w:t xml:space="preserve">By design, leadership was not a </w:t>
      </w:r>
      <w:r w:rsidR="00B001EB">
        <w:t>form of participation</w:t>
      </w:r>
      <w:r>
        <w:t xml:space="preserve">. This is because leadership is commonly conceptualised in terrorism studies as the tangible authority of “top” elites over other members </w:t>
      </w:r>
      <w:r>
        <w:fldChar w:fldCharType="begin"/>
      </w:r>
      <w:r>
        <w:instrText xml:space="preserve"> ADDIN EN.CITE &lt;EndNote&gt;&lt;Cite&gt;&lt;Author&gt;Hoffman&lt;/Author&gt;&lt;Year&gt;2017&lt;/Year&gt;&lt;RecNum&gt;827&lt;/RecNum&gt;&lt;DisplayText&gt;(Hoffman 2017)&lt;/DisplayText&gt;&lt;record&gt;&lt;rec-number&gt;827&lt;/rec-number&gt;&lt;foreign-keys&gt;&lt;key app="EN" db-id="tt9avpztkswaa1errpsvdse5zfw5aae9as2e" timestamp="1584411546"&gt;827&lt;/key&gt;&lt;/foreign-keys&gt;&lt;ref-type name="Journal Article"&gt;17&lt;/ref-type&gt;&lt;contributors&gt;&lt;authors&gt;&lt;author&gt;David C. Hoffman&lt;/author&gt;&lt;/authors&gt;&lt;/contributors&gt;&lt;titles&gt;&lt;title&gt;The Study of Terrorist Leadership: Where do we go from here?&lt;/title&gt;&lt;secondary-title&gt;Journal of Criminological Research, Policy, and Practice&lt;/secondary-title&gt;&lt;/titles&gt;&lt;periodical&gt;&lt;full-title&gt;Journal of Criminological Research, Policy, and Practice&lt;/full-title&gt;&lt;/periodical&gt;&lt;pages&gt;208-221&lt;/pages&gt;&lt;volume&gt;3&lt;/volume&gt;&lt;number&gt;3&lt;/number&gt;&lt;dates&gt;&lt;year&gt;2017&lt;/year&gt;&lt;/dates&gt;&lt;urls&gt;&lt;/urls&gt;&lt;/record&gt;&lt;/Cite&gt;&lt;/EndNote&gt;</w:instrText>
      </w:r>
      <w:r>
        <w:fldChar w:fldCharType="separate"/>
      </w:r>
      <w:r>
        <w:rPr>
          <w:noProof/>
        </w:rPr>
        <w:t>(Hoffman 2017)</w:t>
      </w:r>
      <w:r>
        <w:fldChar w:fldCharType="end"/>
      </w:r>
      <w:r>
        <w:t xml:space="preserve">. Terrorism research has largely focused on leadership dynamics or the sensationalisation of charismatic individuals </w:t>
      </w:r>
      <w:r>
        <w:fldChar w:fldCharType="begin"/>
      </w:r>
      <w:r>
        <w:instrText xml:space="preserve"> ADDIN EN.CITE &lt;EndNote&gt;&lt;Cite&gt;&lt;Author&gt;Hoffman&lt;/Author&gt;&lt;Year&gt;2017&lt;/Year&gt;&lt;RecNum&gt;827&lt;/RecNum&gt;&lt;DisplayText&gt;(Hoffman 2017)&lt;/DisplayText&gt;&lt;record&gt;&lt;rec-number&gt;827&lt;/rec-number&gt;&lt;foreign-keys&gt;&lt;key app="EN" db-id="tt9avpztkswaa1errpsvdse5zfw5aae9as2e" timestamp="1584411546"&gt;827&lt;/key&gt;&lt;/foreign-keys&gt;&lt;ref-type name="Journal Article"&gt;17&lt;/ref-type&gt;&lt;contributors&gt;&lt;authors&gt;&lt;author&gt;David C. Hoffman&lt;/author&gt;&lt;/authors&gt;&lt;/contributors&gt;&lt;titles&gt;&lt;title&gt;The Study of Terrorist Leadership: Where do we go from here?&lt;/title&gt;&lt;secondary-title&gt;Journal of Criminological Research, Policy, and Practice&lt;/secondary-title&gt;&lt;/titles&gt;&lt;periodical&gt;&lt;full-title&gt;Journal of Criminological Research, Policy, and Practice&lt;/full-title&gt;&lt;/periodical&gt;&lt;pages&gt;208-221&lt;/pages&gt;&lt;volume&gt;3&lt;/volume&gt;&lt;number&gt;3&lt;/number&gt;&lt;dates&gt;&lt;year&gt;2017&lt;/year&gt;&lt;/dates&gt;&lt;urls&gt;&lt;/urls&gt;&lt;/record&gt;&lt;/Cite&gt;&lt;/EndNote&gt;</w:instrText>
      </w:r>
      <w:r>
        <w:fldChar w:fldCharType="separate"/>
      </w:r>
      <w:r>
        <w:rPr>
          <w:noProof/>
        </w:rPr>
        <w:t>(Hoffman 2017)</w:t>
      </w:r>
      <w:r>
        <w:fldChar w:fldCharType="end"/>
      </w:r>
      <w:r>
        <w:t xml:space="preserve">, leadership in strategic directives </w:t>
      </w:r>
      <w:r>
        <w:fldChar w:fldCharType="begin"/>
      </w:r>
      <w:r>
        <w:instrText xml:space="preserve"> ADDIN EN.CITE &lt;EndNote&gt;&lt;Cite&gt;&lt;Author&gt;Hermann&lt;/Author&gt;&lt;Year&gt;2011&lt;/Year&gt;&lt;RecNum&gt;829&lt;/RecNum&gt;&lt;DisplayText&gt;(Hermann and Sakiev 2011)&lt;/DisplayText&gt;&lt;record&gt;&lt;rec-number&gt;829&lt;/rec-number&gt;&lt;foreign-keys&gt;&lt;key app="EN" db-id="tt9avpztkswaa1errpsvdse5zfw5aae9as2e" timestamp="1584414059"&gt;829&lt;/key&gt;&lt;/foreign-keys&gt;&lt;ref-type name="Journal Article"&gt;17&lt;/ref-type&gt;&lt;contributors&gt;&lt;authors&gt;&lt;author&gt;Hermann, Margaret G.&lt;/author&gt;&lt;author&gt;Sakiev, Azamat&lt;/author&gt;&lt;/authors&gt;&lt;/contributors&gt;&lt;titles&gt;&lt;title&gt;Leadership, terrorism, and the use of violence&lt;/title&gt;&lt;secondary-title&gt;Dynamics of Asymmetric Conflict&lt;/secondary-title&gt;&lt;/titles&gt;&lt;periodical&gt;&lt;full-title&gt;Dynamics of Asymmetric Conflict&lt;/full-title&gt;&lt;/periodical&gt;&lt;pages&gt;126-134&lt;/pages&gt;&lt;volume&gt;4&lt;/volume&gt;&lt;number&gt;2&lt;/number&gt;&lt;keywords&gt;&lt;keyword&gt;Leadership Style&lt;/keyword&gt;&lt;keyword&gt;Terrorism&lt;/keyword&gt;&lt;keyword&gt;Terrorist Leader&lt;/keyword&gt;&lt;keyword&gt;Al Qa&amp;apos;Ida Central&lt;/keyword&gt;&lt;keyword&gt;Al Qa&amp;apos;Ida in the Arabian Peninsula&lt;/keyword&gt;&lt;keyword&gt;Violence&lt;/keyword&gt;&lt;keyword&gt;Leadership Trait Analysis&lt;/keyword&gt;&lt;keyword&gt;International Relations&lt;/keyword&gt;&lt;/keywords&gt;&lt;dates&gt;&lt;year&gt;2011&lt;/year&gt;&lt;/dates&gt;&lt;publisher&gt;Routledge&lt;/publisher&gt;&lt;isbn&gt;1746-7586&lt;/isbn&gt;&lt;urls&gt;&lt;/urls&gt;&lt;electronic-resource-num&gt;10.1080/17467586.2011.627935&lt;/electronic-resource-num&gt;&lt;/record&gt;&lt;/Cite&gt;&lt;/EndNote&gt;</w:instrText>
      </w:r>
      <w:r>
        <w:fldChar w:fldCharType="separate"/>
      </w:r>
      <w:r>
        <w:rPr>
          <w:noProof/>
        </w:rPr>
        <w:t>(Hermann and Sakiev 2011)</w:t>
      </w:r>
      <w:r>
        <w:fldChar w:fldCharType="end"/>
      </w:r>
      <w:r>
        <w:t xml:space="preserve">, or leadership deficits </w:t>
      </w:r>
      <w:r>
        <w:fldChar w:fldCharType="begin"/>
      </w:r>
      <w:r>
        <w:instrText xml:space="preserve"> ADDIN EN.CITE &lt;EndNote&gt;&lt;Cite&gt;&lt;Author&gt;Abrahms&lt;/Author&gt;&lt;Year&gt;2015&lt;/Year&gt;&lt;RecNum&gt;690&lt;/RecNum&gt;&lt;DisplayText&gt;(Abrahms and Potter 2015)&lt;/DisplayText&gt;&lt;record&gt;&lt;rec-number&gt;690&lt;/rec-number&gt;&lt;foreign-keys&gt;&lt;key app="EN" db-id="tt9avpztkswaa1errpsvdse5zfw5aae9as2e" timestamp="1574987111"&gt;690&lt;/key&gt;&lt;/foreign-keys&gt;&lt;ref-type name="Journal Article"&gt;17&lt;/ref-type&gt;&lt;contributors&gt;&lt;authors&gt;&lt;author&gt;Max Abrahms&lt;/author&gt;&lt;author&gt;Philip B.K Potter&lt;/author&gt;&lt;/authors&gt;&lt;/contributors&gt;&lt;titles&gt;&lt;title&gt;Explaining Terrorism: Leadership Deficits and Militant Group Tactics&lt;/title&gt;&lt;secondary-title&gt;International Organization&lt;/secondary-title&gt;&lt;/titles&gt;&lt;periodical&gt;&lt;full-title&gt;International Organization&lt;/full-title&gt;&lt;/periodical&gt;&lt;pages&gt;311-342&lt;/pages&gt;&lt;volume&gt;69&lt;/volume&gt;&lt;dates&gt;&lt;year&gt;2015&lt;/year&gt;&lt;/dates&gt;&lt;urls&gt;&lt;/urls&gt;&lt;/record&gt;&lt;/Cite&gt;&lt;/EndNote&gt;</w:instrText>
      </w:r>
      <w:r>
        <w:fldChar w:fldCharType="separate"/>
      </w:r>
      <w:r>
        <w:rPr>
          <w:noProof/>
        </w:rPr>
        <w:t>(Abrahms and Potter 2015)</w:t>
      </w:r>
      <w:r>
        <w:fldChar w:fldCharType="end"/>
      </w:r>
      <w:r>
        <w:t>. This study, as suggested by Hoffman, reconceptualises leadership and power as existing in various strata and clusters of organisations and movements. A participant does not need to be a formal figurehead to exert power, influence, and leadership. As seen with the rise of Instagram Influencers, even those adherents who sole contribution is running a channel exalting RWE lifestyles can exert influence o</w:t>
      </w:r>
      <w:r w:rsidR="00A23B13">
        <w:t>n other</w:t>
      </w:r>
      <w:r w:rsidR="007037D6">
        <w:t xml:space="preserve">s through exposure to ideology </w:t>
      </w:r>
      <w:r w:rsidR="00A23B13">
        <w:fldChar w:fldCharType="begin"/>
      </w:r>
      <w:r w:rsidR="00A23B13">
        <w:instrText xml:space="preserve"> ADDIN EN.CITE &lt;EndNote&gt;&lt;Cite&gt;&lt;Author&gt;Lorenz&lt;/Author&gt;&lt;Year&gt;2019&lt;/Year&gt;&lt;RecNum&gt;946&lt;/RecNum&gt;&lt;DisplayText&gt;(Lorenz 2019)&lt;/DisplayText&gt;&lt;record&gt;&lt;rec-number&gt;946&lt;/rec-number&gt;&lt;foreign-keys&gt;&lt;key app="EN" db-id="tt9avpztkswaa1errpsvdse5zfw5aae9as2e" timestamp="1589514705"&gt;946&lt;/key&gt;&lt;/foreign-keys&gt;&lt;ref-type name="Newspaper Article"&gt;23&lt;/ref-type&gt;&lt;contributors&gt;&lt;authors&gt;&lt;author&gt;Taylor Lorenz&lt;/author&gt;&lt;/authors&gt;&lt;/contributors&gt;&lt;titles&gt;&lt;title&gt;Instagram is the Internet&amp;apos;s new home for hate&lt;/title&gt;&lt;secondary-title&gt;The Atlantic&lt;/secondary-title&gt;&lt;/titles&gt;&lt;dates&gt;&lt;year&gt;2019&lt;/year&gt;&lt;pub-dates&gt;&lt;date&gt;21 March&lt;/date&gt;&lt;/pub-dates&gt;&lt;/dates&gt;&lt;urls&gt;&lt;related-urls&gt;&lt;url&gt;https://www.theatlantic.com/technology/archive/2019/03/instagram-is-the-internets-new-home-for-hate/585382/&lt;/url&gt;&lt;/related-urls&gt;&lt;/urls&gt;&lt;/record&gt;&lt;/Cite&gt;&lt;/EndNote&gt;</w:instrText>
      </w:r>
      <w:r w:rsidR="00A23B13">
        <w:fldChar w:fldCharType="separate"/>
      </w:r>
      <w:r w:rsidR="00A23B13">
        <w:rPr>
          <w:noProof/>
        </w:rPr>
        <w:t>(Lorenz 2019)</w:t>
      </w:r>
      <w:r w:rsidR="00A23B13">
        <w:fldChar w:fldCharType="end"/>
      </w:r>
      <w:r>
        <w:t xml:space="preserve">. </w:t>
      </w:r>
    </w:p>
    <w:p w:rsidR="006716CD" w:rsidRDefault="00D63079" w:rsidP="00E47B25">
      <w:pPr>
        <w:pStyle w:val="Heading2"/>
        <w:spacing w:line="360" w:lineRule="auto"/>
        <w:jc w:val="both"/>
      </w:pPr>
      <w:r>
        <w:t>Literature</w:t>
      </w:r>
      <w:r w:rsidR="002D174A">
        <w:t xml:space="preserve"> Review</w:t>
      </w:r>
      <w:r w:rsidR="006716CD">
        <w:t xml:space="preserve"> </w:t>
      </w:r>
    </w:p>
    <w:p w:rsidR="007037D6" w:rsidRDefault="001D1D63" w:rsidP="007037D6">
      <w:pPr>
        <w:spacing w:line="360" w:lineRule="auto"/>
        <w:ind w:firstLine="720"/>
        <w:jc w:val="both"/>
      </w:pPr>
      <w:r>
        <w:t xml:space="preserve">The presence of women in </w:t>
      </w:r>
      <w:r w:rsidR="00521BD6">
        <w:t>terrorism</w:t>
      </w:r>
      <w:r w:rsidR="00161D36">
        <w:t xml:space="preserve"> and political violence</w:t>
      </w:r>
      <w:r w:rsidR="00830187">
        <w:t xml:space="preserve"> </w:t>
      </w:r>
      <w:r w:rsidR="0044082B">
        <w:t xml:space="preserve">has been </w:t>
      </w:r>
      <w:r w:rsidR="00830187">
        <w:t>well established</w:t>
      </w:r>
      <w:r w:rsidR="0044082B">
        <w:t xml:space="preserve"> since the 1990s</w:t>
      </w:r>
      <w:r w:rsidR="00830187">
        <w:t xml:space="preserve">, despite </w:t>
      </w:r>
      <w:r w:rsidR="00161D36">
        <w:t>how it is</w:t>
      </w:r>
      <w:r w:rsidR="00D63079">
        <w:t xml:space="preserve"> </w:t>
      </w:r>
      <w:r w:rsidR="00E270C6">
        <w:t>often portrayed</w:t>
      </w:r>
      <w:r w:rsidR="00830187">
        <w:t xml:space="preserve">. </w:t>
      </w:r>
      <w:r>
        <w:t xml:space="preserve"> </w:t>
      </w:r>
      <w:r w:rsidR="00E270C6">
        <w:t xml:space="preserve">A number of studies have found </w:t>
      </w:r>
      <w:r w:rsidR="00830187">
        <w:t xml:space="preserve">that female </w:t>
      </w:r>
      <w:r w:rsidR="00EA7A6F">
        <w:t xml:space="preserve">execution of terrorism and  </w:t>
      </w:r>
      <w:r w:rsidR="00161D36">
        <w:t xml:space="preserve"> </w:t>
      </w:r>
      <w:r w:rsidR="00830187">
        <w:t xml:space="preserve">political violence is rarely </w:t>
      </w:r>
      <w:r w:rsidR="00EA7A6F">
        <w:t xml:space="preserve">considered to </w:t>
      </w:r>
      <w:r w:rsidR="00A310AC">
        <w:t>be the result of</w:t>
      </w:r>
      <w:r w:rsidR="00EA7A6F">
        <w:t xml:space="preserve"> </w:t>
      </w:r>
      <w:r w:rsidR="00830187">
        <w:t xml:space="preserve">female agency and choice </w:t>
      </w:r>
      <w:r w:rsidR="00830187">
        <w:fldChar w:fldCharType="begin">
          <w:fldData xml:space="preserve">PEVuZE5vdGU+PENpdGU+PEF1dGhvcj5Tam9iZXJnPC9BdXRob3I+PFllYXI+MjAwODwvWWVhcj48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==
</w:fldData>
        </w:fldChar>
      </w:r>
      <w:r w:rsidR="00EA7A6F">
        <w:instrText xml:space="preserve"> ADDIN EN.CITE </w:instrText>
      </w:r>
      <w:r w:rsidR="00EA7A6F">
        <w:fldChar w:fldCharType="begin">
          <w:fldData xml:space="preserve">PEVuZE5vdGU+PENpdGU+PEF1dGhvcj5Tam9iZXJnPC9BdXRob3I+PFllYXI+MjAwODwvWWVhcj48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==
</w:fldData>
        </w:fldChar>
      </w:r>
      <w:r w:rsidR="00EA7A6F">
        <w:instrText xml:space="preserve"> ADDIN EN.CITE.DATA </w:instrText>
      </w:r>
      <w:r w:rsidR="00EA7A6F">
        <w:fldChar w:fldCharType="end"/>
      </w:r>
      <w:r w:rsidR="00830187">
        <w:fldChar w:fldCharType="separate"/>
      </w:r>
      <w:r w:rsidR="00EA7A6F">
        <w:rPr>
          <w:noProof/>
        </w:rPr>
        <w:t>(Sjoberg and Gentry 2008, Corcoran-Nantes 2011, Sternadori 2007)</w:t>
      </w:r>
      <w:r w:rsidR="00830187">
        <w:fldChar w:fldCharType="end"/>
      </w:r>
      <w:r w:rsidR="00830187">
        <w:t xml:space="preserve">. </w:t>
      </w:r>
      <w:r w:rsidR="00E270C6">
        <w:t>F</w:t>
      </w:r>
      <w:r w:rsidR="00830187">
        <w:t xml:space="preserve">emale terrorists are considered to be unnatural, and abnormal </w:t>
      </w:r>
      <w:r w:rsidR="00D63079">
        <w:fldChar w:fldCharType="begin"/>
      </w:r>
      <w:r w:rsidR="00D63079">
        <w:instrText xml:space="preserve"> ADDIN EN.CITE &lt;EndNote&gt;&lt;Cite&gt;&lt;Author&gt;Corcoran-Nantes&lt;/Author&gt;&lt;Year&gt;2011&lt;/Year&gt;&lt;RecNum&gt;806&lt;/RecNum&gt;&lt;DisplayText&gt;(Corcoran-Nantes 2011)&lt;/DisplayText&gt;&lt;record&gt;&lt;rec-number&gt;806&lt;/rec-number&gt;&lt;foreign-keys&gt;&lt;key app="EN" db-id="tt9avpztkswaa1errpsvdse5zfw5aae9as2e" timestamp="1582762873"&gt;806&lt;/key&gt;&lt;/foreign-keys&gt;&lt;ref-type name="Journal Article"&gt;17&lt;/ref-type&gt;&lt;contributors&gt;&lt;authors&gt;&lt;author&gt;Corcoran-Nantes, Yvonne&lt;/author&gt;&lt;/authors&gt;&lt;/contributors&gt;&lt;titles&gt;&lt;title&gt;Unnatural Beings: Gender and Terrorism&lt;/title&gt;&lt;secondary-title&gt;Outskirts&lt;/secondary-title&gt;&lt;/titles&gt;&lt;periodical&gt;&lt;full-title&gt;Outskirts&lt;/full-title&gt;&lt;/periodical&gt;&lt;pages&gt;N_A&lt;/pages&gt;&lt;volume&gt;24&lt;/volume&gt;&lt;keywords&gt;&lt;keyword&gt;Tel Aviv Israel&lt;/keyword&gt;&lt;keyword&gt;Latin America&lt;/keyword&gt;&lt;keyword&gt;Terrorism&lt;/keyword&gt;&lt;keyword&gt;Violence&lt;/keyword&gt;&lt;keyword&gt;Women&lt;/keyword&gt;&lt;keyword&gt;Suicide Bombings&lt;/keyword&gt;&lt;keyword&gt;Terrorism&lt;/keyword&gt;&lt;keyword&gt;Politics&lt;/keyword&gt;&lt;keyword&gt;Tel Aviv University&lt;/keyword&gt;&lt;/keywords&gt;&lt;dates&gt;&lt;year&gt;2011&lt;/year&gt;&lt;/dates&gt;&lt;pub-location&gt;Crawley&lt;/pub-location&gt;&lt;publisher&gt;The University of Western Australia, Centre for Women&amp;apos;s Studies&lt;/publisher&gt;&lt;isbn&gt;14450445&lt;/isbn&gt;&lt;urls&gt;&lt;/urls&gt;&lt;/record&gt;&lt;/Cite&gt;&lt;/EndNote&gt;</w:instrText>
      </w:r>
      <w:r w:rsidR="00D63079">
        <w:fldChar w:fldCharType="separate"/>
      </w:r>
      <w:r w:rsidR="00D63079">
        <w:rPr>
          <w:noProof/>
        </w:rPr>
        <w:t>(Corcoran-Nantes 2011)</w:t>
      </w:r>
      <w:r w:rsidR="00D63079">
        <w:fldChar w:fldCharType="end"/>
      </w:r>
      <w:r w:rsidR="00EA7A6F">
        <w:t xml:space="preserve">, failed mothers, or </w:t>
      </w:r>
      <w:r w:rsidR="00D63079">
        <w:t xml:space="preserve"> vengeful shrews </w:t>
      </w:r>
      <w:r w:rsidR="00D63079">
        <w:fldChar w:fldCharType="begin"/>
      </w:r>
      <w:r w:rsidR="00D63079">
        <w:instrText xml:space="preserve"> ADDIN EN.CITE &lt;EndNote&gt;&lt;Cite&gt;&lt;Author&gt;Sternadori&lt;/Author&gt;&lt;Year&gt;2007&lt;/Year&gt;&lt;RecNum&gt;807&lt;/RecNum&gt;&lt;DisplayText&gt;(Sternadori 2007)&lt;/DisplayText&gt;&lt;record&gt;&lt;rec-number&gt;807&lt;/rec-number&gt;&lt;foreign-keys&gt;&lt;key app="EN" db-id="tt9avpztkswaa1errpsvdse5zfw5aae9as2e" timestamp="1582763082"&gt;807&lt;/key&gt;&lt;/foreign-keys&gt;&lt;ref-type name="Journal Article"&gt;17&lt;/ref-type&gt;&lt;contributors&gt;&lt;authors&gt;&lt;author&gt;Sternadori, Miglena&lt;/author&gt;&lt;/authors&gt;&lt;/contributors&gt;&lt;titles&gt;&lt;title&gt;Sexy, Tough or Inept? Depictions of Women Terrorists in the News&lt;/title&gt;&lt;secondary-title&gt;Media Report to Women&lt;/secondary-title&gt;&lt;/titles&gt;&lt;periodical&gt;&lt;full-title&gt;Media Report to Women&lt;/full-title&gt;&lt;/periodical&gt;&lt;pages&gt;14-22&lt;/pages&gt;&lt;volume&gt;35&lt;/volume&gt;&lt;number&gt;4&lt;/number&gt;&lt;keywords&gt;&lt;keyword&gt;Terrorism&lt;/keyword&gt;&lt;keyword&gt;Violence&lt;/keyword&gt;&lt;keyword&gt;Stereotypes&lt;/keyword&gt;&lt;keyword&gt;Women&lt;/keyword&gt;&lt;keyword&gt;Suicide Bombings&lt;/keyword&gt;&lt;/keywords&gt;&lt;dates&gt;&lt;year&gt;2007&lt;/year&gt;&lt;/dates&gt;&lt;pub-location&gt;Coltons Point&lt;/pub-location&gt;&lt;publisher&gt;Media Report to Women&lt;/publisher&gt;&lt;isbn&gt;01459651&lt;/isbn&gt;&lt;urls&gt;&lt;/urls&gt;&lt;/record&gt;&lt;/Cite&gt;&lt;/EndNote&gt;</w:instrText>
      </w:r>
      <w:r w:rsidR="00D63079">
        <w:fldChar w:fldCharType="separate"/>
      </w:r>
      <w:r w:rsidR="00D63079">
        <w:rPr>
          <w:noProof/>
        </w:rPr>
        <w:t>(Sternadori 2007)</w:t>
      </w:r>
      <w:r w:rsidR="00D63079">
        <w:fldChar w:fldCharType="end"/>
      </w:r>
      <w:r w:rsidR="00D63079">
        <w:t xml:space="preserve">. </w:t>
      </w:r>
      <w:r w:rsidR="00EA7A6F">
        <w:t>By extension, f</w:t>
      </w:r>
      <w:r w:rsidR="00D63079">
        <w:t xml:space="preserve">emale </w:t>
      </w:r>
      <w:r w:rsidR="00C80B01">
        <w:t>suicide terrorists</w:t>
      </w:r>
      <w:r w:rsidR="00EA7A6F">
        <w:t xml:space="preserve"> </w:t>
      </w:r>
      <w:r w:rsidR="00C80B01">
        <w:t>are</w:t>
      </w:r>
      <w:r w:rsidR="00830187">
        <w:t xml:space="preserve"> often </w:t>
      </w:r>
      <w:r w:rsidR="00EA7A6F">
        <w:t xml:space="preserve">considered </w:t>
      </w:r>
      <w:r w:rsidR="00C80B01">
        <w:t xml:space="preserve">to </w:t>
      </w:r>
      <w:r w:rsidR="00EA7A6F">
        <w:t>violat</w:t>
      </w:r>
      <w:r w:rsidR="00C80B01">
        <w:t xml:space="preserve">e traditional gender norms </w:t>
      </w:r>
      <w:r w:rsidR="00EA7A6F">
        <w:t xml:space="preserve">as </w:t>
      </w:r>
      <w:r w:rsidR="00830187">
        <w:t>peacekeeper</w:t>
      </w:r>
      <w:r w:rsidR="00EA7A6F">
        <w:t>s</w:t>
      </w:r>
      <w:r w:rsidR="00830187">
        <w:t xml:space="preserve"> </w:t>
      </w:r>
      <w:r w:rsidR="00830187">
        <w:fldChar w:fldCharType="begin"/>
      </w:r>
      <w:r w:rsidR="002E689A">
        <w:instrText xml:space="preserve"> ADDIN EN.CITE &lt;EndNote&gt;&lt;Cite&gt;&lt;Author&gt;Friedman&lt;/Author&gt;&lt;Year&gt;2008&lt;/Year&gt;&lt;RecNum&gt;805&lt;/RecNum&gt;&lt;DisplayText&gt;(Friedman 2008)&lt;/DisplayText&gt;&lt;record&gt;&lt;rec-number&gt;805&lt;/rec-number&gt;&lt;foreign-keys&gt;&lt;key app="EN" db-id="tt9avpztkswaa1errpsvdse5zfw5aae9as2e" timestamp="1582762818"&gt;805&lt;/key&gt;&lt;/foreign-keys&gt;&lt;ref-type name="Journal Article"&gt;17&lt;/ref-type&gt;&lt;contributors&gt;&lt;authors&gt;&lt;author&gt;Friedman, Barbara&lt;/author&gt;&lt;/authors&gt;&lt;/contributors&gt;&lt;titles&gt;&lt;title&gt;Unlikely Warriors: How Four US News Sources Explained Female Suicide Bombers&lt;/title&gt;&lt;secondary-title&gt;Journalism &amp;amp; Mass Communication Quarterly&lt;/secondary-title&gt;&lt;/titles&gt;&lt;periodical&gt;&lt;full-title&gt;Journalism &amp;amp; Mass Communication Quarterly&lt;/full-title&gt;&lt;/periodical&gt;&lt;pages&gt;841-859&lt;/pages&gt;&lt;volume&gt;85&lt;/volume&gt;&lt;number&gt;4&lt;/number&gt;&lt;keywords&gt;&lt;keyword&gt;Suicide Bombers&lt;/keyword&gt;&lt;keyword&gt;Women&lt;/keyword&gt;&lt;keyword&gt;Mass Media&lt;/keyword&gt;&lt;keyword&gt;USA&lt;/keyword&gt;&lt;keyword&gt;Reporting&lt;/keyword&gt;&lt;/keywords&gt;&lt;dates&gt;&lt;year&gt;2008&lt;/year&gt;&lt;/dates&gt;&lt;publisher&gt;SAGE PUBLICATIONS INC&lt;/publisher&gt;&lt;isbn&gt;1077-6990&lt;/isbn&gt;&lt;urls&gt;&lt;/urls&gt;&lt;/record&gt;&lt;/Cite&gt;&lt;/EndNote&gt;</w:instrText>
      </w:r>
      <w:r w:rsidR="00830187">
        <w:fldChar w:fldCharType="separate"/>
      </w:r>
      <w:r w:rsidR="00830187">
        <w:rPr>
          <w:noProof/>
        </w:rPr>
        <w:t>(Friedman 2008)</w:t>
      </w:r>
      <w:r w:rsidR="00830187">
        <w:fldChar w:fldCharType="end"/>
      </w:r>
      <w:r w:rsidR="00EA7A6F">
        <w:t>, while</w:t>
      </w:r>
      <w:r w:rsidR="00830187">
        <w:t xml:space="preserve"> </w:t>
      </w:r>
      <w:r w:rsidR="00E270C6">
        <w:t xml:space="preserve">others suggest they are helpless “subwomen” or “superwomen” </w:t>
      </w:r>
      <w:r w:rsidR="00F07614">
        <w:t xml:space="preserve"> </w:t>
      </w:r>
      <w:r w:rsidR="00F07614">
        <w:fldChar w:fldCharType="begin"/>
      </w:r>
      <w:r w:rsidR="00E270C6">
        <w:instrText xml:space="preserve"> ADDIN EN.CITE &lt;EndNote&gt;&lt;Cite&gt;&lt;Author&gt;Marway&lt;/Author&gt;&lt;Year&gt;2011&lt;/Year&gt;&lt;RecNum&gt;813&lt;/RecNum&gt;&lt;DisplayText&gt;(Marway 2011)&lt;/DisplayText&gt;&lt;record&gt;&lt;rec-number&gt;813&lt;/rec-number&gt;&lt;foreign-keys&gt;&lt;key app="EN" db-id="tt9avpztkswaa1errpsvdse5zfw5aae9as2e" timestamp="1582776969"&gt;813&lt;/key&gt;&lt;/foreign-keys&gt;&lt;ref-type name="Journal Article"&gt;17&lt;/ref-type&gt;&lt;contributors&gt;&lt;authors&gt;&lt;author&gt;Marway, Herjeet&lt;/author&gt;&lt;/authors&gt;&lt;/contributors&gt;&lt;titles&gt;&lt;title&gt;Scandalous subwomen and sublime superwomen: exploring portrayals of female suicide bombers&amp;apos; agency&lt;/title&gt;&lt;secondary-title&gt;Journal of Global Ethics&lt;/secondary-title&gt;&lt;/titles&gt;&lt;periodical&gt;&lt;full-title&gt;Journal of Global Ethics&lt;/full-title&gt;&lt;/periodical&gt;&lt;pages&gt;221-240&lt;/pages&gt;&lt;volume&gt;7&lt;/volume&gt;&lt;number&gt;3&lt;/number&gt;&lt;keywords&gt;&lt;keyword&gt;Female Suicide Bomber&lt;/keyword&gt;&lt;keyword&gt;Agency&lt;/keyword&gt;&lt;keyword&gt;Violence&lt;/keyword&gt;&lt;keyword&gt;Perpetrator&lt;/keyword&gt;&lt;keyword&gt;Terrorism&lt;/keyword&gt;&lt;keyword&gt;International Relations&lt;/keyword&gt;&lt;keyword&gt;Law&lt;/keyword&gt;&lt;/keywords&gt;&lt;dates&gt;&lt;year&gt;2011&lt;/year&gt;&lt;/dates&gt;&lt;publisher&gt;Routledge&lt;/publisher&gt;&lt;isbn&gt;1744-9626&lt;/isbn&gt;&lt;urls&gt;&lt;/urls&gt;&lt;electronic-resource-num&gt;10.1080/17449626.2011.635677&lt;/electronic-resource-num&gt;&lt;/record&gt;&lt;/Cite&gt;&lt;/EndNote&gt;</w:instrText>
      </w:r>
      <w:r w:rsidR="00F07614">
        <w:fldChar w:fldCharType="separate"/>
      </w:r>
      <w:r w:rsidR="00E270C6">
        <w:rPr>
          <w:noProof/>
        </w:rPr>
        <w:t>(Marway 2011)</w:t>
      </w:r>
      <w:r w:rsidR="00F07614">
        <w:fldChar w:fldCharType="end"/>
      </w:r>
      <w:r w:rsidR="00E270C6">
        <w:t>.</w:t>
      </w:r>
      <w:r w:rsidR="007037D6">
        <w:t xml:space="preserve"> This is despite research by </w:t>
      </w:r>
      <w:r w:rsidR="00F07614">
        <w:fldChar w:fldCharType="begin"/>
      </w:r>
      <w:r w:rsidR="00F07614">
        <w:instrText xml:space="preserve"> ADDIN EN.CITE &lt;EndNote&gt;&lt;Cite AuthorYear="1"&gt;&lt;Author&gt;Cunningham&lt;/Author&gt;&lt;Year&gt;2003&lt;/Year&gt;&lt;RecNum&gt;814&lt;/RecNum&gt;&lt;DisplayText&gt;Cunningham (2003)&lt;/DisplayText&gt;&lt;record&gt;&lt;rec-number&gt;814&lt;/rec-number&gt;&lt;foreign-keys&gt;&lt;key app="EN" db-id="tt9avpztkswaa1errpsvdse5zfw5aae9as2e" timestamp="1582777227"&gt;814&lt;/key&gt;&lt;/foreign-keys&gt;&lt;ref-type name="Journal Article"&gt;17&lt;/ref-type&gt;&lt;contributors&gt;&lt;authors&gt;&lt;author&gt;Cunningham, Karla J.&lt;/author&gt;&lt;/authors&gt;&lt;/contributors&gt;&lt;titles&gt;&lt;title&gt;Cross-Regional Trends in Female Terrorism&lt;/title&gt;&lt;secondary-title&gt;Studies in Conflict &amp;amp; Terrorism&lt;/secondary-title&gt;&lt;/titles&gt;&lt;periodical&gt;&lt;full-title&gt;Studies in Conflict &amp;amp; Terrorism&lt;/full-title&gt;&lt;/periodical&gt;&lt;pages&gt;171-195&lt;/pages&gt;&lt;volume&gt;26&lt;/volume&gt;&lt;number&gt;3&lt;/number&gt;&lt;keywords&gt;&lt;keyword&gt;Social Welfare &amp;amp; Social Work&lt;/keyword&gt;&lt;keyword&gt;Sociology &amp;amp; Social History&lt;/keyword&gt;&lt;keyword&gt;International Relations&lt;/keyword&gt;&lt;/keywords&gt;&lt;dates&gt;&lt;year&gt;2003&lt;/year&gt;&lt;/dates&gt;&lt;publisher&gt;Informa UK Ltd&lt;/publisher&gt;&lt;isbn&gt;1057-610X&lt;/isbn&gt;&lt;urls&gt;&lt;/urls&gt;&lt;electronic-resource-num&gt;10.1080/10576100390211419&lt;/electronic-resource-num&gt;&lt;/record&gt;&lt;/Cite&gt;&lt;/EndNote&gt;</w:instrText>
      </w:r>
      <w:r w:rsidR="00F07614">
        <w:fldChar w:fldCharType="separate"/>
      </w:r>
      <w:r w:rsidR="00F07614">
        <w:rPr>
          <w:noProof/>
        </w:rPr>
        <w:t>Cunningham (2003)</w:t>
      </w:r>
      <w:r w:rsidR="00F07614">
        <w:fldChar w:fldCharType="end"/>
      </w:r>
      <w:r w:rsidR="007037D6">
        <w:t>, who</w:t>
      </w:r>
      <w:r w:rsidR="00F07614">
        <w:t xml:space="preserve"> found </w:t>
      </w:r>
      <w:r w:rsidR="00C80B01">
        <w:t xml:space="preserve">female terrorists had enhanced </w:t>
      </w:r>
      <w:r w:rsidR="00F07614">
        <w:t>operational capacity</w:t>
      </w:r>
      <w:r w:rsidR="00C80B01">
        <w:t xml:space="preserve"> as a result of diminished credibility</w:t>
      </w:r>
      <w:r w:rsidR="00F07614">
        <w:t xml:space="preserve">. </w:t>
      </w:r>
    </w:p>
    <w:p w:rsidR="0044082B" w:rsidRDefault="007037D6" w:rsidP="007037D6">
      <w:pPr>
        <w:spacing w:line="360" w:lineRule="auto"/>
        <w:ind w:firstLine="720"/>
        <w:jc w:val="both"/>
      </w:pPr>
      <w:r>
        <w:t xml:space="preserve">Debate over female motivations, however, continued. </w:t>
      </w:r>
      <w:r w:rsidR="00C80B01">
        <w:t xml:space="preserve">Victor </w:t>
      </w:r>
      <w:r w:rsidR="00C80B01">
        <w:fldChar w:fldCharType="begin"/>
      </w:r>
      <w:r w:rsidR="00C80B01">
        <w:instrText xml:space="preserve"> ADDIN EN.CITE &lt;EndNote&gt;&lt;Cite ExcludeAuth="1"&gt;&lt;Author&gt;Victor&lt;/Author&gt;&lt;Year&gt;2004&lt;/Year&gt;&lt;RecNum&gt;812&lt;/RecNum&gt;&lt;DisplayText&gt;(2004)&lt;/DisplayText&gt;&lt;record&gt;&lt;rec-number&gt;812&lt;/rec-number&gt;&lt;foreign-keys&gt;&lt;key app="EN" db-id="tt9avpztkswaa1errpsvdse5zfw5aae9as2e" timestamp="1582776795"&gt;812&lt;/key&gt;&lt;/foreign-keys&gt;&lt;ref-type name="Book"&gt;6&lt;/ref-type&gt;&lt;contributors&gt;&lt;authors&gt;&lt;author&gt;Barbara Victor&lt;/author&gt;&lt;/authors&gt;&lt;/contributors&gt;&lt;titles&gt;&lt;title&gt;Army of Roses&lt;/title&gt;&lt;/titles&gt;&lt;dates&gt;&lt;year&gt;2004&lt;/year&gt;&lt;/dates&gt;&lt;pub-location&gt;London&lt;/pub-location&gt;&lt;publisher&gt;Robinson&lt;/publisher&gt;&lt;urls&gt;&lt;/urls&gt;&lt;/record&gt;&lt;/Cite&gt;&lt;/EndNote&gt;</w:instrText>
      </w:r>
      <w:r w:rsidR="00C80B01">
        <w:fldChar w:fldCharType="separate"/>
      </w:r>
      <w:r w:rsidR="00C80B01">
        <w:rPr>
          <w:noProof/>
        </w:rPr>
        <w:t>(2004)</w:t>
      </w:r>
      <w:r w:rsidR="00C80B01">
        <w:fldChar w:fldCharType="end"/>
      </w:r>
      <w:r w:rsidR="00C80B01">
        <w:t xml:space="preserve"> believ</w:t>
      </w:r>
      <w:r>
        <w:t>ed</w:t>
      </w:r>
      <w:r w:rsidR="00C80B01">
        <w:t xml:space="preserve"> female participation was driven by personal concerns and exploited by male terrorists to ensure media coverage. </w:t>
      </w:r>
      <w:r>
        <w:t xml:space="preserve">When </w:t>
      </w:r>
      <w:r w:rsidR="00843ACB">
        <w:t xml:space="preserve">Jacques </w:t>
      </w:r>
      <w:r w:rsidR="00843ACB">
        <w:fldChar w:fldCharType="begin"/>
      </w:r>
      <w:r w:rsidR="00843ACB">
        <w:instrText xml:space="preserve"> ADDIN EN.CITE &lt;EndNote&gt;&lt;Cite ExcludeAuth="1"&gt;&lt;Author&gt;Jacques&lt;/Author&gt;&lt;Year&gt;2013&lt;/Year&gt;&lt;RecNum&gt;816&lt;/RecNum&gt;&lt;DisplayText&gt;(2013)&lt;/DisplayText&gt;&lt;record&gt;&lt;rec-number&gt;816&lt;/rec-number&gt;&lt;foreign-keys&gt;&lt;key app="EN" db-id="tt9avpztkswaa1errpsvdse5zfw5aae9as2e" timestamp="1582777917"&gt;816&lt;/key&gt;&lt;/foreign-keys&gt;&lt;ref-type name="Journal Article"&gt;17&lt;/ref-type&gt;&lt;contributors&gt;&lt;authors&gt;&lt;author&gt;Karen Jacques&lt;/author&gt;&lt;/authors&gt;&lt;/contributors&gt;&lt;titles&gt;&lt;title&gt;Myth and Realities of Female-Perpetrated Terrorism&lt;/title&gt;&lt;secondary-title&gt;Law and Human Behaviour&lt;/secondary-title&gt;&lt;/titles&gt;&lt;periodical&gt;&lt;full-title&gt;Law and Human Behaviour&lt;/full-title&gt;&lt;/periodical&gt;&lt;pages&gt;35-44&lt;/pages&gt;&lt;volume&gt;37&lt;/volume&gt;&lt;number&gt;1&lt;/number&gt;&lt;dates&gt;&lt;year&gt;2013&lt;/year&gt;&lt;/dates&gt;&lt;urls&gt;&lt;/urls&gt;&lt;/record&gt;&lt;/Cite&gt;&lt;/EndNote&gt;</w:instrText>
      </w:r>
      <w:r w:rsidR="00843ACB">
        <w:fldChar w:fldCharType="separate"/>
      </w:r>
      <w:r w:rsidR="00843ACB">
        <w:rPr>
          <w:noProof/>
        </w:rPr>
        <w:t>(2013)</w:t>
      </w:r>
      <w:r w:rsidR="00843ACB">
        <w:fldChar w:fldCharType="end"/>
      </w:r>
      <w:r w:rsidR="00A310AC">
        <w:t xml:space="preserve"> </w:t>
      </w:r>
      <w:r w:rsidR="006E522E">
        <w:t>compared</w:t>
      </w:r>
      <w:r w:rsidR="00A310AC">
        <w:t xml:space="preserve"> 222 female and</w:t>
      </w:r>
      <w:r w:rsidR="00843ACB">
        <w:t xml:space="preserve"> 26</w:t>
      </w:r>
      <w:r w:rsidR="00A310AC">
        <w:t xml:space="preserve">9 male terrorists, </w:t>
      </w:r>
      <w:r>
        <w:t>she found</w:t>
      </w:r>
      <w:r w:rsidR="00A310AC">
        <w:t xml:space="preserve"> female terrorists </w:t>
      </w:r>
      <w:r w:rsidR="003B6E51">
        <w:t xml:space="preserve">held high levels of employment and often </w:t>
      </w:r>
      <w:r w:rsidR="00A310AC">
        <w:t>had</w:t>
      </w:r>
      <w:r w:rsidR="003B6E51">
        <w:t xml:space="preserve"> familial connections to terrorist movements. </w:t>
      </w:r>
      <w:r w:rsidR="004E3295">
        <w:t xml:space="preserve">But this did </w:t>
      </w:r>
      <w:r w:rsidR="0057474C">
        <w:t xml:space="preserve">little to explain female agency or operations, despite female performing a quarter of all suicide attacks between 1985 and 2019 </w:t>
      </w:r>
      <w:r w:rsidR="0057474C">
        <w:fldChar w:fldCharType="begin"/>
      </w:r>
      <w:r w:rsidR="0057474C">
        <w:instrText xml:space="preserve"> ADDIN EN.CITE &lt;EndNote&gt;&lt;Cite&gt;&lt;Author&gt;Bloom&lt;/Author&gt;&lt;Year&gt;2011&lt;/Year&gt;&lt;RecNum&gt;808&lt;/RecNum&gt;&lt;DisplayText&gt;(Bloom 2011)&lt;/DisplayText&gt;&lt;record&gt;&lt;rec-number&gt;808&lt;/rec-number&gt;&lt;foreign-keys&gt;&lt;key app="EN" db-id="tt9avpztkswaa1errpsvdse5zfw5aae9as2e" timestamp="1582763563"&gt;808&lt;/key&gt;&lt;/foreign-keys&gt;&lt;ref-type name="Journal Article"&gt;17&lt;/ref-type&gt;&lt;contributors&gt;&lt;authors&gt;&lt;author&gt;Bloom, Mia&lt;/author&gt;&lt;/authors&gt;&lt;/contributors&gt;&lt;titles&gt;&lt;title&gt;Bombshells: Women and Terror&lt;/title&gt;&lt;secondary-title&gt;Gender Issues&lt;/secondary-title&gt;&lt;/titles&gt;&lt;periodical&gt;&lt;full-title&gt;Gender Issues&lt;/full-title&gt;&lt;/periodical&gt;&lt;pages&gt;1-21&lt;/pages&gt;&lt;volume&gt;28&lt;/volume&gt;&lt;number&gt;1&lt;/number&gt;&lt;keywords&gt;&lt;keyword&gt;Women&lt;/keyword&gt;&lt;keyword&gt;Terrorism&lt;/keyword&gt;&lt;keyword&gt;Terrorist&lt;/keyword&gt;&lt;keyword&gt;Mobilization&lt;/keyword&gt;&lt;keyword&gt;Rape&lt;/keyword&gt;&lt;keyword&gt;Occupation&lt;/keyword&gt;&lt;keyword&gt;Suicide Bombers&lt;/keyword&gt;&lt;/keywords&gt;&lt;dates&gt;&lt;year&gt;2011&lt;/year&gt;&lt;/dates&gt;&lt;pub-location&gt;Boston&lt;/pub-location&gt;&lt;publisher&gt;Springer US&lt;/publisher&gt;&lt;isbn&gt;1098-092X&lt;/isbn&gt;&lt;urls&gt;&lt;/urls&gt;&lt;electronic-resource-num&gt;10.1007/s12147-011-9098-z&lt;/electronic-resource-num&gt;&lt;/record&gt;&lt;/Cite&gt;&lt;/EndNote&gt;</w:instrText>
      </w:r>
      <w:r w:rsidR="0057474C">
        <w:fldChar w:fldCharType="separate"/>
      </w:r>
      <w:r w:rsidR="0057474C">
        <w:rPr>
          <w:noProof/>
        </w:rPr>
        <w:t>(Bloom 2011)</w:t>
      </w:r>
      <w:r w:rsidR="0057474C">
        <w:fldChar w:fldCharType="end"/>
      </w:r>
      <w:r w:rsidR="0057474C">
        <w:t xml:space="preserve">. As a result, </w:t>
      </w:r>
      <w:r w:rsidR="00161D36">
        <w:t xml:space="preserve">Bloom </w:t>
      </w:r>
      <w:r w:rsidR="00161D36">
        <w:fldChar w:fldCharType="begin"/>
      </w:r>
      <w:r w:rsidR="00161D36">
        <w:instrText xml:space="preserve"> ADDIN EN.CITE &lt;EndNote&gt;&lt;Cite ExcludeAuth="1"&gt;&lt;Author&gt;Bloom&lt;/Author&gt;&lt;Year&gt;2010&lt;/Year&gt;&lt;RecNum&gt;810&lt;/RecNum&gt;&lt;DisplayText&gt;(2010)&lt;/DisplayText&gt;&lt;record&gt;&lt;rec-number&gt;810&lt;/rec-number&gt;&lt;foreign-keys&gt;&lt;key app="EN" db-id="tt9avpztkswaa1errpsvdse5zfw5aae9as2e" timestamp="1582773257"&gt;810&lt;/key&gt;&lt;/foreign-keys&gt;&lt;ref-type name="Journal Article"&gt;17&lt;/ref-type&gt;&lt;contributors&gt;&lt;authors&gt;&lt;author&gt;Bloom, Mia Mellissa&lt;/author&gt;&lt;/authors&gt;&lt;/contributors&gt;&lt;titles&gt;&lt;title&gt;Death Becomes Her: The Changing Nature of Women&amp;apos;s Role in Terror&lt;/title&gt;&lt;secondary-title&gt;Georgetown Journal of International Affairs&lt;/secondary-title&gt;&lt;/titles&gt;&lt;periodical&gt;&lt;full-title&gt;Georgetown Journal of International Affairs&lt;/full-title&gt;&lt;/periodical&gt;&lt;pages&gt;91-98&lt;/pages&gt;&lt;volume&gt;11&lt;/volume&gt;&lt;number&gt;1&lt;/number&gt;&lt;keywords&gt;&lt;keyword&gt;Law -- Criminal law -- Criminal offenses&lt;/keyword&gt;&lt;keyword&gt;Social sciences -- Gender studies -- Gender identity&lt;/keyword&gt;&lt;keyword&gt;Behavioral sciences -- Human behavior -- Violence&lt;/keyword&gt;&lt;keyword&gt;Law -- Criminal law -- Criminal offenses&lt;/keyword&gt;&lt;keyword&gt;Social sciences -- Population studies -- Human populations&lt;/keyword&gt;&lt;keyword&gt;Social sciences -- Population studies -- Human populations&lt;/keyword&gt;&lt;keyword&gt;Applied sciences -- Engineering -- Aerospace engineering&lt;/keyword&gt;&lt;keyword&gt;Political science -- Military science -- Armed conflict&lt;/keyword&gt;&lt;keyword&gt;Behavioral sciences -- Human behavior -- Violence&lt;/keyword&gt;&lt;keyword&gt;Behavioral sciences -- Psychology -- Personality psychology&lt;/keyword&gt;&lt;/keywords&gt;&lt;dates&gt;&lt;year&gt;2010&lt;/year&gt;&lt;/dates&gt;&lt;publisher&gt;Edmund A. Walsh School of Foreign Service, Georgetown University&lt;/publisher&gt;&lt;isbn&gt;15260054&lt;/isbn&gt;&lt;urls&gt;&lt;/urls&gt;&lt;/record&gt;&lt;/Cite&gt;&lt;/EndNote&gt;</w:instrText>
      </w:r>
      <w:r w:rsidR="00161D36">
        <w:fldChar w:fldCharType="separate"/>
      </w:r>
      <w:r w:rsidR="00161D36">
        <w:rPr>
          <w:noProof/>
        </w:rPr>
        <w:t>(2010)</w:t>
      </w:r>
      <w:r w:rsidR="00161D36">
        <w:fldChar w:fldCharType="end"/>
      </w:r>
      <w:r w:rsidR="0057474C">
        <w:t>91</w:t>
      </w:r>
      <w:r w:rsidR="00161D36">
        <w:t xml:space="preserve"> </w:t>
      </w:r>
      <w:r w:rsidR="00161D36" w:rsidRPr="003B6E51">
        <w:t xml:space="preserve">was correct when she noted </w:t>
      </w:r>
      <w:r w:rsidR="00161D36">
        <w:t xml:space="preserve">that “[f]orty years of research on terrorism have revealed very little about </w:t>
      </w:r>
      <w:r w:rsidR="0057474C">
        <w:t>women’s involvement in it.”</w:t>
      </w:r>
    </w:p>
    <w:p w:rsidR="00220124" w:rsidRDefault="003B6E51" w:rsidP="00E35095">
      <w:pPr>
        <w:spacing w:line="360" w:lineRule="auto"/>
        <w:ind w:firstLine="720"/>
        <w:jc w:val="both"/>
      </w:pPr>
      <w:r>
        <w:t xml:space="preserve">Specific literature explaining female participation in </w:t>
      </w:r>
      <w:r w:rsidR="0055425C">
        <w:t>RWE</w:t>
      </w:r>
      <w:r>
        <w:t xml:space="preserve"> is not insubstantial</w:t>
      </w:r>
      <w:r w:rsidR="00107C00">
        <w:t xml:space="preserve"> due to the long history of white supremacy in the United States</w:t>
      </w:r>
      <w:r>
        <w:t>.</w:t>
      </w:r>
      <w:r w:rsidR="00BA5EA7">
        <w:t xml:space="preserve"> </w:t>
      </w:r>
      <w:r w:rsidR="00BA5EA7">
        <w:fldChar w:fldCharType="begin"/>
      </w:r>
      <w:r w:rsidR="00BA5EA7">
        <w:instrText xml:space="preserve"> ADDIN EN.CITE &lt;EndNote&gt;&lt;Cite AuthorYear="1"&gt;&lt;Author&gt;McRae&lt;/Author&gt;&lt;Year&gt;2018&lt;/Year&gt;&lt;RecNum&gt;822&lt;/RecNum&gt;&lt;DisplayText&gt;McRae (2018)&lt;/DisplayText&gt;&lt;record&gt;&lt;rec-number&gt;822&lt;/rec-number&gt;&lt;foreign-keys&gt;&lt;key app="EN" db-id="tt9avpztkswaa1errpsvdse5zfw5aae9as2e" timestamp="1582855749"&gt;822&lt;/key&gt;&lt;/foreign-keys&gt;&lt;ref-type name="Book"&gt;6&lt;/ref-type&gt;&lt;contributors&gt;&lt;authors&gt;&lt;author&gt;McRae, Elizabeth Gillespie&lt;/author&gt;&lt;/authors&gt;&lt;/contributors&gt;&lt;titles&gt;&lt;title&gt;Mothers of Massive Resistance: White Women and the Politics of White Supremacy&lt;/title&gt;&lt;/titles&gt;&lt;keywords&gt;&lt;keyword&gt;History Of The Americas&lt;/keyword&gt;&lt;keyword&gt;Massive Resistance&lt;/keyword&gt;&lt;keyword&gt;Jim Crow Segregation&lt;/keyword&gt;&lt;keyword&gt;Conservatism&lt;/keyword&gt;&lt;keyword&gt;New Right&lt;/keyword&gt;&lt;keyword&gt;Brown Decision&lt;/keyword&gt;&lt;keyword&gt;School Segregation&lt;/keyword&gt;&lt;keyword&gt;Desegregation&lt;/keyword&gt;&lt;keyword&gt;Anti-Busing&lt;/keyword&gt;&lt;keyword&gt;States’ Rights&lt;/keyword&gt;&lt;keyword&gt;Family Values&lt;/keyword&gt;&lt;/keywords&gt;&lt;dates&gt;&lt;year&gt;2018&lt;/year&gt;&lt;/dates&gt;&lt;pub-location&gt;Oxford Scholarship Online&lt;/pub-location&gt;&lt;publisher&gt;Oxford University Press&lt;/publisher&gt;&lt;isbn&gt;97801902&lt;/isbn&gt;&lt;urls&gt;&lt;/urls&gt;&lt;electronic-resource-num&gt;10.1093/oso/9780190271718.001.0001&lt;/electronic-resource-num&gt;&lt;/record&gt;&lt;/Cite&gt;&lt;/EndNote&gt;</w:instrText>
      </w:r>
      <w:r w:rsidR="00BA5EA7">
        <w:fldChar w:fldCharType="separate"/>
      </w:r>
      <w:r w:rsidR="00BA5EA7">
        <w:rPr>
          <w:noProof/>
        </w:rPr>
        <w:t>McRae (2018)</w:t>
      </w:r>
      <w:r w:rsidR="00BA5EA7">
        <w:fldChar w:fldCharType="end"/>
      </w:r>
      <w:r w:rsidR="00BA5EA7">
        <w:t xml:space="preserve"> demonstrates long term female </w:t>
      </w:r>
      <w:r w:rsidR="00BA5EA7">
        <w:lastRenderedPageBreak/>
        <w:t xml:space="preserve">involvement in white supremacy movements between 1920 and 1974, </w:t>
      </w:r>
      <w:r w:rsidR="00EA7A6F">
        <w:t xml:space="preserve">and </w:t>
      </w:r>
      <w:r w:rsidR="0057474C">
        <w:t>argues they</w:t>
      </w:r>
      <w:r w:rsidR="00BA5EA7">
        <w:t xml:space="preserve"> were significant </w:t>
      </w:r>
      <w:r w:rsidR="0057474C">
        <w:t>for</w:t>
      </w:r>
      <w:r w:rsidR="00BA5EA7">
        <w:t xml:space="preserve"> supporting racial segregation. </w:t>
      </w:r>
      <w:r w:rsidR="00EA7A6F">
        <w:t xml:space="preserve">This was supported by </w:t>
      </w:r>
      <w:r w:rsidR="00220124">
        <w:t>Blee,</w:t>
      </w:r>
      <w:r w:rsidR="00EA7A6F">
        <w:t xml:space="preserve"> who noted that</w:t>
      </w:r>
      <w:r w:rsidR="00FF61BF">
        <w:t xml:space="preserve"> “</w:t>
      </w:r>
      <w:r w:rsidR="00220124">
        <w:t>[</w:t>
      </w:r>
      <w:r w:rsidR="00FF61BF">
        <w:t>g</w:t>
      </w:r>
      <w:r w:rsidR="00220124">
        <w:t>]</w:t>
      </w:r>
      <w:r w:rsidR="00FF61BF">
        <w:t xml:space="preserve">ender is </w:t>
      </w:r>
      <w:r w:rsidR="00220124">
        <w:t xml:space="preserve">unquestionably an important organizing principle for racist groups” </w:t>
      </w:r>
      <w:r w:rsidR="00220124">
        <w:fldChar w:fldCharType="begin"/>
      </w:r>
      <w:r w:rsidR="00220124">
        <w:instrText xml:space="preserve"> ADDIN EN.CITE &lt;EndNote&gt;&lt;Cite ExcludeAuth="1"&gt;&lt;Author&gt;Blee&lt;/Author&gt;&lt;Year&gt;2002&lt;/Year&gt;&lt;RecNum&gt;802&lt;/RecNum&gt;&lt;DisplayText&gt;(2002)&lt;/DisplayText&gt;&lt;record&gt;&lt;rec-number&gt;802&lt;/rec-number&gt;&lt;foreign-keys&gt;&lt;key app="EN" db-id="tt9avpztkswaa1errpsvdse5zfw5aae9as2e" timestamp="1582687219"&gt;802&lt;/key&gt;&lt;/foreign-keys&gt;&lt;ref-type name="Book"&gt;6&lt;/ref-type&gt;&lt;contributors&gt;&lt;authors&gt;&lt;author&gt;Blee, Kathleen M.&lt;/author&gt;&lt;/authors&gt;&lt;/contributors&gt;&lt;titles&gt;&lt;title&gt;Inside organized racism women in the hate movement&lt;/title&gt;&lt;secondary-title&gt;ACLS Humanities E-Book.&lt;/secondary-title&gt;&lt;/titles&gt;&lt;keywords&gt;&lt;keyword&gt;Hate groups -- United States&lt;/keyword&gt;&lt;keyword&gt;White supremacy movements -- United States&lt;/keyword&gt;&lt;keyword&gt;Racism -- United States&lt;/keyword&gt;&lt;keyword&gt;Women, White -- United States -- Psychology&lt;/keyword&gt;&lt;keyword&gt;Women, White -- United States -- Attitudes&lt;/keyword&gt;&lt;keyword&gt;Women, White -- United States -- Conduct of life&lt;/keyword&gt;&lt;keyword&gt;Whites -- Race identity -- United States&lt;/keyword&gt;&lt;keyword&gt;United States -- Race relations&lt;/keyword&gt;&lt;keyword&gt;Electronic books&lt;/keyword&gt;&lt;/keywords&gt;&lt;dates&gt;&lt;year&gt;2002&lt;/year&gt;&lt;/dates&gt;&lt;pub-location&gt;Berkeley&lt;/pub-location&gt;&lt;publisher&gt;University of California Press&lt;/publisher&gt;&lt;isbn&gt;1-4175-2392-1&lt;/isbn&gt;&lt;urls&gt;&lt;/urls&gt;&lt;/record&gt;&lt;/Cite&gt;&lt;/EndNote&gt;</w:instrText>
      </w:r>
      <w:r w:rsidR="00220124">
        <w:fldChar w:fldCharType="separate"/>
      </w:r>
      <w:r w:rsidR="00220124">
        <w:rPr>
          <w:noProof/>
        </w:rPr>
        <w:t>(2002)</w:t>
      </w:r>
      <w:r w:rsidR="00220124">
        <w:fldChar w:fldCharType="end"/>
      </w:r>
      <w:r w:rsidR="00220124">
        <w:t xml:space="preserve">112. </w:t>
      </w:r>
      <w:r w:rsidR="00E35095">
        <w:t xml:space="preserve">Her examination of women in Aryan Nations, the KKK, and other organisations found that women were portrayed four ways: as goddess and victims, as race traitors, as wives and mothers, and as female activists. Beyond this portrayal, she suggests they occupy three roles: familial, social, and operative. Their familial role was as wives and mothers to their immediate and Klan family. Their social role was to facilitate social activities within movement activities. Their operative role was not to act, but rather, to </w:t>
      </w:r>
      <w:r w:rsidR="00107C00">
        <w:t>use</w:t>
      </w:r>
      <w:r w:rsidR="00E35095">
        <w:t xml:space="preserve"> indirect </w:t>
      </w:r>
      <w:r w:rsidR="00107C00">
        <w:t>influence to</w:t>
      </w:r>
      <w:r w:rsidR="00E35095">
        <w:t xml:space="preserve"> maintain group cohesion </w:t>
      </w:r>
      <w:r w:rsidR="00E35095">
        <w:fldChar w:fldCharType="begin"/>
      </w:r>
      <w:r w:rsidR="00E35095">
        <w:instrText xml:space="preserve"> ADDIN EN.CITE &lt;EndNote&gt;&lt;Cite&gt;&lt;Author&gt;Blee&lt;/Author&gt;&lt;Year&gt;2002&lt;/Year&gt;&lt;RecNum&gt;802&lt;/RecNum&gt;&lt;DisplayText&gt;(Blee 2002)&lt;/DisplayText&gt;&lt;record&gt;&lt;rec-number&gt;802&lt;/rec-number&gt;&lt;foreign-keys&gt;&lt;key app="EN" db-id="tt9avpztkswaa1errpsvdse5zfw5aae9as2e" timestamp="1582687219"&gt;802&lt;/key&gt;&lt;/foreign-keys&gt;&lt;ref-type name="Book"&gt;6&lt;/ref-type&gt;&lt;contributors&gt;&lt;authors&gt;&lt;author&gt;Blee, Kathleen M.&lt;/author&gt;&lt;/authors&gt;&lt;/contributors&gt;&lt;titles&gt;&lt;title&gt;Inside organized racism women in the hate movement&lt;/title&gt;&lt;secondary-title&gt;ACLS Humanities E-Book.&lt;/secondary-title&gt;&lt;/titles&gt;&lt;keywords&gt;&lt;keyword&gt;Hate groups -- United States&lt;/keyword&gt;&lt;keyword&gt;White supremacy movements -- United States&lt;/keyword&gt;&lt;keyword&gt;Racism -- United States&lt;/keyword&gt;&lt;keyword&gt;Women, White -- United States -- Psychology&lt;/keyword&gt;&lt;keyword&gt;Women, White -- United States -- Attitudes&lt;/keyword&gt;&lt;keyword&gt;Women, White -- United States -- Conduct of life&lt;/keyword&gt;&lt;keyword&gt;Whites -- Race identity -- United States&lt;/keyword&gt;&lt;keyword&gt;United States -- Race relations&lt;/keyword&gt;&lt;keyword&gt;Electronic books&lt;/keyword&gt;&lt;/keywords&gt;&lt;dates&gt;&lt;year&gt;2002&lt;/year&gt;&lt;/dates&gt;&lt;pub-location&gt;Berkeley&lt;/pub-location&gt;&lt;publisher&gt;University of California Press&lt;/publisher&gt;&lt;isbn&gt;1-4175-2392-1&lt;/isbn&gt;&lt;urls&gt;&lt;/urls&gt;&lt;/record&gt;&lt;/Cite&gt;&lt;/EndNote&gt;</w:instrText>
      </w:r>
      <w:r w:rsidR="00E35095">
        <w:fldChar w:fldCharType="separate"/>
      </w:r>
      <w:r w:rsidR="00E35095">
        <w:rPr>
          <w:noProof/>
        </w:rPr>
        <w:t>(Blee 2002)</w:t>
      </w:r>
      <w:r w:rsidR="00E35095">
        <w:fldChar w:fldCharType="end"/>
      </w:r>
      <w:r w:rsidR="00E35095">
        <w:t xml:space="preserve">. </w:t>
      </w:r>
    </w:p>
    <w:p w:rsidR="00107C00" w:rsidRDefault="00107C00" w:rsidP="00107C00">
      <w:pPr>
        <w:spacing w:line="360" w:lineRule="auto"/>
        <w:ind w:firstLine="720"/>
        <w:jc w:val="both"/>
      </w:pPr>
      <w:r>
        <w:t xml:space="preserve">Cunningham </w:t>
      </w:r>
      <w:r>
        <w:fldChar w:fldCharType="begin"/>
      </w:r>
      <w:r>
        <w:instrText xml:space="preserve"> ADDIN EN.CITE &lt;EndNote&gt;&lt;Cite ExcludeAuth="1"&gt;&lt;Author&gt;Cunningham&lt;/Author&gt;&lt;Year&gt;2003&lt;/Year&gt;&lt;RecNum&gt;814&lt;/RecNum&gt;&lt;DisplayText&gt;(2003)&lt;/DisplayText&gt;&lt;record&gt;&lt;rec-number&gt;814&lt;/rec-number&gt;&lt;foreign-keys&gt;&lt;key app="EN" db-id="tt9avpztkswaa1errpsvdse5zfw5aae9as2e" timestamp="1582777227"&gt;814&lt;/key&gt;&lt;/foreign-keys&gt;&lt;ref-type name="Journal Article"&gt;17&lt;/ref-type&gt;&lt;contributors&gt;&lt;authors&gt;&lt;author&gt;Cunningham, Karla J.&lt;/author&gt;&lt;/authors&gt;&lt;/contributors&gt;&lt;titles&gt;&lt;title&gt;Cross-Regional Trends in Female Terrorism&lt;/title&gt;&lt;secondary-title&gt;Studies in Conflict &amp;amp; Terrorism&lt;/secondary-title&gt;&lt;/titles&gt;&lt;periodical&gt;&lt;full-title&gt;Studies in Conflict &amp;amp; Terrorism&lt;/full-title&gt;&lt;/periodical&gt;&lt;pages&gt;171-195&lt;/pages&gt;&lt;volume&gt;26&lt;/volume&gt;&lt;number&gt;3&lt;/number&gt;&lt;keywords&gt;&lt;keyword&gt;Social Welfare &amp;amp; Social Work&lt;/keyword&gt;&lt;keyword&gt;Sociology &amp;amp; Social History&lt;/keyword&gt;&lt;keyword&gt;International Relations&lt;/keyword&gt;&lt;/keywords&gt;&lt;dates&gt;&lt;year&gt;2003&lt;/year&gt;&lt;/dates&gt;&lt;publisher&gt;Informa UK Ltd&lt;/publisher&gt;&lt;isbn&gt;1057-610X&lt;/isbn&gt;&lt;urls&gt;&lt;/urls&gt;&lt;electronic-resource-num&gt;10.1080/10576100390211419&lt;/electronic-resource-num&gt;&lt;/record&gt;&lt;/Cite&gt;&lt;/EndNote&gt;</w:instrText>
      </w:r>
      <w:r>
        <w:fldChar w:fldCharType="separate"/>
      </w:r>
      <w:r>
        <w:rPr>
          <w:noProof/>
        </w:rPr>
        <w:t>(2003)</w:t>
      </w:r>
      <w:r>
        <w:fldChar w:fldCharType="end"/>
      </w:r>
      <w:r>
        <w:t xml:space="preserve">, who examined female participation in the World Church of the Creator (WTCOC) and the Ku Klux Klan noted that women were increasingly visible in leadership positions, account for a quarter of all members, and comprised as much as fifty percent of new members.  The creation of the Sisterhood of the WCOTC and its six chapters, and the Women’s Frontier with another four chapters, likely contributed to this growth </w:t>
      </w:r>
      <w:r>
        <w:fldChar w:fldCharType="begin"/>
      </w:r>
      <w:r>
        <w:instrText xml:space="preserve"> ADDIN EN.CITE &lt;EndNote&gt;&lt;Cite&gt;&lt;Author&gt;Michael&lt;/Author&gt;&lt;Year&gt;2006&lt;/Year&gt;&lt;RecNum&gt;809&lt;/RecNum&gt;&lt;DisplayText&gt;(Michael 2006)&lt;/DisplayText&gt;&lt;record&gt;&lt;rec-number&gt;809&lt;/rec-number&gt;&lt;foreign-keys&gt;&lt;key app="EN" db-id="tt9avpztkswaa1errpsvdse5zfw5aae9as2e" timestamp="1582771665"&gt;809&lt;/key&gt;&lt;/foreign-keys&gt;&lt;ref-type name="Journal Article"&gt;17&lt;/ref-type&gt;&lt;contributors&gt;&lt;authors&gt;&lt;author&gt;Michael, George&lt;/author&gt;&lt;/authors&gt;&lt;/contributors&gt;&lt;titles&gt;&lt;title&gt;RAHOWA! A History of the World Church of the Creator&lt;/title&gt;&lt;secondary-title&gt;Terrorism and Political Violence&lt;/secondary-title&gt;&lt;/titles&gt;&lt;periodical&gt;&lt;full-title&gt;Terrorism and Political Violence&lt;/full-title&gt;&lt;/periodical&gt;&lt;pages&gt;561-583&lt;/pages&gt;&lt;volume&gt;18&lt;/volume&gt;&lt;number&gt;4&lt;/number&gt;&lt;keywords&gt;&lt;keyword&gt;Church of the Creator&lt;/keyword&gt;&lt;keyword&gt;Extreme Right&lt;/keyword&gt;&lt;keyword&gt;Neo-Nazi&lt;/keyword&gt;&lt;keyword&gt;Klassen&lt;/keyword&gt;&lt;keyword&gt;Rahowa&lt;/keyword&gt;&lt;keyword&gt;Terrorism&lt;/keyword&gt;&lt;keyword&gt;Social Welfare &amp;amp; Social Work&lt;/keyword&gt;&lt;keyword&gt;International Relations&lt;/keyword&gt;&lt;/keywords&gt;&lt;dates&gt;&lt;year&gt;2006&lt;/year&gt;&lt;/dates&gt;&lt;publisher&gt;Taylor &amp;amp; Francis Group&lt;/publisher&gt;&lt;isbn&gt;0954-6553&lt;/isbn&gt;&lt;urls&gt;&lt;/urls&gt;&lt;electronic-resource-num&gt;10.1080/09546550600880633&lt;/electronic-resource-num&gt;&lt;/record&gt;&lt;/Cite&gt;&lt;/EndNote&gt;</w:instrText>
      </w:r>
      <w:r>
        <w:fldChar w:fldCharType="separate"/>
      </w:r>
      <w:r>
        <w:rPr>
          <w:noProof/>
        </w:rPr>
        <w:t>(Michael 2006)</w:t>
      </w:r>
      <w:r>
        <w:fldChar w:fldCharType="end"/>
      </w:r>
      <w:r>
        <w:t xml:space="preserve">572. Cunningham </w:t>
      </w:r>
      <w:r>
        <w:fldChar w:fldCharType="begin"/>
      </w:r>
      <w:r>
        <w:instrText xml:space="preserve"> ADDIN EN.CITE &lt;EndNote&gt;&lt;Cite ExcludeAuth="1"&gt;&lt;Author&gt;Cunningham&lt;/Author&gt;&lt;Year&gt;2007&lt;/Year&gt;&lt;RecNum&gt;824&lt;/RecNum&gt;&lt;DisplayText&gt;(2007)&lt;/DisplayText&gt;&lt;record&gt;&lt;rec-number&gt;824&lt;/rec-number&gt;&lt;foreign-keys&gt;&lt;key app="EN" db-id="tt9avpztkswaa1errpsvdse5zfw5aae9as2e" timestamp="1582859404"&gt;824&lt;/key&gt;&lt;/foreign-keys&gt;&lt;ref-type name="Journal Article"&gt;17&lt;/ref-type&gt;&lt;contributors&gt;&lt;authors&gt;&lt;author&gt;Cunningham, Karla J.&lt;/author&gt;&lt;/authors&gt;&lt;/contributors&gt;&lt;titles&gt;&lt;title&gt;Countering Female Terrorism&lt;/title&gt;&lt;secondary-title&gt;Studies in Conflict &amp;amp; Terrorism&lt;/secondary-title&gt;&lt;/titles&gt;&lt;periodical&gt;&lt;full-title&gt;Studies in Conflict &amp;amp; Terrorism&lt;/full-title&gt;&lt;/periodical&gt;&lt;pages&gt;113-129&lt;/pages&gt;&lt;volume&gt;30&lt;/volume&gt;&lt;number&gt;2&lt;/number&gt;&lt;keywords&gt;&lt;keyword&gt;Social Welfare &amp;amp; Social Work&lt;/keyword&gt;&lt;keyword&gt;Sociology &amp;amp; Social History&lt;/keyword&gt;&lt;keyword&gt;International Relations&lt;/keyword&gt;&lt;/keywords&gt;&lt;dates&gt;&lt;year&gt;2007&lt;/year&gt;&lt;/dates&gt;&lt;publisher&gt;Taylor &amp;amp; Francis Group&lt;/publisher&gt;&lt;isbn&gt;1057-610X&lt;/isbn&gt;&lt;urls&gt;&lt;/urls&gt;&lt;electronic-resource-num&gt;10.1080/10576100601101067&lt;/electronic-resource-num&gt;&lt;/record&gt;&lt;/Cite&gt;&lt;/EndNote&gt;</w:instrText>
      </w:r>
      <w:r>
        <w:fldChar w:fldCharType="separate"/>
      </w:r>
      <w:r>
        <w:rPr>
          <w:noProof/>
        </w:rPr>
        <w:t>(2007)</w:t>
      </w:r>
      <w:r>
        <w:fldChar w:fldCharType="end"/>
      </w:r>
      <w:r>
        <w:t xml:space="preserve"> later added anti-abortion terrorism by the Army of God to her study, and found that five of the eighteen “heroes” of the anti-abortion movement were women (115). Beyond this, Belew </w:t>
      </w:r>
      <w:r>
        <w:fldChar w:fldCharType="begin"/>
      </w:r>
      <w:r>
        <w:instrText xml:space="preserve"> ADDIN EN.CITE &lt;EndNote&gt;&lt;Cite ExcludeAuth="1"&gt;&lt;Author&gt;Belew&lt;/Author&gt;&lt;Year&gt;2018&lt;/Year&gt;&lt;RecNum&gt;424&lt;/RecNum&gt;&lt;DisplayText&gt;(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fldChar w:fldCharType="separate"/>
      </w:r>
      <w:r>
        <w:rPr>
          <w:noProof/>
        </w:rPr>
        <w:t>(2018)</w:t>
      </w:r>
      <w:r>
        <w:fldChar w:fldCharType="end"/>
      </w:r>
      <w:r w:rsidR="0057474C">
        <w:t>168</w:t>
      </w:r>
      <w:r>
        <w:t xml:space="preserve"> found the primary role of women was as mothers and carers first. Second, women were expected to learn survival skills for the looming race war, from first aid to canning food to making soap. Marriage</w:t>
      </w:r>
      <w:r w:rsidR="0057474C">
        <w:t xml:space="preserve"> </w:t>
      </w:r>
      <w:r>
        <w:t xml:space="preserve">was a way to buttress the network and cement alliances between groups </w:t>
      </w:r>
      <w:r>
        <w:fldChar w:fldCharType="begin"/>
      </w:r>
      <w:r>
        <w:instrText xml:space="preserve"> ADDIN EN.CITE &lt;EndNote&gt;&lt;Cite ExcludeAuth="1"&gt;&lt;Author&gt;Belew&lt;/Author&gt;&lt;Year&gt;2018&lt;/Year&gt;&lt;RecNum&gt;424&lt;/RecNum&gt;&lt;DisplayText&gt;(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fldChar w:fldCharType="separate"/>
      </w:r>
      <w:r>
        <w:rPr>
          <w:noProof/>
        </w:rPr>
        <w:t>(2018)</w:t>
      </w:r>
      <w:r>
        <w:fldChar w:fldCharType="end"/>
      </w:r>
      <w:r>
        <w:t xml:space="preserve">180. </w:t>
      </w:r>
      <w:r w:rsidR="0057474C">
        <w:t xml:space="preserve">Other such activism was noted by </w:t>
      </w:r>
      <w:r>
        <w:t xml:space="preserve">Blee </w:t>
      </w:r>
      <w:r>
        <w:fldChar w:fldCharType="begin"/>
      </w:r>
      <w:r>
        <w:instrText xml:space="preserve"> ADDIN EN.CITE &lt;EndNote&gt;&lt;Cite ExcludeAuth="1"&gt;&lt;Author&gt;Blee&lt;/Author&gt;&lt;Year&gt;2012&lt;/Year&gt;&lt;RecNum&gt;803&lt;/RecNum&gt;&lt;DisplayText&gt;(2012)&lt;/DisplayText&gt;&lt;record&gt;&lt;rec-number&gt;803&lt;/rec-number&gt;&lt;foreign-keys&gt;&lt;key app="EN" db-id="tt9avpztkswaa1errpsvdse5zfw5aae9as2e" timestamp="1582687260"&gt;803&lt;/key&gt;&lt;/foreign-keys&gt;&lt;ref-type name="Journal Article"&gt;17&lt;/ref-type&gt;&lt;contributors&gt;&lt;authors&gt;&lt;author&gt;Blee, Kathleen M.&lt;/author&gt;&lt;/authors&gt;&lt;/contributors&gt;&lt;titles&gt;&lt;title&gt;Does Gender Matter in the United States Far-Right?&lt;/title&gt;&lt;secondary-title&gt;Politics, Religion &amp;amp; Ideology&lt;/secondary-title&gt;&lt;/titles&gt;&lt;periodical&gt;&lt;full-title&gt;Politics, Religion &amp;amp; Ideology&lt;/full-title&gt;&lt;/periodical&gt;&lt;pages&gt;253-265&lt;/pages&gt;&lt;volume&gt;13&lt;/volume&gt;&lt;number&gt;2&lt;/number&gt;&lt;keywords&gt;&lt;keyword&gt;Religion&lt;/keyword&gt;&lt;/keywords&gt;&lt;dates&gt;&lt;year&gt;2012&lt;/year&gt;&lt;/dates&gt;&lt;publisher&gt;Routledge&lt;/publisher&gt;&lt;isbn&gt;2156-7689&lt;/isbn&gt;&lt;urls&gt;&lt;/urls&gt;&lt;electronic-resource-num&gt;10.1080/21567689.2012.675705&lt;/electronic-resource-num&gt;&lt;/record&gt;&lt;/Cite&gt;&lt;/EndNote&gt;</w:instrText>
      </w:r>
      <w:r>
        <w:fldChar w:fldCharType="separate"/>
      </w:r>
      <w:r>
        <w:rPr>
          <w:noProof/>
        </w:rPr>
        <w:t>(2012)</w:t>
      </w:r>
      <w:r>
        <w:fldChar w:fldCharType="end"/>
      </w:r>
      <w:r>
        <w:t xml:space="preserve">, who found women supported racial supremacy by using private rumour mills to destroy their opponents instead of engaging in violence. </w:t>
      </w:r>
      <w:r w:rsidR="0057474C">
        <w:t>The Klan itself was unsure if women should engage in violence as equal warriors, or if they remained racial victims</w:t>
      </w:r>
      <w:r>
        <w:t xml:space="preserve"> </w:t>
      </w:r>
      <w:r>
        <w:fldChar w:fldCharType="begin"/>
      </w:r>
      <w:r>
        <w:instrText xml:space="preserve"> ADDIN EN.CITE &lt;EndNote&gt;&lt;Cite&gt;&lt;Author&gt;Blee&lt;/Author&gt;&lt;Year&gt;2012&lt;/Year&gt;&lt;RecNum&gt;803&lt;/RecNum&gt;&lt;DisplayText&gt;(Blee 2012)&lt;/DisplayText&gt;&lt;record&gt;&lt;rec-number&gt;803&lt;/rec-number&gt;&lt;foreign-keys&gt;&lt;key app="EN" db-id="tt9avpztkswaa1errpsvdse5zfw5aae9as2e" timestamp="1582687260"&gt;803&lt;/key&gt;&lt;/foreign-keys&gt;&lt;ref-type name="Journal Article"&gt;17&lt;/ref-type&gt;&lt;contributors&gt;&lt;authors&gt;&lt;author&gt;Blee, Kathleen M.&lt;/author&gt;&lt;/authors&gt;&lt;/contributors&gt;&lt;titles&gt;&lt;title&gt;Does Gender Matter in the United States Far-Right?&lt;/title&gt;&lt;secondary-title&gt;Politics, Religion &amp;amp; Ideology&lt;/secondary-title&gt;&lt;/titles&gt;&lt;periodical&gt;&lt;full-title&gt;Politics, Religion &amp;amp; Ideology&lt;/full-title&gt;&lt;/periodical&gt;&lt;pages&gt;253-265&lt;/pages&gt;&lt;volume&gt;13&lt;/volume&gt;&lt;number&gt;2&lt;/number&gt;&lt;keywords&gt;&lt;keyword&gt;Religion&lt;/keyword&gt;&lt;/keywords&gt;&lt;dates&gt;&lt;year&gt;2012&lt;/year&gt;&lt;/dates&gt;&lt;publisher&gt;Routledge&lt;/publisher&gt;&lt;isbn&gt;2156-7689&lt;/isbn&gt;&lt;urls&gt;&lt;/urls&gt;&lt;electronic-resource-num&gt;10.1080/21567689.2012.675705&lt;/electronic-resource-num&gt;&lt;/record&gt;&lt;/Cite&gt;&lt;/EndNote&gt;</w:instrText>
      </w:r>
      <w:r>
        <w:fldChar w:fldCharType="separate"/>
      </w:r>
      <w:r>
        <w:rPr>
          <w:noProof/>
        </w:rPr>
        <w:t>(Blee 2012)</w:t>
      </w:r>
      <w:r>
        <w:fldChar w:fldCharType="end"/>
      </w:r>
      <w:r>
        <w:t xml:space="preserve">260.  </w:t>
      </w:r>
    </w:p>
    <w:p w:rsidR="00AD732A" w:rsidRDefault="00AD732A" w:rsidP="00E35095">
      <w:pPr>
        <w:spacing w:line="360" w:lineRule="auto"/>
        <w:ind w:firstLine="720"/>
        <w:jc w:val="both"/>
      </w:pPr>
      <w:r>
        <w:t xml:space="preserve">Fangen </w:t>
      </w:r>
      <w:r w:rsidR="00EF4276">
        <w:fldChar w:fldCharType="begin"/>
      </w:r>
      <w:r w:rsidR="00EF4276">
        <w:instrText xml:space="preserve"> ADDIN EN.CITE &lt;EndNote&gt;&lt;Cite ExcludeAuth="1"&gt;&lt;Author&gt;Fangen&lt;/Author&gt;&lt;Year&gt;1997&lt;/Year&gt;&lt;RecNum&gt;881&lt;/RecNum&gt;&lt;DisplayText&gt;(1997)&lt;/DisplayText&gt;&lt;record&gt;&lt;rec-number&gt;881&lt;/rec-number&gt;&lt;foreign-keys&gt;&lt;key app="EN" db-id="tt9avpztkswaa1errpsvdse5zfw5aae9as2e" timestamp="1587012402"&gt;881&lt;/key&gt;&lt;/foreign-keys&gt;&lt;ref-type name="Journal Article"&gt;17&lt;/ref-type&gt;&lt;contributors&gt;&lt;authors&gt;&lt;author&gt;Fangen, Katrine&lt;/author&gt;&lt;/authors&gt;&lt;/contributors&gt;&lt;titles&gt;&lt;title&gt;Separate or equal? The emergence of an all-female group in Norway&amp;apos;s rightist underground&lt;/title&gt;&lt;secondary-title&gt;Terrorism and Political Violence&lt;/secondary-title&gt;&lt;/titles&gt;&lt;periodical&gt;&lt;full-title&gt;Terrorism and Political Violence&lt;/full-title&gt;&lt;/periodical&gt;&lt;pages&gt;122-164&lt;/pages&gt;&lt;volume&gt;9&lt;/volume&gt;&lt;number&gt;3&lt;/number&gt;&lt;keywords&gt;&lt;keyword&gt;Social Welfare &amp;amp; Social Work&lt;/keyword&gt;&lt;keyword&gt;International Relations&lt;/keyword&gt;&lt;/keywords&gt;&lt;dates&gt;&lt;year&gt;1997&lt;/year&gt;&lt;/dates&gt;&lt;publisher&gt;Taylor &amp;amp; Francis Group&lt;/publisher&gt;&lt;isbn&gt;0954-6553&lt;/isbn&gt;&lt;urls&gt;&lt;/urls&gt;&lt;electronic-resource-num&gt;10.1080/09546559708427419&lt;/electronic-resource-num&gt;&lt;/record&gt;&lt;/Cite&gt;&lt;/EndNote&gt;</w:instrText>
      </w:r>
      <w:r w:rsidR="00EF4276">
        <w:fldChar w:fldCharType="separate"/>
      </w:r>
      <w:r w:rsidR="00EF4276">
        <w:rPr>
          <w:noProof/>
        </w:rPr>
        <w:t>(1997)</w:t>
      </w:r>
      <w:r w:rsidR="00EF4276">
        <w:fldChar w:fldCharType="end"/>
      </w:r>
      <w:r w:rsidR="00EF4276">
        <w:t xml:space="preserve"> </w:t>
      </w:r>
      <w:r>
        <w:t>engaged with a similar debate in her study, “Separate or Equal?” reviewing female-only right wing organisations in Europe, with focus on Norway</w:t>
      </w:r>
      <w:r w:rsidR="00EF4276">
        <w:t>’s right wing underground</w:t>
      </w:r>
      <w:r>
        <w:t xml:space="preserve">. </w:t>
      </w:r>
      <w:r w:rsidR="00EF4276">
        <w:t xml:space="preserve">Fangen found that some </w:t>
      </w:r>
      <w:r w:rsidR="0057474C">
        <w:t xml:space="preserve">men in RWE </w:t>
      </w:r>
      <w:r w:rsidR="00EF4276">
        <w:t xml:space="preserve">found combative women “exciting and attractive” while others saw </w:t>
      </w:r>
      <w:r w:rsidR="0057474C">
        <w:t>female</w:t>
      </w:r>
      <w:r w:rsidR="00EF4276">
        <w:t xml:space="preserve"> volatility as an operational risk </w:t>
      </w:r>
      <w:r w:rsidR="00EF4276">
        <w:fldChar w:fldCharType="begin"/>
      </w:r>
      <w:r w:rsidR="00EF4276">
        <w:instrText xml:space="preserve"> ADDIN EN.CITE &lt;EndNote&gt;&lt;Cite&gt;&lt;Author&gt;Fangen&lt;/Author&gt;&lt;Year&gt;1997&lt;/Year&gt;&lt;RecNum&gt;881&lt;/RecNum&gt;&lt;DisplayText&gt;(Fangen 1997)&lt;/DisplayText&gt;&lt;record&gt;&lt;rec-number&gt;881&lt;/rec-number&gt;&lt;foreign-keys&gt;&lt;key app="EN" db-id="tt9avpztkswaa1errpsvdse5zfw5aae9as2e" timestamp="1587012402"&gt;881&lt;/key&gt;&lt;/foreign-keys&gt;&lt;ref-type name="Journal Article"&gt;17&lt;/ref-type&gt;&lt;contributors&gt;&lt;authors&gt;&lt;author&gt;Fangen, Katrine&lt;/author&gt;&lt;/authors&gt;&lt;/contributors&gt;&lt;titles&gt;&lt;title&gt;Separate or equal? The emergence of an all-female group in Norway&amp;apos;s rightist underground&lt;/title&gt;&lt;secondary-title&gt;Terrorism and Political Violence&lt;/secondary-title&gt;&lt;/titles&gt;&lt;periodical&gt;&lt;full-title&gt;Terrorism and Political Violence&lt;/full-title&gt;&lt;/periodical&gt;&lt;pages&gt;122-164&lt;/pages&gt;&lt;volume&gt;9&lt;/volume&gt;&lt;number&gt;3&lt;/number&gt;&lt;keywords&gt;&lt;keyword&gt;Social Welfare &amp;amp; Social Work&lt;/keyword&gt;&lt;keyword&gt;International Relations&lt;/keyword&gt;&lt;/keywords&gt;&lt;dates&gt;&lt;year&gt;1997&lt;/year&gt;&lt;/dates&gt;&lt;publisher&gt;Taylor &amp;amp; Francis Group&lt;/publisher&gt;&lt;isbn&gt;0954-6553&lt;/isbn&gt;&lt;urls&gt;&lt;/urls&gt;&lt;electronic-resource-num&gt;10.1080/09546559708427419&lt;/electronic-resource-num&gt;&lt;/record&gt;&lt;/Cite&gt;&lt;/EndNote&gt;</w:instrText>
      </w:r>
      <w:r w:rsidR="00EF4276">
        <w:fldChar w:fldCharType="separate"/>
      </w:r>
      <w:r w:rsidR="00EF4276">
        <w:rPr>
          <w:noProof/>
        </w:rPr>
        <w:t>(Fangen 1997)</w:t>
      </w:r>
      <w:r w:rsidR="00EF4276">
        <w:fldChar w:fldCharType="end"/>
      </w:r>
      <w:r w:rsidR="00EF4276">
        <w:t xml:space="preserve">141. </w:t>
      </w:r>
      <w:r>
        <w:t xml:space="preserve"> </w:t>
      </w:r>
      <w:r w:rsidR="0057474C">
        <w:t>Female</w:t>
      </w:r>
      <w:r w:rsidR="00EF4276">
        <w:t xml:space="preserve"> roles in gangs were largely seen as being the nurse or mother of men</w:t>
      </w:r>
      <w:r w:rsidR="00171BC0">
        <w:t xml:space="preserve"> or</w:t>
      </w:r>
      <w:r w:rsidR="00EF4276">
        <w:t xml:space="preserve"> sexually </w:t>
      </w:r>
      <w:r w:rsidR="001C69DF">
        <w:t>accessible</w:t>
      </w:r>
      <w:r w:rsidR="00EF4276">
        <w:t xml:space="preserve"> “mattresses” for male pleasure</w:t>
      </w:r>
      <w:r w:rsidR="00171BC0">
        <w:t xml:space="preserve"> </w:t>
      </w:r>
      <w:r w:rsidR="00171BC0">
        <w:fldChar w:fldCharType="begin"/>
      </w:r>
      <w:r w:rsidR="00171BC0">
        <w:instrText xml:space="preserve"> ADDIN EN.CITE &lt;EndNote&gt;&lt;Cite&gt;&lt;Author&gt;Fangen&lt;/Author&gt;&lt;Year&gt;1997&lt;/Year&gt;&lt;RecNum&gt;881&lt;/RecNum&gt;&lt;DisplayText&gt;(Fangen 1997)&lt;/DisplayText&gt;&lt;record&gt;&lt;rec-number&gt;881&lt;/rec-number&gt;&lt;foreign-keys&gt;&lt;key app="EN" db-id="tt9avpztkswaa1errpsvdse5zfw5aae9as2e" timestamp="1587012402"&gt;881&lt;/key&gt;&lt;/foreign-keys&gt;&lt;ref-type name="Journal Article"&gt;17&lt;/ref-type&gt;&lt;contributors&gt;&lt;authors&gt;&lt;author&gt;Fangen, Katrine&lt;/author&gt;&lt;/authors&gt;&lt;/contributors&gt;&lt;titles&gt;&lt;title&gt;Separate or equal? The emergence of an all-female group in Norway&amp;apos;s rightist underground&lt;/title&gt;&lt;secondary-title&gt;Terrorism and Political Violence&lt;/secondary-title&gt;&lt;/titles&gt;&lt;periodical&gt;&lt;full-title&gt;Terrorism and Political Violence&lt;/full-title&gt;&lt;/periodical&gt;&lt;pages&gt;122-164&lt;/pages&gt;&lt;volume&gt;9&lt;/volume&gt;&lt;number&gt;3&lt;/number&gt;&lt;keywords&gt;&lt;keyword&gt;Social Welfare &amp;amp; Social Work&lt;/keyword&gt;&lt;keyword&gt;International Relations&lt;/keyword&gt;&lt;/keywords&gt;&lt;dates&gt;&lt;year&gt;1997&lt;/year&gt;&lt;/dates&gt;&lt;publisher&gt;Taylor &amp;amp; Francis Group&lt;/publisher&gt;&lt;isbn&gt;0954-6553&lt;/isbn&gt;&lt;urls&gt;&lt;/urls&gt;&lt;electronic-resource-num&gt;10.1080/09546559708427419&lt;/electronic-resource-num&gt;&lt;/record&gt;&lt;/Cite&gt;&lt;/EndNote&gt;</w:instrText>
      </w:r>
      <w:r w:rsidR="00171BC0">
        <w:fldChar w:fldCharType="separate"/>
      </w:r>
      <w:r w:rsidR="00171BC0">
        <w:rPr>
          <w:noProof/>
        </w:rPr>
        <w:t>(Fangen 1997)</w:t>
      </w:r>
      <w:r w:rsidR="00171BC0">
        <w:fldChar w:fldCharType="end"/>
      </w:r>
      <w:r w:rsidR="00171BC0">
        <w:t>143.</w:t>
      </w:r>
      <w:r w:rsidR="00EF4276">
        <w:t xml:space="preserve"> </w:t>
      </w:r>
      <w:r w:rsidR="00171BC0">
        <w:t xml:space="preserve">To escape the mattress label, Fangen found that Norwegian right wing women formed their own group, the Valkyria, in January 1995. This allowed for the expression of their own political views and agency beyond the passive roles they held in male dominated organisations, and to take part in all roles and </w:t>
      </w:r>
      <w:r w:rsidR="0057474C">
        <w:t>activities</w:t>
      </w:r>
      <w:r w:rsidR="00171BC0">
        <w:t xml:space="preserve"> including weapons training. </w:t>
      </w:r>
    </w:p>
    <w:p w:rsidR="004B763A" w:rsidRDefault="00260AE5" w:rsidP="00107C00">
      <w:pPr>
        <w:spacing w:line="360" w:lineRule="auto"/>
        <w:ind w:firstLine="720"/>
        <w:jc w:val="both"/>
      </w:pPr>
      <w:r>
        <w:t xml:space="preserve">Greece’s Golden Dawn Party </w:t>
      </w:r>
      <w:r w:rsidR="0057474C">
        <w:t xml:space="preserve">(GD) </w:t>
      </w:r>
      <w:r>
        <w:t xml:space="preserve">has also ideological space for women </w:t>
      </w:r>
      <w:r>
        <w:fldChar w:fldCharType="begin"/>
      </w:r>
      <w:r>
        <w:instrText xml:space="preserve"> ADDIN EN.CITE &lt;EndNote&gt;&lt;Cite&gt;&lt;Author&gt;Koronaiou&lt;/Author&gt;&lt;Year&gt;2017&lt;/Year&gt;&lt;RecNum&gt;882&lt;/RecNum&gt;&lt;DisplayText&gt;(Koronaiou and Sakellariou 2017)&lt;/DisplayText&gt;&lt;record&gt;&lt;rec-number&gt;882&lt;/rec-number&gt;&lt;foreign-keys&gt;&lt;key app="EN" db-id="tt9avpztkswaa1errpsvdse5zfw5aae9as2e" timestamp="1587013542"&gt;882&lt;/key&gt;&lt;/foreign-keys&gt;&lt;ref-type name="Journal Article"&gt;17&lt;/ref-type&gt;&lt;contributors&gt;&lt;authors&gt;&lt;author&gt;Koronaiou, Alexandra&lt;/author&gt;&lt;author&gt;Sakellariou, Alexandros&lt;/author&gt;&lt;/authors&gt;&lt;/contributors&gt;&lt;titles&gt;&lt;title&gt;Women and Golden Dawn: reproducing the nationalist habitus&lt;/title&gt;&lt;secondary-title&gt;Gender and Education: Gender and the Radical and Extreme Right : Mechanisms of transmission and the role of educational interventions&lt;/secondary-title&gt;&lt;/titles&gt;&lt;periodical&gt;&lt;full-title&gt;Gender and Education: Gender and the Radical and Extreme Right : Mechanisms of transmission and the role of educational interventions&lt;/full-title&gt;&lt;/periodical&gt;&lt;pages&gt;258-275&lt;/pages&gt;&lt;volume&gt;29&lt;/volume&gt;&lt;number&gt;2&lt;/number&gt;&lt;keywords&gt;&lt;keyword&gt;Right-Wing Extremism&lt;/keyword&gt;&lt;keyword&gt;Fascism&lt;/keyword&gt;&lt;keyword&gt;Women&lt;/keyword&gt;&lt;keyword&gt;Golden Dawn&lt;/keyword&gt;&lt;keyword&gt;Greece&lt;/keyword&gt;&lt;keyword&gt;Nationalism&lt;/keyword&gt;&lt;keyword&gt;Habitus&lt;/keyword&gt;&lt;keyword&gt;Education&lt;/keyword&gt;&lt;keyword&gt;Women&amp;apos;S Studies&lt;/keyword&gt;&lt;/keywords&gt;&lt;dates&gt;&lt;year&gt;2017&lt;/year&gt;&lt;/dates&gt;&lt;publisher&gt;Routledge&lt;/publisher&gt;&lt;isbn&gt;0954-0253&lt;/isbn&gt;&lt;urls&gt;&lt;/urls&gt;&lt;electronic-resource-num&gt;10.1080/09540253.2016.1274382&lt;/electronic-resource-num&gt;&lt;/record&gt;&lt;/Cite&gt;&lt;/EndNote&gt;</w:instrText>
      </w:r>
      <w:r>
        <w:fldChar w:fldCharType="separate"/>
      </w:r>
      <w:r>
        <w:rPr>
          <w:noProof/>
        </w:rPr>
        <w:t>(Koronaiou and Sakellariou 2017)</w:t>
      </w:r>
      <w:r>
        <w:fldChar w:fldCharType="end"/>
      </w:r>
      <w:r>
        <w:t>. Koronaiou and Sakellariou found</w:t>
      </w:r>
      <w:r w:rsidR="00107C00">
        <w:t xml:space="preserve"> </w:t>
      </w:r>
      <w:r w:rsidR="0057474C">
        <w:t>GD</w:t>
      </w:r>
      <w:r>
        <w:t xml:space="preserve"> represented </w:t>
      </w:r>
      <w:r w:rsidR="00107C00">
        <w:t xml:space="preserve">women </w:t>
      </w:r>
      <w:r>
        <w:t xml:space="preserve">as mothers of the nation </w:t>
      </w:r>
      <w:r>
        <w:lastRenderedPageBreak/>
        <w:t xml:space="preserve">and the white race; as supporters and companions of men within the greater nation family; and independent defenders of </w:t>
      </w:r>
      <w:r w:rsidR="00762F4D">
        <w:t>society’s</w:t>
      </w:r>
      <w:r>
        <w:t xml:space="preserve"> ideals, values, traditions, and reproductive purity. </w:t>
      </w:r>
      <w:r w:rsidR="00107C00">
        <w:t>They are</w:t>
      </w:r>
      <w:r>
        <w:t xml:space="preserve"> known to distribute leaflets, organise meetings, engage in charitable work, </w:t>
      </w:r>
      <w:r w:rsidR="00762F4D">
        <w:t xml:space="preserve">and demonstrations against immigrants </w:t>
      </w:r>
      <w:r w:rsidR="00762F4D">
        <w:fldChar w:fldCharType="begin"/>
      </w:r>
      <w:r w:rsidR="00762F4D">
        <w:instrText xml:space="preserve"> ADDIN EN.CITE &lt;EndNote&gt;&lt;Cite&gt;&lt;Author&gt;Koronaiou&lt;/Author&gt;&lt;Year&gt;2017&lt;/Year&gt;&lt;RecNum&gt;882&lt;/RecNum&gt;&lt;DisplayText&gt;(Koronaiou and Sakellariou 2017)&lt;/DisplayText&gt;&lt;record&gt;&lt;rec-number&gt;882&lt;/rec-number&gt;&lt;foreign-keys&gt;&lt;key app="EN" db-id="tt9avpztkswaa1errpsvdse5zfw5aae9as2e" timestamp="1587013542"&gt;882&lt;/key&gt;&lt;/foreign-keys&gt;&lt;ref-type name="Journal Article"&gt;17&lt;/ref-type&gt;&lt;contributors&gt;&lt;authors&gt;&lt;author&gt;Koronaiou, Alexandra&lt;/author&gt;&lt;author&gt;Sakellariou, Alexandros&lt;/author&gt;&lt;/authors&gt;&lt;/contributors&gt;&lt;titles&gt;&lt;title&gt;Women and Golden Dawn: reproducing the nationalist habitus&lt;/title&gt;&lt;secondary-title&gt;Gender and Education: Gender and the Radical and Extreme Right : Mechanisms of transmission and the role of educational interventions&lt;/secondary-title&gt;&lt;/titles&gt;&lt;periodical&gt;&lt;full-title&gt;Gender and Education: Gender and the Radical and Extreme Right : Mechanisms of transmission and the role of educational interventions&lt;/full-title&gt;&lt;/periodical&gt;&lt;pages&gt;258-275&lt;/pages&gt;&lt;volume&gt;29&lt;/volume&gt;&lt;number&gt;2&lt;/number&gt;&lt;keywords&gt;&lt;keyword&gt;Right-Wing Extremism&lt;/keyword&gt;&lt;keyword&gt;Fascism&lt;/keyword&gt;&lt;keyword&gt;Women&lt;/keyword&gt;&lt;keyword&gt;Golden Dawn&lt;/keyword&gt;&lt;keyword&gt;Greece&lt;/keyword&gt;&lt;keyword&gt;Nationalism&lt;/keyword&gt;&lt;keyword&gt;Habitus&lt;/keyword&gt;&lt;keyword&gt;Education&lt;/keyword&gt;&lt;keyword&gt;Women&amp;apos;S Studies&lt;/keyword&gt;&lt;/keywords&gt;&lt;dates&gt;&lt;year&gt;2017&lt;/year&gt;&lt;/dates&gt;&lt;publisher&gt;Routledge&lt;/publisher&gt;&lt;isbn&gt;0954-0253&lt;/isbn&gt;&lt;urls&gt;&lt;/urls&gt;&lt;electronic-resource-num&gt;10.1080/09540253.2016.1274382&lt;/electronic-resource-num&gt;&lt;/record&gt;&lt;/Cite&gt;&lt;/EndNote&gt;</w:instrText>
      </w:r>
      <w:r w:rsidR="00762F4D">
        <w:fldChar w:fldCharType="separate"/>
      </w:r>
      <w:r w:rsidR="00762F4D">
        <w:rPr>
          <w:noProof/>
        </w:rPr>
        <w:t>(Koronaiou and Sakellariou 2017)</w:t>
      </w:r>
      <w:r w:rsidR="00762F4D">
        <w:fldChar w:fldCharType="end"/>
      </w:r>
      <w:r w:rsidR="00762F4D">
        <w:t>.</w:t>
      </w:r>
      <w:r w:rsidR="00107C00">
        <w:t xml:space="preserve"> </w:t>
      </w:r>
      <w:r w:rsidR="001C69DF">
        <w:t>This can be seen in other parts of Europe</w:t>
      </w:r>
      <w:r w:rsidR="00107C00">
        <w:t xml:space="preserve"> too</w:t>
      </w:r>
      <w:r w:rsidR="001C69DF">
        <w:t>. I</w:t>
      </w:r>
      <w:r w:rsidR="00762F4D">
        <w:t xml:space="preserve">n the United Kingdom, the </w:t>
      </w:r>
      <w:r w:rsidR="004B763A">
        <w:t>British National Party</w:t>
      </w:r>
      <w:r w:rsidR="00762F4D">
        <w:t xml:space="preserve"> (BNP)</w:t>
      </w:r>
      <w:r w:rsidR="004B763A">
        <w:t xml:space="preserve"> had prominent female members who participated in a number of discourses around issues such as reproductive control, </w:t>
      </w:r>
      <w:r w:rsidR="009831EC">
        <w:t xml:space="preserve">divorce </w:t>
      </w:r>
      <w:r w:rsidR="004B763A">
        <w:t xml:space="preserve">and </w:t>
      </w:r>
      <w:r w:rsidR="00FE0728">
        <w:t xml:space="preserve">family </w:t>
      </w:r>
      <w:r w:rsidR="004B763A">
        <w:t xml:space="preserve"> </w:t>
      </w:r>
      <w:r w:rsidR="004B763A">
        <w:fldChar w:fldCharType="begin"/>
      </w:r>
      <w:r w:rsidR="004B763A">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004B763A">
        <w:fldChar w:fldCharType="separate"/>
      </w:r>
      <w:r w:rsidR="004B763A">
        <w:rPr>
          <w:noProof/>
        </w:rPr>
        <w:t>(Durham 2015)</w:t>
      </w:r>
      <w:r w:rsidR="004B763A">
        <w:fldChar w:fldCharType="end"/>
      </w:r>
      <w:r w:rsidR="004B763A">
        <w:t xml:space="preserve">. </w:t>
      </w:r>
      <w:r w:rsidR="002375D6">
        <w:t>Female participation was considered an atte</w:t>
      </w:r>
      <w:r w:rsidR="001C69DF">
        <w:t>mpt to give the BNP a soft face</w:t>
      </w:r>
      <w:r w:rsidR="002375D6">
        <w:t>.</w:t>
      </w:r>
      <w:r w:rsidR="001C69DF">
        <w:t xml:space="preserve"> This corresponds with the French and German identitarian movements, as</w:t>
      </w:r>
      <w:r w:rsidR="002375D6">
        <w:t xml:space="preserve"> </w:t>
      </w:r>
      <w:r w:rsidR="002375D6">
        <w:fldChar w:fldCharType="begin"/>
      </w:r>
      <w:r w:rsidR="002375D6">
        <w:instrText xml:space="preserve"> ADDIN EN.CITE &lt;EndNote&gt;&lt;Cite AuthorYear="1"&gt;&lt;Author&gt;Zuquete&lt;/Author&gt;&lt;Year&gt;2018&lt;/Year&gt;&lt;RecNum&gt;797&lt;/RecNum&gt;&lt;DisplayText&gt;Zuquete (2018)&lt;/DisplayText&gt;&lt;record&gt;&lt;rec-number&gt;797&lt;/rec-number&gt;&lt;foreign-keys&gt;&lt;key app="EN" db-id="tt9avpztkswaa1errpsvdse5zfw5aae9as2e" timestamp="1580264496"&gt;797&lt;/key&gt;&lt;/foreign-keys&gt;&lt;ref-type name="Book"&gt;6&lt;/ref-type&gt;&lt;contributors&gt;&lt;authors&gt;&lt;author&gt;Jose Pedro Zuquete&lt;/author&gt;&lt;/authors&gt;&lt;/contributors&gt;&lt;titles&gt;&lt;title&gt;The Identitarians&lt;/title&gt;&lt;/titles&gt;&lt;dates&gt;&lt;year&gt;2018&lt;/year&gt;&lt;/dates&gt;&lt;pub-location&gt;Indiana&lt;/pub-location&gt;&lt;publisher&gt;University of Notre Dame Press&lt;/publisher&gt;&lt;urls&gt;&lt;/urls&gt;&lt;/record&gt;&lt;/Cite&gt;&lt;/EndNote&gt;</w:instrText>
      </w:r>
      <w:r w:rsidR="002375D6">
        <w:fldChar w:fldCharType="separate"/>
      </w:r>
      <w:r w:rsidR="002375D6">
        <w:rPr>
          <w:noProof/>
        </w:rPr>
        <w:t>Zuquete (2018)</w:t>
      </w:r>
      <w:r w:rsidR="002375D6">
        <w:fldChar w:fldCharType="end"/>
      </w:r>
      <w:r w:rsidR="002375D6">
        <w:t xml:space="preserve"> argued that female </w:t>
      </w:r>
      <w:r w:rsidR="00107C00">
        <w:t>identitarians</w:t>
      </w:r>
      <w:r w:rsidR="002375D6">
        <w:t xml:space="preserve"> are strongly engaged in propaganda activities as part of a calculated effort to distinguish itself from preceding “old style” movements (45). </w:t>
      </w:r>
    </w:p>
    <w:p w:rsidR="002E71B3" w:rsidRDefault="001D1D63" w:rsidP="00245397">
      <w:pPr>
        <w:spacing w:line="360" w:lineRule="auto"/>
        <w:ind w:firstLine="720"/>
        <w:jc w:val="both"/>
      </w:pPr>
      <w:r>
        <w:t xml:space="preserve">Mattheis </w:t>
      </w:r>
      <w:r w:rsidR="00422D94">
        <w:fldChar w:fldCharType="begin"/>
      </w:r>
      <w:r w:rsidR="00422D94">
        <w:instrText xml:space="preserve"> ADDIN EN.CITE &lt;EndNote&gt;&lt;Cite ExcludeAuth="1"&gt;&lt;Author&gt;Mattheis&lt;/Author&gt;&lt;Year&gt;2018&lt;/Year&gt;&lt;RecNum&gt;632&lt;/RecNum&gt;&lt;DisplayText&gt;(2018)&lt;/DisplayText&gt;&lt;record&gt;&lt;rec-number&gt;632&lt;/rec-number&gt;&lt;foreign-keys&gt;&lt;key app="EN" db-id="tt9avpztkswaa1errpsvdse5zfw5aae9as2e" timestamp="1571716192"&gt;632&lt;/key&gt;&lt;/foreign-keys&gt;&lt;ref-type name="Journal Article"&gt;17&lt;/ref-type&gt;&lt;contributors&gt;&lt;authors&gt;&lt;author&gt;Ashley Mattheis&lt;/author&gt;&lt;/authors&gt;&lt;/contributors&gt;&lt;titles&gt;&lt;title&gt;Shieldmaidens of Whiteness: (Alt) Maternalism and Women Recruiting for the Far/Alt-Right&lt;/title&gt;&lt;secondary-title&gt;Journal for Deradicalization&lt;/secondary-title&gt;&lt;/titles&gt;&lt;periodical&gt;&lt;full-title&gt;Journal for Deradicalization&lt;/full-title&gt;&lt;/periodical&gt;&lt;pages&gt;128-162&lt;/pages&gt;&lt;volume&gt;Winter&lt;/volume&gt;&lt;number&gt;17&lt;/number&gt;&lt;keywords&gt;&lt;keyword&gt;Alt-Right&lt;/keyword&gt;&lt;keyword&gt;Far-Right&lt;/keyword&gt;&lt;keyword&gt;Gender&lt;/keyword&gt;&lt;keyword&gt;Recruitment&lt;/keyword&gt;&lt;keyword&gt;Extremism&lt;/keyword&gt;&lt;keyword&gt;Discourse&lt;/keyword&gt;&lt;keyword&gt;Sociology &amp;amp; Social History&lt;/keyword&gt;&lt;/keywords&gt;&lt;dates&gt;&lt;year&gt;2018&lt;/year&gt;&lt;/dates&gt;&lt;publisher&gt;Daniel Koehler, Christine Hutzel&lt;/publisher&gt;&lt;isbn&gt;2363-9849&lt;/isbn&gt;&lt;urls&gt;&lt;/urls&gt;&lt;/record&gt;&lt;/Cite&gt;&lt;/EndNote&gt;</w:instrText>
      </w:r>
      <w:r w:rsidR="00422D94">
        <w:fldChar w:fldCharType="separate"/>
      </w:r>
      <w:r w:rsidR="00422D94">
        <w:rPr>
          <w:noProof/>
        </w:rPr>
        <w:t>(2018)</w:t>
      </w:r>
      <w:r w:rsidR="00422D94">
        <w:fldChar w:fldCharType="end"/>
      </w:r>
      <w:r w:rsidR="00422D94">
        <w:t xml:space="preserve"> </w:t>
      </w:r>
      <w:r w:rsidR="00107C00">
        <w:t xml:space="preserve">studied a new face of </w:t>
      </w:r>
      <w:r w:rsidR="0055425C">
        <w:t>RWE</w:t>
      </w:r>
      <w:r w:rsidR="00107C00">
        <w:t xml:space="preserve">, </w:t>
      </w:r>
      <w:r>
        <w:t>Lana Lokteff</w:t>
      </w:r>
      <w:r w:rsidR="00107C00">
        <w:t>,</w:t>
      </w:r>
      <w:r>
        <w:t xml:space="preserve"> </w:t>
      </w:r>
      <w:r w:rsidR="00422D94">
        <w:t xml:space="preserve">to understand the </w:t>
      </w:r>
      <w:r w:rsidR="0013483E">
        <w:t>discourses</w:t>
      </w:r>
      <w:r w:rsidR="00107C00">
        <w:t xml:space="preserve"> </w:t>
      </w:r>
      <w:r w:rsidR="0013483E">
        <w:t>providing ideological space for women</w:t>
      </w:r>
      <w:r w:rsidR="00422D94">
        <w:t>. She</w:t>
      </w:r>
      <w:r w:rsidR="004966CD">
        <w:t xml:space="preserve"> identified three </w:t>
      </w:r>
      <w:r w:rsidR="00422D94">
        <w:t>discourses, being the gender complementarity of men and women, alt-maternalism and women as caregivers, and Western civilization as a gift from white men to white women. Lokteff conjure</w:t>
      </w:r>
      <w:r w:rsidR="00107C00">
        <w:t>s</w:t>
      </w:r>
      <w:r w:rsidR="00422D94">
        <w:t xml:space="preserve"> the image of the reluctant </w:t>
      </w:r>
      <w:r w:rsidR="004966CD">
        <w:t>shield maiden</w:t>
      </w:r>
      <w:r w:rsidR="00422D94">
        <w:t xml:space="preserve"> to </w:t>
      </w:r>
      <w:r w:rsidR="00107C00">
        <w:t>allow</w:t>
      </w:r>
      <w:r w:rsidR="00422D94">
        <w:t xml:space="preserve"> women </w:t>
      </w:r>
      <w:r w:rsidR="00107C00">
        <w:t>to</w:t>
      </w:r>
      <w:r w:rsidR="00422D94">
        <w:t xml:space="preserve"> protect hearth and family in the political domain </w:t>
      </w:r>
      <w:r w:rsidR="00107C00">
        <w:t>without threatening male political dominance</w:t>
      </w:r>
      <w:r w:rsidR="00422D94">
        <w:t>.</w:t>
      </w:r>
      <w:r w:rsidR="0013483E">
        <w:t xml:space="preserve"> In a later study, this was compared against the</w:t>
      </w:r>
      <w:r w:rsidR="00422D94">
        <w:t xml:space="preserve"> women’s Khansa Brigade of Islamic State. Mattheis and Winter </w:t>
      </w:r>
      <w:r w:rsidR="00422D94">
        <w:fldChar w:fldCharType="begin"/>
      </w:r>
      <w:r w:rsidR="00507BA5">
        <w:instrText xml:space="preserve"> ADDIN EN.CITE &lt;EndNote&gt;&lt;Cite ExcludeAuth="1"&gt;&lt;Author&gt;Mattheis&lt;/Author&gt;&lt;Year&gt;2019&lt;/Year&gt;&lt;RecNum&gt;801&lt;/RecNum&gt;&lt;DisplayText&gt;(2019)&lt;/DisplayText&gt;&lt;record&gt;&lt;rec-number&gt;801&lt;/rec-number&gt;&lt;foreign-keys&gt;&lt;key app="EN" db-id="tt9avpztkswaa1errpsvdse5zfw5aae9as2e" timestamp="1582686321"&gt;801&lt;/key&gt;&lt;/foreign-keys&gt;&lt;ref-type name="Journal Article"&gt;17&lt;/ref-type&gt;&lt;contributors&gt;&lt;authors&gt;&lt;author&gt;Ashley Mattheis&lt;/author&gt;&lt;author&gt;Charlie Winter&lt;/author&gt;&lt;/authors&gt;&lt;/contributors&gt;&lt;titles&gt;&lt;title&gt;&amp;apos;The Greatness of her Position&amp;apos;: Comparing Identitarian and Jihadi Discourses on Women&lt;/title&gt;&lt;secondary-title&gt;International Centre for the Study on Radicalisation (ICSR)&lt;/secondary-title&gt;&lt;/titles&gt;&lt;periodical&gt;&lt;full-title&gt;International Centre for the Study on Radicalisation (ICSR)&lt;/full-title&gt;&lt;/periodical&gt;&lt;dates&gt;&lt;year&gt;2019&lt;/year&gt;&lt;/dates&gt;&lt;urls&gt;&lt;/urls&gt;&lt;/record&gt;&lt;/Cite&gt;&lt;/EndNote&gt;</w:instrText>
      </w:r>
      <w:r w:rsidR="00422D94">
        <w:fldChar w:fldCharType="separate"/>
      </w:r>
      <w:r w:rsidR="00422D94">
        <w:rPr>
          <w:noProof/>
        </w:rPr>
        <w:t>(2019)</w:t>
      </w:r>
      <w:r w:rsidR="00422D94">
        <w:fldChar w:fldCharType="end"/>
      </w:r>
      <w:r w:rsidR="00422D94">
        <w:t xml:space="preserve"> found that</w:t>
      </w:r>
      <w:r w:rsidR="004966CD">
        <w:t>, despite culturally specific differences,</w:t>
      </w:r>
      <w:r w:rsidR="00422D94">
        <w:t xml:space="preserve"> the two </w:t>
      </w:r>
      <w:r w:rsidR="004966CD">
        <w:t>texts</w:t>
      </w:r>
      <w:r w:rsidR="00422D94">
        <w:t xml:space="preserve"> shared ideological logic </w:t>
      </w:r>
      <w:r w:rsidR="004966CD">
        <w:t>and exploited similar rhetorical devices to enable female participation in ideological discourse</w:t>
      </w:r>
      <w:r w:rsidR="00107C00">
        <w:t xml:space="preserve"> and</w:t>
      </w:r>
      <w:r w:rsidR="004966CD">
        <w:t xml:space="preserve"> causes</w:t>
      </w:r>
      <w:r w:rsidR="000700A9">
        <w:t xml:space="preserve">. </w:t>
      </w:r>
    </w:p>
    <w:p w:rsidR="006716CD" w:rsidRDefault="002E71B3" w:rsidP="00E4013D">
      <w:pPr>
        <w:spacing w:line="360" w:lineRule="auto"/>
        <w:ind w:firstLine="720"/>
        <w:jc w:val="both"/>
      </w:pPr>
      <w:r>
        <w:t xml:space="preserve">Beyond all of this research there must be the acknowledgement that female participation in the </w:t>
      </w:r>
      <w:r w:rsidR="00371BC8">
        <w:t>extreme right</w:t>
      </w:r>
      <w:r>
        <w:t xml:space="preserve"> is statistically small compared to that of males. The Profiles of Individual Radicalization in the United States (PIRUS) tool, for example, suggests that of the 922 individuals affiliated with the Far Right ideologies in the US, only fifty-two were female </w:t>
      </w:r>
      <w:r>
        <w:fldChar w:fldCharType="begin"/>
      </w:r>
      <w:r>
        <w:instrText xml:space="preserve"> ADDIN EN.CITE &lt;EndNote&gt;&lt;Cite&gt;&lt;Author&gt;PIRUS&lt;/Author&gt;&lt;Year&gt;2020&lt;/Year&gt;&lt;RecNum&gt;937&lt;/RecNum&gt;&lt;DisplayText&gt;(PIRUS 2020)&lt;/DisplayText&gt;&lt;record&gt;&lt;rec-number&gt;937&lt;/rec-number&gt;&lt;foreign-keys&gt;&lt;key app="EN" db-id="tt9avpztkswaa1errpsvdse5zfw5aae9as2e" timestamp="1589244220"&gt;937&lt;/key&gt;&lt;/foreign-keys&gt;&lt;ref-type name="Web Page"&gt;12&lt;/ref-type&gt;&lt;contributors&gt;&lt;authors&gt;&lt;author&gt;PIRUS&lt;/author&gt;&lt;/authors&gt;&lt;/contributors&gt;&lt;titles&gt;&lt;title&gt;Profiles of Individual Radicalization in the United States - PIRUS (Keshif)&lt;/title&gt;&lt;/titles&gt;&lt;volume&gt;2020&lt;/volume&gt;&lt;number&gt;11 May&lt;/number&gt;&lt;dates&gt;&lt;year&gt;2020&lt;/year&gt;&lt;/dates&gt;&lt;pub-location&gt;Global Terrorism Database&lt;/pub-location&gt;&lt;publisher&gt;START: National COnsortium for the Study of Terrorism and Responses to Terrorism&lt;/publisher&gt;&lt;urls&gt;&lt;/urls&gt;&lt;/record&gt;&lt;/Cite&gt;&lt;/EndNote&gt;</w:instrText>
      </w:r>
      <w:r>
        <w:fldChar w:fldCharType="separate"/>
      </w:r>
      <w:r>
        <w:rPr>
          <w:noProof/>
        </w:rPr>
        <w:t>(PIRUS 2020)</w:t>
      </w:r>
      <w:r>
        <w:fldChar w:fldCharType="end"/>
      </w:r>
      <w:r>
        <w:t>. Of that number, twenty were formal members of extremist organisations, twenty-two were informal members, eight were not members, and two were part of licit political movements. Of that fifty-two, thirteen were involved in successful plots, while another eleven attempt</w:t>
      </w:r>
      <w:r w:rsidR="0057474C">
        <w:t>ed</w:t>
      </w:r>
      <w:r>
        <w:t xml:space="preserve"> to progress plot</w:t>
      </w:r>
      <w:r w:rsidR="0057474C">
        <w:t>s</w:t>
      </w:r>
      <w:r>
        <w:t xml:space="preserve">, or failed. The record of their </w:t>
      </w:r>
      <w:r w:rsidR="00E4013D">
        <w:t xml:space="preserve">affiliations, </w:t>
      </w:r>
      <w:r>
        <w:t xml:space="preserve">work history, military links, </w:t>
      </w:r>
      <w:r w:rsidR="00E4013D">
        <w:t>education</w:t>
      </w:r>
      <w:r>
        <w:t xml:space="preserve"> and student status had substantive gaps. To look beyond this data, then, is to </w:t>
      </w:r>
      <w:r w:rsidR="00E4013D">
        <w:t xml:space="preserve">fill in the gaps around our understanding. </w:t>
      </w:r>
      <w:r w:rsidR="000700A9">
        <w:t>This study</w:t>
      </w:r>
      <w:r w:rsidR="00E4013D">
        <w:t xml:space="preserve"> </w:t>
      </w:r>
      <w:r w:rsidR="000700A9">
        <w:t xml:space="preserve">contributes to </w:t>
      </w:r>
      <w:r w:rsidR="00E4013D">
        <w:t>conceptualising</w:t>
      </w:r>
      <w:r w:rsidR="000700A9">
        <w:t xml:space="preserve"> female </w:t>
      </w:r>
      <w:r w:rsidR="00E4013D">
        <w:t xml:space="preserve">engagement through six forms of participation. </w:t>
      </w:r>
      <w:r w:rsidR="000700A9">
        <w:t xml:space="preserve"> </w:t>
      </w:r>
    </w:p>
    <w:p w:rsidR="00B81D28" w:rsidRDefault="00510437" w:rsidP="008F439F">
      <w:pPr>
        <w:pStyle w:val="Heading1"/>
      </w:pPr>
      <w:r>
        <w:t>Forms</w:t>
      </w:r>
      <w:r w:rsidR="00E01217">
        <w:t xml:space="preserve"> of Participation </w:t>
      </w:r>
    </w:p>
    <w:p w:rsidR="003A1E5B" w:rsidRDefault="0057474C" w:rsidP="0057474C">
      <w:pPr>
        <w:spacing w:line="360" w:lineRule="auto"/>
        <w:ind w:firstLine="720"/>
        <w:jc w:val="both"/>
      </w:pPr>
      <w:r>
        <w:t xml:space="preserve">We tend to view women in fascism, historically, as passive actors, or </w:t>
      </w:r>
      <w:r w:rsidR="00F849E4">
        <w:t>mothers of the “new generation of warriors”</w:t>
      </w:r>
      <w:r>
        <w:t xml:space="preserve"> despite evidence to the contrary</w:t>
      </w:r>
      <w:r w:rsidR="00510437">
        <w:t xml:space="preserve"> </w:t>
      </w:r>
      <w:r w:rsidR="00F849E4">
        <w:fldChar w:fldCharType="begin"/>
      </w:r>
      <w:r w:rsidR="00F849E4">
        <w:instrText xml:space="preserve"> ADDIN EN.CITE &lt;EndNote&gt;&lt;Cite&gt;&lt;Author&gt;Eatwell&lt;/Author&gt;&lt;Year&gt;2003&lt;/Year&gt;&lt;RecNum&gt;831&lt;/RecNum&gt;&lt;DisplayText&gt;(Eatwell 2003)&lt;/DisplayText&gt;&lt;record&gt;&lt;rec-number&gt;831&lt;/rec-number&gt;&lt;foreign-keys&gt;&lt;key app="EN" db-id="tt9avpztkswaa1errpsvdse5zfw5aae9as2e" timestamp="1584514390"&gt;831&lt;/key&gt;&lt;/foreign-keys&gt;&lt;ref-type name="Book"&gt;6&lt;/ref-type&gt;&lt;contributors&gt;&lt;authors&gt;&lt;author&gt;Roger Eatwell&lt;/author&gt;&lt;/authors&gt;&lt;/contributors&gt;&lt;titles&gt;&lt;title&gt;Fascism: A History&lt;/title&gt;&lt;/titles&gt;&lt;dates&gt;&lt;year&gt;2003&lt;/year&gt;&lt;/dates&gt;&lt;pub-location&gt;London&lt;/pub-location&gt;&lt;publisher&gt;Pimlico&lt;/publisher&gt;&lt;urls&gt;&lt;/urls&gt;&lt;/record&gt;&lt;/Cite&gt;&lt;/EndNote&gt;</w:instrText>
      </w:r>
      <w:r w:rsidR="00F849E4">
        <w:fldChar w:fldCharType="separate"/>
      </w:r>
      <w:r w:rsidR="00F849E4">
        <w:rPr>
          <w:noProof/>
        </w:rPr>
        <w:t>(Eatwell 2003)</w:t>
      </w:r>
      <w:r w:rsidR="00F849E4">
        <w:fldChar w:fldCharType="end"/>
      </w:r>
      <w:r w:rsidR="00F849E4">
        <w:t xml:space="preserve">82. </w:t>
      </w:r>
      <w:r w:rsidR="0081384C">
        <w:t xml:space="preserve">The British Fascisti (BF) was founded by Rotha Orman, </w:t>
      </w:r>
      <w:r>
        <w:t>a female fascist who</w:t>
      </w:r>
      <w:r w:rsidR="0081384C">
        <w:t xml:space="preserve"> </w:t>
      </w:r>
      <w:r w:rsidR="00150BA5">
        <w:t xml:space="preserve">twice earned the </w:t>
      </w:r>
      <w:r w:rsidR="00150BA5" w:rsidRPr="00150BA5">
        <w:rPr>
          <w:i/>
        </w:rPr>
        <w:t>Croix de Charite</w:t>
      </w:r>
      <w:r w:rsidR="00150BA5">
        <w:t xml:space="preserve"> in World War </w:t>
      </w:r>
      <w:r w:rsidR="00150BA5">
        <w:lastRenderedPageBreak/>
        <w:t>One</w:t>
      </w:r>
      <w:r w:rsidR="00EE7A94">
        <w:t xml:space="preserve"> </w:t>
      </w:r>
      <w:r w:rsidR="00150BA5">
        <w:fldChar w:fldCharType="begin"/>
      </w:r>
      <w:r w:rsidR="00150BA5">
        <w:instrText xml:space="preserve"> ADDIN EN.CITE &lt;EndNote&gt;&lt;Cite&gt;&lt;Author&gt;Loughlin&lt;/Author&gt;&lt;Year&gt;2014&lt;/Year&gt;&lt;RecNum&gt;834&lt;/RecNum&gt;&lt;DisplayText&gt;(Loughlin 2014)&lt;/DisplayText&gt;&lt;record&gt;&lt;rec-number&gt;834&lt;/rec-number&gt;&lt;foreign-keys&gt;&lt;key app="EN" db-id="tt9avpztkswaa1errpsvdse5zfw5aae9as2e" timestamp="1585192617"&gt;834&lt;/key&gt;&lt;/foreign-keys&gt;&lt;ref-type name="Journal Article"&gt;17&lt;/ref-type&gt;&lt;contributors&gt;&lt;authors&gt;&lt;author&gt;Loughlin, James&lt;/author&gt;&lt;/authors&gt;&lt;/contributors&gt;&lt;titles&gt;&lt;title&gt;Rotha Lintorn-Orman, Ulster and the British Fascists Movement&lt;/title&gt;&lt;secondary-title&gt;Immigrants &amp;amp; Minorities&lt;/secondary-title&gt;&lt;/titles&gt;&lt;periodical&gt;&lt;full-title&gt;Immigrants &amp;amp; Minorities&lt;/full-title&gt;&lt;/periodical&gt;&lt;pages&gt;62-89&lt;/pages&gt;&lt;volume&gt;32&lt;/volume&gt;&lt;number&gt;1&lt;/number&gt;&lt;keywords&gt;&lt;keyword&gt;Lintorn-Orman&lt;/keyword&gt;&lt;keyword&gt;British Fascists&lt;/keyword&gt;&lt;keyword&gt;Fascism&lt;/keyword&gt;&lt;keyword&gt;Unionism&lt;/keyword&gt;&lt;keyword&gt;Ulster&lt;/keyword&gt;&lt;keyword&gt;Political Science&lt;/keyword&gt;&lt;/keywords&gt;&lt;dates&gt;&lt;year&gt;2014&lt;/year&gt;&lt;/dates&gt;&lt;publisher&gt;Routledge&lt;/publisher&gt;&lt;isbn&gt;0261-9288&lt;/isbn&gt;&lt;urls&gt;&lt;/urls&gt;&lt;electronic-resource-num&gt;10.1080/02619288.2013.814744&lt;/electronic-resource-num&gt;&lt;/record&gt;&lt;/Cite&gt;&lt;/EndNote&gt;</w:instrText>
      </w:r>
      <w:r w:rsidR="00150BA5">
        <w:fldChar w:fldCharType="separate"/>
      </w:r>
      <w:r w:rsidR="00150BA5">
        <w:rPr>
          <w:noProof/>
        </w:rPr>
        <w:t>(Loughlin 2014)</w:t>
      </w:r>
      <w:r w:rsidR="00150BA5">
        <w:fldChar w:fldCharType="end"/>
      </w:r>
      <w:r w:rsidR="0081384C">
        <w:t xml:space="preserve">. </w:t>
      </w:r>
      <w:r w:rsidR="00150BA5">
        <w:t xml:space="preserve">The </w:t>
      </w:r>
      <w:r w:rsidR="004B763A">
        <w:t xml:space="preserve">BF spread to </w:t>
      </w:r>
      <w:r>
        <w:t>Ulster</w:t>
      </w:r>
      <w:r w:rsidR="002375D6">
        <w:t xml:space="preserve"> </w:t>
      </w:r>
      <w:r w:rsidR="00510437">
        <w:t>under</w:t>
      </w:r>
      <w:r w:rsidR="00EE7A94">
        <w:t xml:space="preserve"> </w:t>
      </w:r>
      <w:r w:rsidR="002375D6">
        <w:t xml:space="preserve">Commander </w:t>
      </w:r>
      <w:r w:rsidR="004B763A">
        <w:t xml:space="preserve">Florence Waring and her daughter Dorothy Grace Harnett. Harnett was known for strip searching republican women suspects, editing </w:t>
      </w:r>
      <w:r w:rsidR="004B763A" w:rsidRPr="004B763A">
        <w:rPr>
          <w:i/>
        </w:rPr>
        <w:t>The British Lion</w:t>
      </w:r>
      <w:r w:rsidR="004B763A">
        <w:t xml:space="preserve">, and later, leading the BF. Rival to the BF was the </w:t>
      </w:r>
      <w:r w:rsidR="00F849E4">
        <w:t>British Union of Fascists</w:t>
      </w:r>
      <w:r w:rsidR="004B763A">
        <w:t xml:space="preserve">, </w:t>
      </w:r>
      <w:r>
        <w:t xml:space="preserve">with </w:t>
      </w:r>
      <w:r w:rsidR="00F849E4">
        <w:t>female activists such as Nellie Driver</w:t>
      </w:r>
      <w:r w:rsidR="002375D6">
        <w:t>, who, as the Woman District Leader, propagate</w:t>
      </w:r>
      <w:r>
        <w:t>d</w:t>
      </w:r>
      <w:r w:rsidR="002375D6">
        <w:t xml:space="preserve"> propaganda</w:t>
      </w:r>
      <w:r>
        <w:t xml:space="preserve"> </w:t>
      </w:r>
      <w:r w:rsidR="002375D6">
        <w:t>was involved in violent confrontations with anti-</w:t>
      </w:r>
      <w:r w:rsidR="004B77E5">
        <w:t>fascist</w:t>
      </w:r>
      <w:r>
        <w:t>s</w:t>
      </w:r>
      <w:r w:rsidR="002375D6">
        <w:t xml:space="preserve">, and </w:t>
      </w:r>
      <w:r w:rsidR="004B77E5">
        <w:t xml:space="preserve">organised local meetings </w:t>
      </w:r>
      <w:r w:rsidR="004B77E5">
        <w:fldChar w:fldCharType="begin"/>
      </w:r>
      <w:r w:rsidR="004B77E5">
        <w:instrText xml:space="preserve"> ADDIN EN.CITE &lt;EndNote&gt;&lt;Cite&gt;&lt;Author&gt;Mayall&lt;/Author&gt;&lt;Year&gt;1989&lt;/Year&gt;&lt;RecNum&gt;835&lt;/RecNum&gt;&lt;DisplayText&gt;(Mayall 1989)&lt;/DisplayText&gt;&lt;record&gt;&lt;rec-number&gt;835&lt;/rec-number&gt;&lt;foreign-keys&gt;&lt;key app="EN" db-id="tt9avpztkswaa1errpsvdse5zfw5aae9as2e" timestamp="1585195420"&gt;835&lt;/key&gt;&lt;/foreign-keys&gt;&lt;ref-type name="Journal Article"&gt;17&lt;/ref-type&gt;&lt;contributors&gt;&lt;authors&gt;&lt;author&gt;Mayall, David&lt;/author&gt;&lt;/authors&gt;&lt;/contributors&gt;&lt;titles&gt;&lt;title&gt;Rescued from the shadows of exile: Nellie driver, autobiography and the British union of fascists&lt;/title&gt;&lt;secondary-title&gt;Immigrants &amp;amp; Minorities: The Politics of Marginality: Race, the Radical Right and Minorities in Twentieth Century Britain&lt;/secondary-title&gt;&lt;/titles&gt;&lt;periodical&gt;&lt;full-title&gt;Immigrants &amp;amp; Minorities: The Politics of Marginality: Race, the Radical Right and Minorities in Twentieth Century Britain&lt;/full-title&gt;&lt;/periodical&gt;&lt;pages&gt;19-39&lt;/pages&gt;&lt;volume&gt;8&lt;/volume&gt;&lt;number&gt;1-2&lt;/number&gt;&lt;keywords&gt;&lt;keyword&gt;Political Science&lt;/keyword&gt;&lt;/keywords&gt;&lt;dates&gt;&lt;year&gt;1989&lt;/year&gt;&lt;/dates&gt;&lt;publisher&gt;Taylor &amp;amp; Francis Group&lt;/publisher&gt;&lt;isbn&gt;0261-9288&lt;/isbn&gt;&lt;urls&gt;&lt;/urls&gt;&lt;electronic-resource-num&gt;10.1080/02619288.1989.9974704&lt;/electronic-resource-num&gt;&lt;/record&gt;&lt;/Cite&gt;&lt;/EndNote&gt;</w:instrText>
      </w:r>
      <w:r w:rsidR="004B77E5">
        <w:fldChar w:fldCharType="separate"/>
      </w:r>
      <w:r w:rsidR="004B77E5">
        <w:rPr>
          <w:noProof/>
        </w:rPr>
        <w:t>(Mayall 1989)</w:t>
      </w:r>
      <w:r w:rsidR="004B77E5">
        <w:fldChar w:fldCharType="end"/>
      </w:r>
      <w:r w:rsidR="00F849E4">
        <w:t xml:space="preserve">. </w:t>
      </w:r>
      <w:r w:rsidR="00B724CB">
        <w:t xml:space="preserve">Indeed, </w:t>
      </w:r>
      <w:r w:rsidR="00001BD9">
        <w:t>nearly 100</w:t>
      </w:r>
      <w:r w:rsidR="00B724CB">
        <w:t xml:space="preserve"> </w:t>
      </w:r>
      <w:r w:rsidR="00001BD9">
        <w:t>female</w:t>
      </w:r>
      <w:r w:rsidR="00B724CB">
        <w:t xml:space="preserve"> British fascists were</w:t>
      </w:r>
      <w:r w:rsidR="00001BD9">
        <w:t xml:space="preserve"> interned during World War Two </w:t>
      </w:r>
      <w:r w:rsidR="00B724CB">
        <w:fldChar w:fldCharType="begin"/>
      </w:r>
      <w:r w:rsidR="00B724CB">
        <w:instrText xml:space="preserve"> ADDIN EN.CITE &lt;EndNote&gt;&lt;Cite&gt;&lt;Author&gt;Gottlieb&lt;/Author&gt;&lt;Year&gt;2004&lt;/Year&gt;&lt;RecNum&gt;883&lt;/RecNum&gt;&lt;DisplayText&gt;(Gottlieb 2004)&lt;/DisplayText&gt;&lt;record&gt;&lt;rec-number&gt;883&lt;/rec-number&gt;&lt;foreign-keys&gt;&lt;key app="EN" db-id="tt9avpztkswaa1errpsvdse5zfw5aae9as2e" timestamp="1587014429"&gt;883&lt;/key&gt;&lt;/foreign-keys&gt;&lt;ref-type name="Journal Article"&gt;17&lt;/ref-type&gt;&lt;contributors&gt;&lt;authors&gt;&lt;author&gt;Gottlieb, Julie V.&lt;/author&gt;&lt;/authors&gt;&lt;/contributors&gt;&lt;titles&gt;&lt;title&gt;Women and British Fascism Revisited: Gender, the Far-Right, and Resistance&lt;/title&gt;&lt;secondary-title&gt;Journal of Women&amp;apos;s History&lt;/secondary-title&gt;&lt;/titles&gt;&lt;periodical&gt;&lt;full-title&gt;Journal of Women&amp;apos;s History&lt;/full-title&gt;&lt;/periodical&gt;&lt;pages&gt;108-123&lt;/pages&gt;&lt;volume&gt;16&lt;/volume&gt;&lt;number&gt;3&lt;/number&gt;&lt;keywords&gt;&lt;keyword&gt;British Union Of Fascists -- History&lt;/keyword&gt;&lt;keyword&gt;Fascism And Women -- Great Britain -- History -- 20th Century&lt;/keyword&gt;&lt;keyword&gt;Anti-Fascist Movements -- Great Britain -- History -- 20th Century&lt;/keyword&gt;&lt;/keywords&gt;&lt;dates&gt;&lt;year&gt;2004&lt;/year&gt;&lt;/dates&gt;&lt;isbn&gt;1042-7961&lt;/isbn&gt;&lt;urls&gt;&lt;/urls&gt;&lt;/record&gt;&lt;/Cite&gt;&lt;/EndNote&gt;</w:instrText>
      </w:r>
      <w:r w:rsidR="00B724CB">
        <w:fldChar w:fldCharType="separate"/>
      </w:r>
      <w:r w:rsidR="00B724CB">
        <w:rPr>
          <w:noProof/>
        </w:rPr>
        <w:t>(Gottlieb 2004)</w:t>
      </w:r>
      <w:r w:rsidR="00B724CB">
        <w:fldChar w:fldCharType="end"/>
      </w:r>
      <w:r w:rsidR="00B724CB">
        <w:t>11.</w:t>
      </w:r>
      <w:r w:rsidR="00001BD9">
        <w:t xml:space="preserve"> </w:t>
      </w:r>
      <w:r w:rsidR="002375D6">
        <w:t>After World War Two,</w:t>
      </w:r>
      <w:r w:rsidR="004B763A">
        <w:t xml:space="preserve"> </w:t>
      </w:r>
      <w:r w:rsidR="0081384C">
        <w:t xml:space="preserve">Heinrich Himmler’s daughter, Gudrun (nee Burwitz) was intrinsic to supporting Nazi war criminals escape prosecution in the sixties, seventies, and eighties through the secretive </w:t>
      </w:r>
      <w:r w:rsidR="0081384C" w:rsidRPr="00BA10D6">
        <w:rPr>
          <w:i/>
        </w:rPr>
        <w:t>Stille Hilfe</w:t>
      </w:r>
      <w:r w:rsidR="0081384C">
        <w:t xml:space="preserve"> (Silent Help) organisation </w:t>
      </w:r>
      <w:r w:rsidR="0081384C">
        <w:fldChar w:fldCharType="begin"/>
      </w:r>
      <w:r w:rsidR="0081384C">
        <w:instrText xml:space="preserve"> ADDIN EN.CITE &lt;EndNote&gt;&lt;Cite&gt;&lt;Author&gt;Sandomir&lt;/Author&gt;&lt;Year&gt;2018&lt;/Year&gt;&lt;RecNum&gt;833&lt;/RecNum&gt;&lt;DisplayText&gt;(Sandomir 2018)&lt;/DisplayText&gt;&lt;record&gt;&lt;rec-number&gt;833&lt;/rec-number&gt;&lt;foreign-keys&gt;&lt;key app="EN" db-id="tt9avpztkswaa1errpsvdse5zfw5aae9as2e" timestamp="1585191309"&gt;833&lt;/key&gt;&lt;/foreign-keys&gt;&lt;ref-type name="Newspaper Article"&gt;23&lt;/ref-type&gt;&lt;contributors&gt;&lt;authors&gt;&lt;author&gt;Richard Sandomir&lt;/author&gt;&lt;/authors&gt;&lt;/contributors&gt;&lt;titles&gt;&lt;title&gt;Gudrun Burwitz, Ever-Loyal Daughter of Himmler, Is Dead at 88&lt;/title&gt;&lt;secondary-title&gt;New York Times&lt;/secondary-title&gt;&lt;/titles&gt;&lt;section&gt;Obituaries&lt;/section&gt;&lt;dates&gt;&lt;year&gt;2018&lt;/year&gt;&lt;pub-dates&gt;&lt;date&gt;6 July&lt;/date&gt;&lt;/pub-dates&gt;&lt;/dates&gt;&lt;urls&gt;&lt;related-urls&gt;&lt;url&gt;https://www.nytimes.com/2018/07/06/obituaries/gudrun-burwitz-ever-loyal-daughter-of-himmler-is-dead-at-88.html&lt;/url&gt;&lt;/related-urls&gt;&lt;/urls&gt;&lt;/record&gt;&lt;/Cite&gt;&lt;/EndNote&gt;</w:instrText>
      </w:r>
      <w:r w:rsidR="0081384C">
        <w:fldChar w:fldCharType="separate"/>
      </w:r>
      <w:r w:rsidR="0081384C">
        <w:rPr>
          <w:noProof/>
        </w:rPr>
        <w:t>(Sandomir 2018)</w:t>
      </w:r>
      <w:r w:rsidR="0081384C">
        <w:fldChar w:fldCharType="end"/>
      </w:r>
      <w:r w:rsidR="0081384C">
        <w:t xml:space="preserve">. </w:t>
      </w:r>
      <w:r w:rsidR="001C6598">
        <w:t xml:space="preserve">Such hints indicate that </w:t>
      </w:r>
      <w:r w:rsidR="004B77E5">
        <w:t>historical</w:t>
      </w:r>
      <w:r w:rsidR="00001BD9">
        <w:t>ly</w:t>
      </w:r>
      <w:r w:rsidR="004B77E5">
        <w:t xml:space="preserve"> </w:t>
      </w:r>
      <w:r w:rsidR="001C6598">
        <w:t xml:space="preserve">women </w:t>
      </w:r>
      <w:r w:rsidR="00510437">
        <w:t>participated</w:t>
      </w:r>
      <w:r w:rsidR="001C6598">
        <w:t xml:space="preserve"> in more </w:t>
      </w:r>
      <w:r w:rsidR="00510437">
        <w:t>ways</w:t>
      </w:r>
      <w:r w:rsidR="001C6598">
        <w:t xml:space="preserve"> </w:t>
      </w:r>
      <w:r w:rsidR="004B77E5">
        <w:t xml:space="preserve">than </w:t>
      </w:r>
      <w:r w:rsidR="00B03CD0">
        <w:t>expected</w:t>
      </w:r>
      <w:r w:rsidR="00001BD9">
        <w:t>. Our attention must</w:t>
      </w:r>
      <w:r w:rsidR="001C6598">
        <w:t xml:space="preserve"> turn to the </w:t>
      </w:r>
      <w:r w:rsidR="00001BD9">
        <w:t xml:space="preserve">forms of female </w:t>
      </w:r>
      <w:r w:rsidR="00510437">
        <w:t>participation</w:t>
      </w:r>
      <w:r w:rsidR="00001BD9">
        <w:t xml:space="preserve"> </w:t>
      </w:r>
      <w:r w:rsidR="00F0500C">
        <w:t xml:space="preserve">more </w:t>
      </w:r>
      <w:r w:rsidR="00001BD9">
        <w:t>broadly</w:t>
      </w:r>
      <w:r w:rsidR="001C6598">
        <w:t xml:space="preserve">. </w:t>
      </w:r>
      <w:r w:rsidR="00CF2FB4">
        <w:t xml:space="preserve">It is proposed here that the activity of RWE women could fit into are six </w:t>
      </w:r>
      <w:r w:rsidR="00510437">
        <w:t>forms</w:t>
      </w:r>
      <w:r w:rsidR="00302B70">
        <w:t xml:space="preserve"> of </w:t>
      </w:r>
      <w:r w:rsidR="00F57911">
        <w:t>participation</w:t>
      </w:r>
      <w:r w:rsidR="00CF2FB4">
        <w:t xml:space="preserve">: </w:t>
      </w:r>
      <w:r w:rsidR="00155034" w:rsidRPr="00B724CB">
        <w:t>violent actors</w:t>
      </w:r>
      <w:r w:rsidR="00CF2FB4" w:rsidRPr="00B724CB">
        <w:t xml:space="preserve">, </w:t>
      </w:r>
      <w:r w:rsidR="00155034" w:rsidRPr="00B724CB">
        <w:t>thinkers</w:t>
      </w:r>
      <w:r w:rsidR="00CF2FB4" w:rsidRPr="00B724CB">
        <w:t xml:space="preserve">, </w:t>
      </w:r>
      <w:r w:rsidR="00BA10D6" w:rsidRPr="00B724CB">
        <w:t>facilitators</w:t>
      </w:r>
      <w:r w:rsidR="00CF2FB4" w:rsidRPr="00B724CB">
        <w:t xml:space="preserve">, </w:t>
      </w:r>
      <w:r w:rsidR="00A638C9" w:rsidRPr="00B724CB">
        <w:t xml:space="preserve">promoters, </w:t>
      </w:r>
      <w:r w:rsidR="00BA10D6" w:rsidRPr="00B724CB">
        <w:t>activists, and exemplars</w:t>
      </w:r>
      <w:r w:rsidR="00CF2FB4" w:rsidRPr="00B724CB">
        <w:t>.</w:t>
      </w:r>
    </w:p>
    <w:p w:rsidR="00075D79" w:rsidRDefault="003A1E5B" w:rsidP="00183162">
      <w:pPr>
        <w:pStyle w:val="Heading3"/>
      </w:pPr>
      <w:r>
        <w:t xml:space="preserve">First </w:t>
      </w:r>
      <w:r w:rsidR="00B3066A">
        <w:t>Form</w:t>
      </w:r>
      <w:r>
        <w:t>:</w:t>
      </w:r>
      <w:r w:rsidR="00183162">
        <w:t xml:space="preserve"> </w:t>
      </w:r>
      <w:r w:rsidR="00A24F12">
        <w:t xml:space="preserve">Violent Actors </w:t>
      </w:r>
    </w:p>
    <w:p w:rsidR="0018622F" w:rsidRDefault="00AE2985" w:rsidP="0018622F">
      <w:pPr>
        <w:spacing w:line="360" w:lineRule="auto"/>
        <w:ind w:firstLine="720"/>
        <w:jc w:val="both"/>
      </w:pPr>
      <w:r>
        <w:t xml:space="preserve">As the literature reviewed earlier suggests, women can operate as violent actors in a variety of terrorist movements. </w:t>
      </w:r>
      <w:r w:rsidR="00391BEE">
        <w:t xml:space="preserve">This does not necessarily mean acts of terrorism, but covers the spectrum of </w:t>
      </w:r>
      <w:r w:rsidR="00371BC8">
        <w:t>extreme right</w:t>
      </w:r>
      <w:r w:rsidR="00391BEE">
        <w:t xml:space="preserve"> terrorism, to </w:t>
      </w:r>
      <w:r w:rsidR="00371BC8">
        <w:t>extreme right</w:t>
      </w:r>
      <w:r w:rsidR="003A1E5B">
        <w:t xml:space="preserve"> violence, to hate crime.</w:t>
      </w:r>
      <w:r>
        <w:rPr>
          <w:rStyle w:val="FootnoteReference"/>
        </w:rPr>
        <w:footnoteReference w:id="1"/>
      </w:r>
      <w:r>
        <w:t xml:space="preserve"> The term “violent actor” is used to cover th</w:t>
      </w:r>
      <w:r w:rsidR="00B03CD0">
        <w:t>is</w:t>
      </w:r>
      <w:r>
        <w:t xml:space="preserve"> spectrum of violent action, and was chosen instead of “combatant” – whose definition under International Humanitarian Law renders it incompatible; and “militant”, which, while more confluent with usage here, is commonly applied to activists as a measure of their political commitment. </w:t>
      </w:r>
      <w:r w:rsidR="00B3066A">
        <w:t xml:space="preserve">By academic definitions mentioned earlier, these </w:t>
      </w:r>
      <w:r w:rsidR="00B03CD0">
        <w:t xml:space="preserve">violent actors fit within </w:t>
      </w:r>
      <w:r w:rsidR="00371BC8">
        <w:t>extreme right</w:t>
      </w:r>
      <w:r w:rsidR="00B03CD0">
        <w:t xml:space="preserve"> definitions</w:t>
      </w:r>
      <w:r w:rsidR="00F0500C">
        <w:t xml:space="preserve"> </w:t>
      </w:r>
      <w:r w:rsidR="00736392" w:rsidRPr="00736392">
        <w:t xml:space="preserve">because they seek to </w:t>
      </w:r>
      <w:r w:rsidR="00736392">
        <w:t xml:space="preserve">or support illegal violence against enemies. </w:t>
      </w:r>
      <w:r w:rsidR="00F0500C">
        <w:t xml:space="preserve"> </w:t>
      </w:r>
    </w:p>
    <w:p w:rsidR="00155034" w:rsidRPr="00084C8A" w:rsidRDefault="00F0500C" w:rsidP="00B31D5B">
      <w:pPr>
        <w:spacing w:line="360" w:lineRule="auto"/>
        <w:ind w:firstLine="720"/>
        <w:jc w:val="both"/>
      </w:pPr>
      <w:r>
        <w:t>Earlier actors who fit this</w:t>
      </w:r>
      <w:r w:rsidR="00AE2985">
        <w:t xml:space="preserve"> category include </w:t>
      </w:r>
      <w:r w:rsidR="0018622F">
        <w:t>The Order women, such as Jean Craig and Sharon Merki who were instrumental in the murder of Jewish radio host Alan Berg;</w:t>
      </w:r>
      <w:r w:rsidR="00EA3E06">
        <w:rPr>
          <w:rStyle w:val="FootnoteReference"/>
        </w:rPr>
        <w:footnoteReference w:id="2"/>
      </w:r>
      <w:r w:rsidR="0018622F">
        <w:t xml:space="preserve"> Kathy Ainsworth, known as the Synagogue Bomber; and Beate Zschape, who was critical to the National Socialist Underground</w:t>
      </w:r>
      <w:r w:rsidR="00904817">
        <w:t xml:space="preserve"> (NSU)</w:t>
      </w:r>
      <w:r w:rsidR="0018622F">
        <w:t xml:space="preserve"> operations</w:t>
      </w:r>
      <w:r w:rsidR="00391BEE">
        <w:t>.</w:t>
      </w:r>
      <w:r w:rsidR="0018622F">
        <w:t xml:space="preserve"> More</w:t>
      </w:r>
      <w:r w:rsidR="00391BEE">
        <w:t xml:space="preserve"> </w:t>
      </w:r>
      <w:r w:rsidR="0018622F">
        <w:t xml:space="preserve">recently, female violent actors have engaged in shootings, such as Francine Graham; planned </w:t>
      </w:r>
      <w:r w:rsidR="00FE1CF1">
        <w:t xml:space="preserve">to </w:t>
      </w:r>
      <w:r w:rsidR="0018622F">
        <w:t>fire</w:t>
      </w:r>
      <w:r w:rsidR="00FE1CF1">
        <w:t>-bombing</w:t>
      </w:r>
      <w:r w:rsidR="0018622F">
        <w:t xml:space="preserve"> </w:t>
      </w:r>
      <w:r w:rsidR="00FE1CF1">
        <w:t>and shoot</w:t>
      </w:r>
      <w:r w:rsidR="0018622F">
        <w:t xml:space="preserve"> malls, such as </w:t>
      </w:r>
      <w:r w:rsidR="0018622F" w:rsidRPr="0018622F">
        <w:t>Lindsay Souvannarath</w:t>
      </w:r>
      <w:r w:rsidR="0018622F">
        <w:t xml:space="preserve">; prepared explosive </w:t>
      </w:r>
      <w:r w:rsidR="00FE1CF1">
        <w:t>attacks</w:t>
      </w:r>
      <w:r w:rsidR="0018622F">
        <w:t xml:space="preserve">, such as </w:t>
      </w:r>
      <w:r w:rsidR="0082287A">
        <w:t xml:space="preserve">Erica Chase; or otherwise </w:t>
      </w:r>
      <w:r w:rsidR="0018622F">
        <w:t xml:space="preserve">participated in vandalism, intimidation, and lesser forms of violence. </w:t>
      </w:r>
      <w:r w:rsidR="006343BB">
        <w:t>Beyond this, of course, women affiliated with violent organisations such as the Atomwaffen women engage in military</w:t>
      </w:r>
      <w:r w:rsidR="00B31D5B">
        <w:t xml:space="preserve">-style training with firearms. </w:t>
      </w:r>
      <w:r w:rsidR="006343BB">
        <w:t xml:space="preserve">The </w:t>
      </w:r>
      <w:r w:rsidR="00904817">
        <w:t>table</w:t>
      </w:r>
      <w:r w:rsidR="006343BB">
        <w:t xml:space="preserve"> below indica</w:t>
      </w:r>
      <w:r w:rsidR="00904817">
        <w:t xml:space="preserve">tes that female violent actors </w:t>
      </w:r>
      <w:r w:rsidR="006343BB">
        <w:t xml:space="preserve">are able to fill diverse operational needs beyond mainstream expectations. It also suggests that </w:t>
      </w:r>
      <w:r w:rsidR="006343BB">
        <w:lastRenderedPageBreak/>
        <w:t>female violent actors are more likely to be part of, or connect with, a formal organisation</w:t>
      </w:r>
      <w:r w:rsidR="00B31D5B">
        <w:t xml:space="preserve"> or act in as half of a dyad. As a result, they rarely</w:t>
      </w:r>
      <w:r w:rsidR="006343BB">
        <w:t xml:space="preserve"> work alone. </w:t>
      </w:r>
    </w:p>
    <w:p w:rsidR="00391BEE" w:rsidRDefault="00391BEE" w:rsidP="00391BEE">
      <w:pPr>
        <w:pStyle w:val="Caption"/>
        <w:keepNext/>
      </w:pPr>
      <w:r>
        <w:t xml:space="preserve">Table </w:t>
      </w:r>
      <w:r w:rsidR="00A42335">
        <w:rPr>
          <w:noProof/>
        </w:rPr>
        <w:fldChar w:fldCharType="begin"/>
      </w:r>
      <w:r w:rsidR="00A42335">
        <w:rPr>
          <w:noProof/>
        </w:rPr>
        <w:instrText xml:space="preserve"> SEQ Table \* ARABIC </w:instrText>
      </w:r>
      <w:r w:rsidR="00A42335">
        <w:rPr>
          <w:noProof/>
        </w:rPr>
        <w:fldChar w:fldCharType="separate"/>
      </w:r>
      <w:r w:rsidR="007B000A">
        <w:rPr>
          <w:noProof/>
        </w:rPr>
        <w:t>1</w:t>
      </w:r>
      <w:r w:rsidR="00A42335">
        <w:rPr>
          <w:noProof/>
        </w:rPr>
        <w:fldChar w:fldCharType="end"/>
      </w:r>
      <w:r w:rsidR="006343BB">
        <w:t>: Violent Actors</w:t>
      </w:r>
    </w:p>
    <w:tbl>
      <w:tblPr>
        <w:tblStyle w:val="GridTable1Light"/>
        <w:tblW w:w="0" w:type="auto"/>
        <w:tblLook w:val="04A0" w:firstRow="1" w:lastRow="0" w:firstColumn="1" w:lastColumn="0" w:noHBand="0" w:noVBand="1"/>
      </w:tblPr>
      <w:tblGrid>
        <w:gridCol w:w="1349"/>
        <w:gridCol w:w="1339"/>
        <w:gridCol w:w="1508"/>
        <w:gridCol w:w="4820"/>
      </w:tblGrid>
      <w:tr w:rsidR="00391BEE" w:rsidRPr="00183900" w:rsidTr="000B19E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49" w:type="dxa"/>
          </w:tcPr>
          <w:p w:rsidR="00391BEE" w:rsidRPr="00183900" w:rsidRDefault="00391BEE" w:rsidP="00391BEE">
            <w:pPr>
              <w:rPr>
                <w:sz w:val="18"/>
                <w:szCs w:val="18"/>
              </w:rPr>
            </w:pPr>
            <w:r w:rsidRPr="00183900">
              <w:rPr>
                <w:sz w:val="18"/>
                <w:szCs w:val="18"/>
              </w:rPr>
              <w:t>Name and Nation</w:t>
            </w:r>
          </w:p>
        </w:tc>
        <w:tc>
          <w:tcPr>
            <w:tcW w:w="1339" w:type="dxa"/>
          </w:tcPr>
          <w:p w:rsidR="00391BEE" w:rsidRPr="00183900" w:rsidRDefault="00391BEE" w:rsidP="00391BEE">
            <w:pPr>
              <w:cnfStyle w:val="100000000000" w:firstRow="1"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Ideological Alignment </w:t>
            </w:r>
          </w:p>
        </w:tc>
        <w:tc>
          <w:tcPr>
            <w:tcW w:w="1508" w:type="dxa"/>
          </w:tcPr>
          <w:p w:rsidR="00391BEE" w:rsidRPr="00183900" w:rsidRDefault="00391BEE" w:rsidP="00391BEE">
            <w:pPr>
              <w:cnfStyle w:val="100000000000" w:firstRow="1"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Organisational Links </w:t>
            </w:r>
          </w:p>
        </w:tc>
        <w:tc>
          <w:tcPr>
            <w:tcW w:w="4820" w:type="dxa"/>
          </w:tcPr>
          <w:p w:rsidR="00391BEE" w:rsidRPr="00183900" w:rsidRDefault="00391BEE" w:rsidP="00391BEE">
            <w:pPr>
              <w:cnfStyle w:val="100000000000" w:firstRow="1"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Roles </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391BEE">
            <w:pPr>
              <w:rPr>
                <w:b w:val="0"/>
                <w:sz w:val="18"/>
                <w:szCs w:val="18"/>
              </w:rPr>
            </w:pPr>
            <w:r w:rsidRPr="00183900">
              <w:rPr>
                <w:b w:val="0"/>
                <w:sz w:val="18"/>
                <w:szCs w:val="18"/>
              </w:rPr>
              <w:t>Rebecca Matathias</w:t>
            </w:r>
          </w:p>
          <w:p w:rsidR="00013CE0" w:rsidRPr="00183900" w:rsidRDefault="00013CE0" w:rsidP="00391BEE">
            <w:pPr>
              <w:rPr>
                <w:b w:val="0"/>
                <w:sz w:val="18"/>
                <w:szCs w:val="18"/>
              </w:rPr>
            </w:pPr>
            <w:r>
              <w:rPr>
                <w:b w:val="0"/>
                <w:sz w:val="18"/>
                <w:szCs w:val="18"/>
              </w:rPr>
              <w:t>United States</w:t>
            </w:r>
          </w:p>
        </w:tc>
        <w:tc>
          <w:tcPr>
            <w:tcW w:w="1339" w:type="dxa"/>
          </w:tcPr>
          <w:p w:rsidR="000B19EC" w:rsidRPr="00183900" w:rsidRDefault="000B19EC"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Unknown </w:t>
            </w:r>
          </w:p>
        </w:tc>
        <w:tc>
          <w:tcPr>
            <w:tcW w:w="1508" w:type="dxa"/>
          </w:tcPr>
          <w:p w:rsidR="000B19EC" w:rsidRPr="00183900" w:rsidRDefault="000B19EC"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A</w:t>
            </w:r>
          </w:p>
        </w:tc>
        <w:tc>
          <w:tcPr>
            <w:tcW w:w="4820" w:type="dxa"/>
          </w:tcPr>
          <w:p w:rsidR="000B19EC" w:rsidRPr="00183900" w:rsidRDefault="000B19EC" w:rsidP="008915E5">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Together with partner Andrew Costas, Matathias was arrested for defacing religious property, arson, and malicious destruction of property </w:t>
            </w:r>
            <w:r w:rsidR="008915E5" w:rsidRPr="00183900">
              <w:rPr>
                <w:sz w:val="18"/>
                <w:szCs w:val="18"/>
              </w:rPr>
              <w:t xml:space="preserve">targeting places of worship </w:t>
            </w:r>
            <w:r w:rsidR="008915E5" w:rsidRPr="00183900">
              <w:rPr>
                <w:sz w:val="18"/>
                <w:szCs w:val="18"/>
              </w:rPr>
              <w:fldChar w:fldCharType="begin"/>
            </w:r>
            <w:r w:rsidR="008915E5" w:rsidRPr="00183900">
              <w:rPr>
                <w:sz w:val="18"/>
                <w:szCs w:val="18"/>
              </w:rPr>
              <w:instrText xml:space="preserve"> ADDIN EN.CITE &lt;EndNote&gt;&lt;Cite&gt;&lt;Author&gt;AP&lt;/Author&gt;&lt;Year&gt;2020&lt;/Year&gt;&lt;RecNum&gt;889&lt;/RecNum&gt;&lt;DisplayText&gt;(AP 2020)&lt;/DisplayText&gt;&lt;record&gt;&lt;rec-number&gt;889&lt;/rec-number&gt;&lt;foreign-keys&gt;&lt;key app="EN" db-id="tt9avpztkswaa1errpsvdse5zfw5aae9as2e" timestamp="1587087607"&gt;889&lt;/key&gt;&lt;/foreign-keys&gt;&lt;ref-type name="Newspaper Article"&gt;23&lt;/ref-type&gt;&lt;contributors&gt;&lt;authors&gt;&lt;author&gt;AP&lt;/author&gt;&lt;/authors&gt;&lt;/contributors&gt;&lt;titles&gt;&lt;title&gt;Documents: Arson suspect wanted to deface 13 religious sites&lt;/title&gt;&lt;secondary-title&gt;Washington Times&lt;/secondary-title&gt;&lt;/titles&gt;&lt;dates&gt;&lt;year&gt;2020&lt;/year&gt;&lt;pub-dates&gt;&lt;date&gt;14 April&lt;/date&gt;&lt;/pub-dates&gt;&lt;/dates&gt;&lt;urls&gt;&lt;related-urls&gt;&lt;url&gt;https://www.washingtontimes.com/news/2020/apr/14/documents-arson-suspect-wanted-to-deface-13-religi/&lt;/url&gt;&lt;/related-urls&gt;&lt;/urls&gt;&lt;/record&gt;&lt;/Cite&gt;&lt;/EndNote&gt;</w:instrText>
            </w:r>
            <w:r w:rsidR="008915E5" w:rsidRPr="00183900">
              <w:rPr>
                <w:sz w:val="18"/>
                <w:szCs w:val="18"/>
              </w:rPr>
              <w:fldChar w:fldCharType="separate"/>
            </w:r>
            <w:r w:rsidR="008915E5" w:rsidRPr="00183900">
              <w:rPr>
                <w:noProof/>
                <w:sz w:val="18"/>
                <w:szCs w:val="18"/>
              </w:rPr>
              <w:t>(AP 2020)</w:t>
            </w:r>
            <w:r w:rsidR="008915E5" w:rsidRPr="00183900">
              <w:rPr>
                <w:sz w:val="18"/>
                <w:szCs w:val="18"/>
              </w:rPr>
              <w:fldChar w:fldCharType="end"/>
            </w:r>
            <w:r w:rsidR="008915E5" w:rsidRPr="00183900">
              <w:rPr>
                <w:sz w:val="18"/>
                <w:szCs w:val="18"/>
              </w:rPr>
              <w:t>.</w:t>
            </w:r>
          </w:p>
        </w:tc>
      </w:tr>
      <w:tr w:rsidR="00391BEE"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391BEE" w:rsidRPr="00183900" w:rsidRDefault="00391BEE" w:rsidP="00391BEE">
            <w:pPr>
              <w:rPr>
                <w:b w:val="0"/>
                <w:sz w:val="18"/>
                <w:szCs w:val="18"/>
              </w:rPr>
            </w:pPr>
            <w:r w:rsidRPr="00183900">
              <w:rPr>
                <w:b w:val="0"/>
                <w:sz w:val="18"/>
                <w:szCs w:val="18"/>
              </w:rPr>
              <w:t>Francine Graham</w:t>
            </w:r>
          </w:p>
          <w:p w:rsidR="00AD68C3" w:rsidRPr="00183900" w:rsidRDefault="00AD68C3" w:rsidP="00391BEE">
            <w:pPr>
              <w:rPr>
                <w:b w:val="0"/>
                <w:sz w:val="18"/>
                <w:szCs w:val="18"/>
              </w:rPr>
            </w:pPr>
            <w:r w:rsidRPr="00183900">
              <w:rPr>
                <w:b w:val="0"/>
                <w:sz w:val="18"/>
                <w:szCs w:val="18"/>
              </w:rPr>
              <w:t xml:space="preserve">United States </w:t>
            </w:r>
          </w:p>
        </w:tc>
        <w:tc>
          <w:tcPr>
            <w:tcW w:w="1339" w:type="dxa"/>
          </w:tcPr>
          <w:p w:rsidR="00391BEE" w:rsidRPr="00183900" w:rsidRDefault="00391BEE"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Black supremacist, anti-Semitic, anti-White, anti-law enforcement </w:t>
            </w:r>
          </w:p>
        </w:tc>
        <w:tc>
          <w:tcPr>
            <w:tcW w:w="1508" w:type="dxa"/>
          </w:tcPr>
          <w:p w:rsidR="00391BEE" w:rsidRPr="00183900" w:rsidRDefault="00391BEE"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Black Hebrew Israelite Movement </w:t>
            </w:r>
          </w:p>
        </w:tc>
        <w:tc>
          <w:tcPr>
            <w:tcW w:w="4820" w:type="dxa"/>
          </w:tcPr>
          <w:p w:rsidR="00391BEE" w:rsidRPr="00183900" w:rsidRDefault="00391BEE"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Together with partner, David Anderson, Graham is accused of murdering a Jersey City detective, and shooting three individuals at a Jersey City Kosher supermarket on 10 December 2019. The attack was later described by FBI officials as domestic terrorism. Also suspected of the murder of Michael Rumbe</w:t>
            </w:r>
            <w:r w:rsidR="008915E5" w:rsidRPr="00183900">
              <w:rPr>
                <w:sz w:val="18"/>
                <w:szCs w:val="18"/>
              </w:rPr>
              <w:t>rger earlier on 7 December 2019</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Gold&lt;/Author&gt;&lt;Year&gt;2019&lt;/Year&gt;&lt;RecNum&gt;836&lt;/RecNum&gt;&lt;DisplayText&gt;(Gold 2019)&lt;/DisplayText&gt;&lt;record&gt;&lt;rec-number&gt;836&lt;/rec-number&gt;&lt;foreign-keys&gt;&lt;key app="EN" db-id="tt9avpztkswaa1errpsvdse5zfw5aae9as2e" timestamp="1585275528"&gt;836&lt;/key&gt;&lt;/foreign-keys&gt;&lt;ref-type name="Newspaper Article"&gt;23&lt;/ref-type&gt;&lt;contributors&gt;&lt;authors&gt;&lt;author&gt;Michael Gold&lt;/author&gt;&lt;/authors&gt;&lt;/contributors&gt;&lt;titles&gt;&lt;title&gt;Jersey City Shooting Was ‘Domestic Terrorism,’ Officials Say&lt;/title&gt;&lt;secondary-title&gt;New York Times&lt;/secondary-title&gt;&lt;/titles&gt;&lt;dates&gt;&lt;year&gt;2019&lt;/year&gt;&lt;pub-dates&gt;&lt;date&gt;12 December&lt;/date&gt;&lt;/pub-dates&gt;&lt;/dates&gt;&lt;urls&gt;&lt;related-urls&gt;&lt;url&gt;https://www.nytimes.com/2019/12/12/nyregion/jersey-city-shooting-domestic-terrorism.html&lt;/url&gt;&lt;/related-urls&gt;&lt;/urls&gt;&lt;/record&gt;&lt;/Cite&gt;&lt;/EndNote&gt;</w:instrText>
            </w:r>
            <w:r w:rsidRPr="00183900">
              <w:rPr>
                <w:sz w:val="18"/>
                <w:szCs w:val="18"/>
              </w:rPr>
              <w:fldChar w:fldCharType="separate"/>
            </w:r>
            <w:r w:rsidRPr="00183900">
              <w:rPr>
                <w:noProof/>
                <w:sz w:val="18"/>
                <w:szCs w:val="18"/>
              </w:rPr>
              <w:t>(Gold 2019)</w:t>
            </w:r>
            <w:r w:rsidRPr="00183900">
              <w:rPr>
                <w:sz w:val="18"/>
                <w:szCs w:val="18"/>
              </w:rPr>
              <w:fldChar w:fldCharType="end"/>
            </w:r>
            <w:r w:rsidRPr="00183900">
              <w:rPr>
                <w:sz w:val="18"/>
                <w:szCs w:val="18"/>
              </w:rPr>
              <w:t xml:space="preserve">. </w:t>
            </w:r>
          </w:p>
        </w:tc>
      </w:tr>
      <w:tr w:rsidR="00391BEE"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391BEE" w:rsidRPr="00183900" w:rsidRDefault="00391BEE" w:rsidP="00391BEE">
            <w:pPr>
              <w:rPr>
                <w:b w:val="0"/>
                <w:sz w:val="18"/>
                <w:szCs w:val="18"/>
              </w:rPr>
            </w:pPr>
            <w:r w:rsidRPr="00183900">
              <w:rPr>
                <w:b w:val="0"/>
                <w:sz w:val="18"/>
                <w:szCs w:val="18"/>
              </w:rPr>
              <w:t>Lindsay Souvannarath</w:t>
            </w:r>
          </w:p>
          <w:p w:rsidR="00AD68C3" w:rsidRPr="00183900" w:rsidRDefault="00AD68C3" w:rsidP="00391BEE">
            <w:pPr>
              <w:rPr>
                <w:b w:val="0"/>
                <w:sz w:val="18"/>
                <w:szCs w:val="18"/>
              </w:rPr>
            </w:pPr>
            <w:r w:rsidRPr="00183900">
              <w:rPr>
                <w:b w:val="0"/>
                <w:sz w:val="18"/>
                <w:szCs w:val="18"/>
              </w:rPr>
              <w:t>Canada</w:t>
            </w:r>
          </w:p>
        </w:tc>
        <w:tc>
          <w:tcPr>
            <w:tcW w:w="1339" w:type="dxa"/>
          </w:tcPr>
          <w:p w:rsidR="00391BEE" w:rsidRPr="00183900" w:rsidRDefault="00A42335" w:rsidP="006343BB">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eo-Nazism, white supremacy</w:t>
            </w:r>
            <w:r w:rsidR="00E5212C" w:rsidRPr="00183900">
              <w:rPr>
                <w:sz w:val="18"/>
                <w:szCs w:val="18"/>
              </w:rPr>
              <w:t xml:space="preserve">, </w:t>
            </w:r>
          </w:p>
        </w:tc>
        <w:tc>
          <w:tcPr>
            <w:tcW w:w="1508" w:type="dxa"/>
          </w:tcPr>
          <w:p w:rsidR="00391BEE" w:rsidRPr="00183900" w:rsidRDefault="001A3A09" w:rsidP="001A3A09">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A</w:t>
            </w:r>
          </w:p>
        </w:tc>
        <w:tc>
          <w:tcPr>
            <w:tcW w:w="4820" w:type="dxa"/>
          </w:tcPr>
          <w:p w:rsidR="00391BEE" w:rsidRPr="00183900" w:rsidRDefault="00A42335" w:rsidP="00A42335">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Together with partner </w:t>
            </w:r>
            <w:r w:rsidR="005C145A" w:rsidRPr="00183900">
              <w:rPr>
                <w:sz w:val="18"/>
                <w:szCs w:val="18"/>
              </w:rPr>
              <w:t>James</w:t>
            </w:r>
            <w:r w:rsidRPr="00183900">
              <w:rPr>
                <w:sz w:val="18"/>
                <w:szCs w:val="18"/>
              </w:rPr>
              <w:t xml:space="preserve"> Gamble, Souvannarath planned a firebombing and shooting attack on Halifax Shopping Centre</w:t>
            </w:r>
            <w:r w:rsidR="00921375" w:rsidRPr="00183900">
              <w:rPr>
                <w:sz w:val="18"/>
                <w:szCs w:val="18"/>
              </w:rPr>
              <w:t xml:space="preserve"> in 2015</w:t>
            </w:r>
            <w:r w:rsidRPr="00183900">
              <w:rPr>
                <w:sz w:val="18"/>
                <w:szCs w:val="18"/>
              </w:rPr>
              <w:t>. She also ran a blog called Cocksw</w:t>
            </w:r>
            <w:r w:rsidR="008915E5" w:rsidRPr="00183900">
              <w:rPr>
                <w:sz w:val="18"/>
                <w:szCs w:val="18"/>
              </w:rPr>
              <w:t>astica</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Lamoureux&lt;/Author&gt;&lt;Year&gt;2019&lt;/Year&gt;&lt;RecNum&gt;837&lt;/RecNum&gt;&lt;DisplayText&gt;(Lamoureux 2019)&lt;/DisplayText&gt;&lt;record&gt;&lt;rec-number&gt;837&lt;/rec-number&gt;&lt;foreign-keys&gt;&lt;key app="EN" db-id="tt9avpztkswaa1errpsvdse5zfw5aae9as2e" timestamp="1585536582"&gt;837&lt;/key&gt;&lt;/foreign-keys&gt;&lt;ref-type name="Newspaper Article"&gt;23&lt;/ref-type&gt;&lt;contributors&gt;&lt;authors&gt;&lt;author&gt;Mack Lamoureux&lt;/author&gt;&lt;/authors&gt;&lt;/contributors&gt;&lt;titles&gt;&lt;title&gt;The Woman Who Plotted a Valentine&amp;apos;s Mass Murder Shares How the Internet Radicalised Her&lt;/title&gt;&lt;secondary-title&gt;Vice&lt;/secondary-title&gt;&lt;/titles&gt;&lt;dates&gt;&lt;year&gt;2019&lt;/year&gt;&lt;pub-dates&gt;&lt;date&gt;22 February&lt;/date&gt;&lt;/pub-dates&gt;&lt;/dates&gt;&lt;urls&gt;&lt;related-urls&gt;&lt;url&gt;https://www.vice.com/en_au/article/eve54j/the-woman-who-plotted-a-valentines-mass-murder-shares-how-the-internet-radicalised-her&lt;/url&gt;&lt;/related-urls&gt;&lt;/urls&gt;&lt;/record&gt;&lt;/Cite&gt;&lt;/EndNote&gt;</w:instrText>
            </w:r>
            <w:r w:rsidRPr="00183900">
              <w:rPr>
                <w:sz w:val="18"/>
                <w:szCs w:val="18"/>
              </w:rPr>
              <w:fldChar w:fldCharType="separate"/>
            </w:r>
            <w:r w:rsidRPr="00183900">
              <w:rPr>
                <w:noProof/>
                <w:sz w:val="18"/>
                <w:szCs w:val="18"/>
              </w:rPr>
              <w:t>(Lamoureux 2019)</w:t>
            </w:r>
            <w:r w:rsidRPr="00183900">
              <w:rPr>
                <w:sz w:val="18"/>
                <w:szCs w:val="18"/>
              </w:rPr>
              <w:fldChar w:fldCharType="end"/>
            </w:r>
            <w:r w:rsidR="008915E5" w:rsidRPr="00183900">
              <w:rPr>
                <w:sz w:val="18"/>
                <w:szCs w:val="18"/>
              </w:rPr>
              <w:t>.</w:t>
            </w:r>
          </w:p>
        </w:tc>
      </w:tr>
      <w:tr w:rsidR="00391BEE"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391BEE" w:rsidRPr="00183900" w:rsidRDefault="00391BEE" w:rsidP="00391BEE">
            <w:pPr>
              <w:rPr>
                <w:b w:val="0"/>
                <w:sz w:val="18"/>
                <w:szCs w:val="18"/>
              </w:rPr>
            </w:pPr>
            <w:r w:rsidRPr="00183900">
              <w:rPr>
                <w:b w:val="0"/>
                <w:sz w:val="18"/>
                <w:szCs w:val="18"/>
              </w:rPr>
              <w:t>K</w:t>
            </w:r>
            <w:r w:rsidR="00A42335" w:rsidRPr="00183900">
              <w:rPr>
                <w:b w:val="0"/>
                <w:sz w:val="18"/>
                <w:szCs w:val="18"/>
              </w:rPr>
              <w:t>i</w:t>
            </w:r>
            <w:r w:rsidRPr="00183900">
              <w:rPr>
                <w:b w:val="0"/>
                <w:sz w:val="18"/>
                <w:szCs w:val="18"/>
              </w:rPr>
              <w:t xml:space="preserve">yomi Brewer </w:t>
            </w:r>
          </w:p>
          <w:p w:rsidR="00AD68C3" w:rsidRPr="00183900" w:rsidRDefault="00AD68C3" w:rsidP="00391BEE">
            <w:pPr>
              <w:rPr>
                <w:b w:val="0"/>
                <w:sz w:val="18"/>
                <w:szCs w:val="18"/>
              </w:rPr>
            </w:pPr>
            <w:r w:rsidRPr="00183900">
              <w:rPr>
                <w:b w:val="0"/>
                <w:sz w:val="18"/>
                <w:szCs w:val="18"/>
              </w:rPr>
              <w:t xml:space="preserve">United States </w:t>
            </w:r>
          </w:p>
        </w:tc>
        <w:tc>
          <w:tcPr>
            <w:tcW w:w="1339" w:type="dxa"/>
          </w:tcPr>
          <w:p w:rsidR="00391BEE" w:rsidRPr="00183900" w:rsidRDefault="00E5212C" w:rsidP="00921375">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eo-Nazism,  </w:t>
            </w:r>
          </w:p>
        </w:tc>
        <w:tc>
          <w:tcPr>
            <w:tcW w:w="1508" w:type="dxa"/>
          </w:tcPr>
          <w:p w:rsidR="00391BEE" w:rsidRPr="0018390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A</w:t>
            </w:r>
          </w:p>
        </w:tc>
        <w:tc>
          <w:tcPr>
            <w:tcW w:w="4820" w:type="dxa"/>
          </w:tcPr>
          <w:p w:rsidR="00391BEE" w:rsidRPr="00183900" w:rsidRDefault="00E5212C" w:rsidP="00E5212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Brewer, with partner Nolan Brewer, vandalised an Indiana Synagogue with swastikas and set fire to the yard</w:t>
            </w:r>
            <w:r w:rsidR="00921375" w:rsidRPr="00183900">
              <w:rPr>
                <w:sz w:val="18"/>
                <w:szCs w:val="18"/>
              </w:rPr>
              <w:t xml:space="preserve"> in 2018</w:t>
            </w:r>
            <w:r w:rsidRPr="00183900">
              <w:rPr>
                <w:sz w:val="18"/>
                <w:szCs w:val="18"/>
              </w:rPr>
              <w:t xml:space="preserve">. Plans to use Drano bombs (pressurized IEDs) </w:t>
            </w:r>
            <w:r w:rsidR="008915E5" w:rsidRPr="00183900">
              <w:rPr>
                <w:sz w:val="18"/>
                <w:szCs w:val="18"/>
              </w:rPr>
              <w:t>were changed at the last minute</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Mettler&lt;/Author&gt;&lt;Year&gt;2019&lt;/Year&gt;&lt;RecNum&gt;838&lt;/RecNum&gt;&lt;DisplayText&gt;(Mettler 2019)&lt;/DisplayText&gt;&lt;record&gt;&lt;rec-number&gt;838&lt;/rec-number&gt;&lt;foreign-keys&gt;&lt;key app="EN" db-id="tt9avpztkswaa1errpsvdse5zfw5aae9as2e" timestamp="1585536999"&gt;838&lt;/key&gt;&lt;/foreign-keys&gt;&lt;ref-type name="Newspaper Article"&gt;23&lt;/ref-type&gt;&lt;contributors&gt;&lt;authors&gt;&lt;author&gt;Katie Mettler&lt;/author&gt;&lt;/authors&gt;&lt;/contributors&gt;&lt;titles&gt;&lt;title&gt;A Nazi sympathizer pleaded guilty to defacing a synagogue. His lawyer says conservatives helped radicalize him.&lt;/title&gt;&lt;secondary-title&gt;The Washington Post &lt;/secondary-title&gt;&lt;/titles&gt;&lt;section&gt;National&lt;/section&gt;&lt;dates&gt;&lt;year&gt;2019&lt;/year&gt;&lt;pub-dates&gt;&lt;date&gt;28 March&lt;/date&gt;&lt;/pub-dates&gt;&lt;/dates&gt;&lt;urls&gt;&lt;related-urls&gt;&lt;url&gt;https://www.washingtonpost.com/nation/2019/05/27/nazi-sympathizer-pleaded-guilty-defacing-synagogue-his-lawyer-says-conservatives-helped-radicalize-him/&lt;/url&gt;&lt;/related-urls&gt;&lt;/urls&gt;&lt;/record&gt;&lt;/Cite&gt;&lt;/EndNote&gt;</w:instrText>
            </w:r>
            <w:r w:rsidRPr="00183900">
              <w:rPr>
                <w:sz w:val="18"/>
                <w:szCs w:val="18"/>
              </w:rPr>
              <w:fldChar w:fldCharType="separate"/>
            </w:r>
            <w:r w:rsidRPr="00183900">
              <w:rPr>
                <w:noProof/>
                <w:sz w:val="18"/>
                <w:szCs w:val="18"/>
              </w:rPr>
              <w:t>(Mettler 2019)</w:t>
            </w:r>
            <w:r w:rsidRPr="00183900">
              <w:rPr>
                <w:sz w:val="18"/>
                <w:szCs w:val="18"/>
              </w:rPr>
              <w:fldChar w:fldCharType="end"/>
            </w:r>
            <w:r w:rsidR="008915E5" w:rsidRPr="00183900">
              <w:rPr>
                <w:sz w:val="18"/>
                <w:szCs w:val="18"/>
              </w:rPr>
              <w:t>.</w:t>
            </w:r>
          </w:p>
        </w:tc>
      </w:tr>
      <w:tr w:rsidR="00391BEE"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391BEE" w:rsidRPr="00183900" w:rsidRDefault="00391BEE" w:rsidP="00391BEE">
            <w:pPr>
              <w:rPr>
                <w:b w:val="0"/>
                <w:sz w:val="18"/>
                <w:szCs w:val="18"/>
              </w:rPr>
            </w:pPr>
            <w:r w:rsidRPr="00183900">
              <w:rPr>
                <w:b w:val="0"/>
                <w:sz w:val="18"/>
                <w:szCs w:val="18"/>
              </w:rPr>
              <w:t xml:space="preserve">Erica Chase </w:t>
            </w:r>
          </w:p>
          <w:p w:rsidR="00AD68C3" w:rsidRPr="00183900" w:rsidRDefault="00AD68C3" w:rsidP="00391BEE">
            <w:pPr>
              <w:rPr>
                <w:b w:val="0"/>
                <w:sz w:val="18"/>
                <w:szCs w:val="18"/>
              </w:rPr>
            </w:pPr>
            <w:r w:rsidRPr="00183900">
              <w:rPr>
                <w:b w:val="0"/>
                <w:sz w:val="18"/>
                <w:szCs w:val="18"/>
              </w:rPr>
              <w:t xml:space="preserve">United States </w:t>
            </w:r>
          </w:p>
        </w:tc>
        <w:tc>
          <w:tcPr>
            <w:tcW w:w="1339" w:type="dxa"/>
          </w:tcPr>
          <w:p w:rsidR="00391BEE" w:rsidRPr="00183900" w:rsidRDefault="00E5212C"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supremacy  </w:t>
            </w:r>
          </w:p>
        </w:tc>
        <w:tc>
          <w:tcPr>
            <w:tcW w:w="1508" w:type="dxa"/>
          </w:tcPr>
          <w:p w:rsidR="00391BEE" w:rsidRPr="00183900" w:rsidRDefault="00E5212C" w:rsidP="00391BEE">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orld Church of the Creator, Prison Outreach Program </w:t>
            </w:r>
          </w:p>
        </w:tc>
        <w:tc>
          <w:tcPr>
            <w:tcW w:w="4820" w:type="dxa"/>
          </w:tcPr>
          <w:p w:rsidR="00391BEE" w:rsidRPr="00183900" w:rsidRDefault="00E5212C" w:rsidP="00507BA5">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Chase, with partner Leo Felton, was convicted of bank robbery, counterfeiting, </w:t>
            </w:r>
            <w:r w:rsidR="00507BA5" w:rsidRPr="00183900">
              <w:rPr>
                <w:sz w:val="18"/>
                <w:szCs w:val="18"/>
              </w:rPr>
              <w:t xml:space="preserve">purchased firearms, </w:t>
            </w:r>
            <w:r w:rsidRPr="00183900">
              <w:rPr>
                <w:sz w:val="18"/>
                <w:szCs w:val="18"/>
              </w:rPr>
              <w:t xml:space="preserve">and </w:t>
            </w:r>
            <w:r w:rsidR="00507BA5" w:rsidRPr="00183900">
              <w:rPr>
                <w:sz w:val="18"/>
                <w:szCs w:val="18"/>
              </w:rPr>
              <w:t>began</w:t>
            </w:r>
            <w:r w:rsidRPr="00183900">
              <w:rPr>
                <w:sz w:val="18"/>
                <w:szCs w:val="18"/>
              </w:rPr>
              <w:t xml:space="preserve"> construction of an explosive device</w:t>
            </w:r>
            <w:r w:rsidR="00364BEC" w:rsidRPr="00183900">
              <w:rPr>
                <w:sz w:val="18"/>
                <w:szCs w:val="18"/>
              </w:rPr>
              <w:t xml:space="preserve"> in 2002</w:t>
            </w:r>
            <w:r w:rsidRPr="00183900">
              <w:rPr>
                <w:sz w:val="18"/>
                <w:szCs w:val="18"/>
              </w:rPr>
              <w:t>. They planned to bomb Jewish targets, or kill Jewish, black, or civil right</w:t>
            </w:r>
            <w:r w:rsidR="008915E5" w:rsidRPr="00183900">
              <w:rPr>
                <w:sz w:val="18"/>
                <w:szCs w:val="18"/>
              </w:rPr>
              <w:t>s leaders to provide a race war</w:t>
            </w:r>
            <w:r w:rsidRPr="00183900">
              <w:rPr>
                <w:sz w:val="18"/>
                <w:szCs w:val="18"/>
              </w:rPr>
              <w:t xml:space="preserve"> </w:t>
            </w:r>
            <w:r w:rsidR="00507BA5" w:rsidRPr="00183900">
              <w:rPr>
                <w:sz w:val="18"/>
                <w:szCs w:val="18"/>
              </w:rPr>
              <w:fldChar w:fldCharType="begin"/>
            </w:r>
            <w:r w:rsidR="00507BA5" w:rsidRPr="00183900">
              <w:rPr>
                <w:sz w:val="18"/>
                <w:szCs w:val="18"/>
              </w:rPr>
              <w:instrText xml:space="preserve"> ADDIN EN.CITE &lt;EndNote&gt;&lt;Cite&gt;&lt;Author&gt;Justia&lt;/Author&gt;&lt;Year&gt;2005&lt;/Year&gt;&lt;RecNum&gt;839&lt;/RecNum&gt;&lt;DisplayText&gt;(Justia 2005)&lt;/DisplayText&gt;&lt;record&gt;&lt;rec-number&gt;839&lt;/rec-number&gt;&lt;foreign-keys&gt;&lt;key app="EN" db-id="tt9avpztkswaa1errpsvdse5zfw5aae9as2e" timestamp="1585537184"&gt;839&lt;/key&gt;&lt;/foreign-keys&gt;&lt;ref-type name="Legal Rule or Regulation"&gt;50&lt;/ref-type&gt;&lt;contributors&gt;&lt;authors&gt;&lt;author&gt;Justia&lt;/author&gt;&lt;/authors&gt;&lt;/contributors&gt;&lt;titles&gt;&lt;title&gt;United States of America, Appellee/cross-appellant, v. Leo v. Felton; Erica Chase, Defendants, Appellants/cross-appellees, 417 F.3d 97 (1st Cir. 2005)&lt;/title&gt;&lt;/titles&gt;&lt;dates&gt;&lt;year&gt;2005&lt;/year&gt;&lt;/dates&gt;&lt;publisher&gt;Justia US Law&lt;/publisher&gt;&lt;urls&gt;&lt;related-urls&gt;&lt;url&gt;https://law.justia.com/cases/federal/appellate-courts/F3/417/97/580608/&lt;/url&gt;&lt;/related-urls&gt;&lt;/urls&gt;&lt;/record&gt;&lt;/Cite&gt;&lt;/EndNote&gt;</w:instrText>
            </w:r>
            <w:r w:rsidR="00507BA5" w:rsidRPr="00183900">
              <w:rPr>
                <w:sz w:val="18"/>
                <w:szCs w:val="18"/>
              </w:rPr>
              <w:fldChar w:fldCharType="separate"/>
            </w:r>
            <w:r w:rsidR="00507BA5" w:rsidRPr="00183900">
              <w:rPr>
                <w:noProof/>
                <w:sz w:val="18"/>
                <w:szCs w:val="18"/>
              </w:rPr>
              <w:t>(Justia 2005)</w:t>
            </w:r>
            <w:r w:rsidR="00507BA5"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Pr="00183900" w:rsidRDefault="000B19EC" w:rsidP="000B19EC">
            <w:pPr>
              <w:rPr>
                <w:b w:val="0"/>
                <w:sz w:val="18"/>
                <w:szCs w:val="18"/>
              </w:rPr>
            </w:pPr>
            <w:r w:rsidRPr="00183900">
              <w:rPr>
                <w:b w:val="0"/>
                <w:sz w:val="18"/>
                <w:szCs w:val="18"/>
              </w:rPr>
              <w:t xml:space="preserve">Beate Zschape </w:t>
            </w:r>
          </w:p>
          <w:p w:rsidR="000B19EC" w:rsidRPr="00183900" w:rsidRDefault="000B19EC" w:rsidP="000B19EC">
            <w:pPr>
              <w:rPr>
                <w:b w:val="0"/>
                <w:sz w:val="18"/>
                <w:szCs w:val="18"/>
              </w:rPr>
            </w:pPr>
            <w:r w:rsidRPr="00183900">
              <w:rPr>
                <w:b w:val="0"/>
                <w:sz w:val="18"/>
                <w:szCs w:val="18"/>
              </w:rPr>
              <w:t xml:space="preserve">Germany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eo-Nazi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ational Socialist Underground </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Zschape, along with two men, was convicted for a campaign of assassination against ten migrants and a police officer between 1999 and 2011. The judge suggested during sentencing that Zschape was critical in th</w:t>
            </w:r>
            <w:r w:rsidR="008915E5" w:rsidRPr="00183900">
              <w:rPr>
                <w:sz w:val="18"/>
                <w:szCs w:val="18"/>
              </w:rPr>
              <w:t>e group’s undercover operations</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Hillebrand&lt;/Author&gt;&lt;Year&gt;2018&lt;/Year&gt;&lt;RecNum&gt;842&lt;/RecNum&gt;&lt;DisplayText&gt;(Hillebrand 2018)&lt;/DisplayText&gt;&lt;record&gt;&lt;rec-number&gt;842&lt;/rec-number&gt;&lt;foreign-keys&gt;&lt;key app="EN" db-id="tt9avpztkswaa1errpsvdse5zfw5aae9as2e" timestamp="1585539585"&gt;842&lt;/key&gt;&lt;/foreign-keys&gt;&lt;ref-type name="Newspaper Article"&gt;23&lt;/ref-type&gt;&lt;contributors&gt;&lt;authors&gt;&lt;author&gt;Claudia Hillebrand&lt;/author&gt;&lt;/authors&gt;&lt;/contributors&gt;&lt;titles&gt;&lt;title&gt;Beate Zschäpe guilty: the five-year neo-Nazi trial that shook Germany&lt;/title&gt;&lt;secondary-title&gt;TheConversation&lt;/secondary-title&gt;&lt;/titles&gt;&lt;dates&gt;&lt;year&gt;2018&lt;/year&gt;&lt;pub-dates&gt;&lt;date&gt;12 July&lt;/date&gt;&lt;/pub-dates&gt;&lt;/dates&gt;&lt;urls&gt;&lt;related-urls&gt;&lt;url&gt;https://theconversation.com/beate-zschape-guilty-the-five-year-neo-nazi-trial-that-shook-germany-99816&lt;/url&gt;&lt;/related-urls&gt;&lt;/urls&gt;&lt;/record&gt;&lt;/Cite&gt;&lt;/EndNote&gt;</w:instrText>
            </w:r>
            <w:r w:rsidRPr="00183900">
              <w:rPr>
                <w:sz w:val="18"/>
                <w:szCs w:val="18"/>
              </w:rPr>
              <w:fldChar w:fldCharType="separate"/>
            </w:r>
            <w:r w:rsidRPr="00183900">
              <w:rPr>
                <w:noProof/>
                <w:sz w:val="18"/>
                <w:szCs w:val="18"/>
              </w:rPr>
              <w:t>(Hillebrand 2018)</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Pr="00183900" w:rsidRDefault="000B19EC" w:rsidP="000B19EC">
            <w:pPr>
              <w:rPr>
                <w:b w:val="0"/>
                <w:sz w:val="18"/>
                <w:szCs w:val="18"/>
              </w:rPr>
            </w:pPr>
            <w:r w:rsidRPr="00183900">
              <w:rPr>
                <w:b w:val="0"/>
                <w:sz w:val="18"/>
                <w:szCs w:val="18"/>
              </w:rPr>
              <w:t xml:space="preserve">Holly Dartez </w:t>
            </w:r>
          </w:p>
          <w:p w:rsidR="000B19EC" w:rsidRPr="00183900" w:rsidRDefault="000B19EC" w:rsidP="000B19EC">
            <w:pPr>
              <w:rPr>
                <w:b w:val="0"/>
                <w:sz w:val="18"/>
                <w:szCs w:val="18"/>
              </w:rPr>
            </w:pPr>
            <w:r w:rsidRPr="00183900">
              <w:rPr>
                <w:b w:val="0"/>
                <w:sz w:val="18"/>
                <w:szCs w:val="18"/>
              </w:rPr>
              <w:t xml:space="preserve">United States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supremacy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Klavern 1500, Invisible Empire, Ku Klux Klan </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Dartez, along with four men, was indicted for three counts of cross burning the home of three black men, in addition to intimidation, and using fire to commit a felony in 2003. She was the driver for the attack, and also h</w:t>
            </w:r>
            <w:r w:rsidR="008915E5" w:rsidRPr="00183900">
              <w:rPr>
                <w:sz w:val="18"/>
                <w:szCs w:val="18"/>
              </w:rPr>
              <w:t>eld a role as Klavern secretary</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Appeals&lt;/Author&gt;&lt;Year&gt;2010&lt;/Year&gt;&lt;RecNum&gt;840&lt;/RecNum&gt;&lt;DisplayText&gt;(Appeals 2010)&lt;/DisplayText&gt;&lt;record&gt;&lt;rec-number&gt;840&lt;/rec-number&gt;&lt;foreign-keys&gt;&lt;key app="EN" db-id="tt9avpztkswaa1errpsvdse5zfw5aae9as2e" timestamp="1585538042"&gt;840&lt;/key&gt;&lt;/foreign-keys&gt;&lt;ref-type name="Legal Rule or Regulation"&gt;50&lt;/ref-type&gt;&lt;contributors&gt;&lt;authors&gt;&lt;author&gt;Court of Appeals&lt;/author&gt;&lt;/authors&gt;&lt;/contributors&gt;&lt;titles&gt;&lt;title&gt;United States of America, Appellee/Defendant, v. David Anthony Fuselier, No 03-30438 (5th Cir. 2010)&lt;/title&gt;&lt;/titles&gt;&lt;dates&gt;&lt;year&gt;2010&lt;/year&gt;&lt;/dates&gt;&lt;urls&gt;&lt;related-urls&gt;&lt;url&gt;https://www.justice.gov/sites/default/files/crt/legacy/2010/12/14/fuselier.pdf&lt;/url&gt;&lt;/related-urls&gt;&lt;/urls&gt;&lt;/record&gt;&lt;/Cite&gt;&lt;/EndNote&gt;</w:instrText>
            </w:r>
            <w:r w:rsidRPr="00183900">
              <w:rPr>
                <w:sz w:val="18"/>
                <w:szCs w:val="18"/>
              </w:rPr>
              <w:fldChar w:fldCharType="separate"/>
            </w:r>
            <w:r w:rsidRPr="00183900">
              <w:rPr>
                <w:noProof/>
                <w:sz w:val="18"/>
                <w:szCs w:val="18"/>
              </w:rPr>
              <w:t>(Appeals 2010)</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Pr="00183900" w:rsidRDefault="000B19EC" w:rsidP="000B19EC">
            <w:pPr>
              <w:rPr>
                <w:b w:val="0"/>
                <w:sz w:val="18"/>
                <w:szCs w:val="18"/>
              </w:rPr>
            </w:pPr>
            <w:r w:rsidRPr="00183900">
              <w:rPr>
                <w:b w:val="0"/>
                <w:sz w:val="18"/>
                <w:szCs w:val="18"/>
              </w:rPr>
              <w:t xml:space="preserve">Tristain Frye </w:t>
            </w:r>
          </w:p>
          <w:p w:rsidR="000B19EC" w:rsidRPr="00183900" w:rsidRDefault="000B19EC" w:rsidP="000B19EC">
            <w:pPr>
              <w:rPr>
                <w:b w:val="0"/>
                <w:sz w:val="18"/>
                <w:szCs w:val="18"/>
              </w:rPr>
            </w:pPr>
            <w:r w:rsidRPr="00183900">
              <w:rPr>
                <w:b w:val="0"/>
                <w:sz w:val="18"/>
                <w:szCs w:val="18"/>
              </w:rPr>
              <w:t xml:space="preserve">United States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eo-Nazi, white supremacy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Volksfront </w:t>
            </w:r>
          </w:p>
        </w:tc>
        <w:tc>
          <w:tcPr>
            <w:tcW w:w="4820" w:type="dxa"/>
          </w:tcPr>
          <w:p w:rsidR="000B19EC" w:rsidRPr="00183900" w:rsidRDefault="000B19EC" w:rsidP="002E689A">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Frye, along with three men, beat a homeless man to death, believing he was a drug dealer in 2003. Frye was pregnant with an accomplice’s child at the time of the attack, which was believed to be </w:t>
            </w:r>
            <w:r w:rsidR="008915E5" w:rsidRPr="00183900">
              <w:rPr>
                <w:sz w:val="18"/>
                <w:szCs w:val="18"/>
              </w:rPr>
              <w:t>an initiation for red shoelaces</w:t>
            </w:r>
            <w:r w:rsidRPr="00183900">
              <w:rPr>
                <w:sz w:val="18"/>
                <w:szCs w:val="18"/>
              </w:rPr>
              <w:t xml:space="preserve"> </w:t>
            </w:r>
            <w:r w:rsidRPr="00183900">
              <w:rPr>
                <w:sz w:val="18"/>
                <w:szCs w:val="18"/>
              </w:rPr>
              <w:fldChar w:fldCharType="begin"/>
            </w:r>
            <w:r w:rsidR="002E689A">
              <w:rPr>
                <w:sz w:val="18"/>
                <w:szCs w:val="18"/>
              </w:rPr>
              <w:instrText xml:space="preserve"> ADDIN EN.CITE &lt;EndNote&gt;&lt;Cite&gt;&lt;Author&gt;SPLC&lt;/Author&gt;&lt;Year&gt;2004&lt;/Year&gt;&lt;RecNum&gt;841&lt;/RecNum&gt;&lt;DisplayText&gt;(SPLC 2004)&lt;/DisplayText&gt;&lt;record&gt;&lt;rec-number&gt;841&lt;/rec-number&gt;&lt;foreign-keys&gt;&lt;key app="EN" db-id="tt9avpztkswaa1errpsvdse5zfw5aae9as2e" timestamp="1585538455"&gt;841&lt;/key&gt;&lt;/foreign-keys&gt;&lt;ref-type name="Web Page"&gt;12&lt;/ref-type&gt;&lt;contributors&gt;&lt;authors&gt;&lt;author&gt;SPLC&lt;/author&gt;&lt;/authors&gt;&lt;/contributors&gt;&lt;titles&gt;&lt;title&gt;Four racist skinheads write letters from prison after being convicted of brutal killing&lt;/title&gt;&lt;/titles&gt;&lt;volume&gt;2020&lt;/volume&gt;&lt;number&gt;30 March&lt;/number&gt;&lt;dates&gt;&lt;year&gt;2004&lt;/year&gt;&lt;/dates&gt;&lt;urls&gt;&lt;related-urls&gt;&lt;url&gt;https://www.splcenter.org/fighting-hate/intelligence-report/2004/four-racist-skinheads-write-letters-prison-after-being-convicted-brutal-killing&lt;/url&gt;&lt;/related-urls&gt;&lt;/urls&gt;&lt;/record&gt;&lt;/Cite&gt;&lt;/EndNote&gt;</w:instrText>
            </w:r>
            <w:r w:rsidRPr="00183900">
              <w:rPr>
                <w:sz w:val="18"/>
                <w:szCs w:val="18"/>
              </w:rPr>
              <w:fldChar w:fldCharType="separate"/>
            </w:r>
            <w:r w:rsidRPr="00183900">
              <w:rPr>
                <w:noProof/>
                <w:sz w:val="18"/>
                <w:szCs w:val="18"/>
              </w:rPr>
              <w:t>(SPLC 2004)</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 xml:space="preserve">Christine Greenwood </w:t>
            </w:r>
          </w:p>
          <w:p w:rsidR="00013CE0" w:rsidRPr="00183900" w:rsidRDefault="00013CE0" w:rsidP="000B19EC">
            <w:pPr>
              <w:rPr>
                <w:b w:val="0"/>
                <w:sz w:val="18"/>
                <w:szCs w:val="18"/>
              </w:rPr>
            </w:pPr>
            <w:r>
              <w:rPr>
                <w:b w:val="0"/>
                <w:sz w:val="18"/>
                <w:szCs w:val="18"/>
              </w:rPr>
              <w:t>United States</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eo-Nazi, white supremacism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Blood and Honour, Women for Aryan Unity</w:t>
            </w:r>
          </w:p>
        </w:tc>
        <w:tc>
          <w:tcPr>
            <w:tcW w:w="4820" w:type="dxa"/>
          </w:tcPr>
          <w:p w:rsidR="000B19EC" w:rsidRPr="00183900" w:rsidRDefault="000B19EC" w:rsidP="008915E5">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Greenwood, with partner John McCabe, were charged with possession of bomb making materials, including 50 gallons of gasoline and battery operated clocks.  Greenwood also founded Women for Aryan Unity and launch</w:t>
            </w:r>
            <w:r w:rsidR="008915E5" w:rsidRPr="00183900">
              <w:rPr>
                <w:sz w:val="18"/>
                <w:szCs w:val="18"/>
              </w:rPr>
              <w:t>ed the Aryan Baby Drive</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Blee&lt;/Author&gt;&lt;Year&gt;2005&lt;/Year&gt;&lt;RecNum&gt;823&lt;/RecNum&gt;&lt;DisplayText&gt;(Blee 2005)&lt;/DisplayText&gt;&lt;record&gt;&lt;rec-number&gt;823&lt;/rec-number&gt;&lt;foreign-keys&gt;&lt;key app="EN" db-id="tt9avpztkswaa1errpsvdse5zfw5aae9as2e" timestamp="1582858971"&gt;823&lt;/key&gt;&lt;/foreign-keys&gt;&lt;ref-type name="Journal Article"&gt;17&lt;/ref-type&gt;&lt;contributors&gt;&lt;authors&gt;&lt;author&gt;Blee, Kathleen M.&lt;/author&gt;&lt;/authors&gt;&lt;/contributors&gt;&lt;titles&gt;&lt;title&gt;Women and Organized Racial Terrorism in the United States&lt;/title&gt;&lt;secondary-title&gt;Studies in Conflict &amp;amp; Terrorism&lt;/secondary-title&gt;&lt;/titles&gt;&lt;periodical&gt;&lt;full-title&gt;Studies in Conflict &amp;amp; Terrorism&lt;/full-title&gt;&lt;/periodical&gt;&lt;pages&gt;421-433&lt;/pages&gt;&lt;volume&gt;28&lt;/volume&gt;&lt;number&gt;5&lt;/number&gt;&lt;keywords&gt;&lt;keyword&gt;Social Welfare &amp;amp; Social Work&lt;/keyword&gt;&lt;keyword&gt;Sociology &amp;amp; Social History&lt;/keyword&gt;&lt;keyword&gt;International Relations&lt;/keyword&gt;&lt;/keywords&gt;&lt;dates&gt;&lt;year&gt;2005&lt;/year&gt;&lt;/dates&gt;&lt;publisher&gt;Taylor &amp;amp; Francis Group&lt;/publisher&gt;&lt;isbn&gt;1057-610X&lt;/isbn&gt;&lt;urls&gt;&lt;/urls&gt;&lt;electronic-resource-num&gt;10.1080/10576100500180303&lt;/electronic-resource-num&gt;&lt;/record&gt;&lt;/Cite&gt;&lt;/EndNote&gt;</w:instrText>
            </w:r>
            <w:r w:rsidRPr="00183900">
              <w:rPr>
                <w:sz w:val="18"/>
                <w:szCs w:val="18"/>
              </w:rPr>
              <w:fldChar w:fldCharType="separate"/>
            </w:r>
            <w:r w:rsidRPr="00183900">
              <w:rPr>
                <w:noProof/>
                <w:sz w:val="18"/>
                <w:szCs w:val="18"/>
              </w:rPr>
              <w:t>(Blee 2005)</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 xml:space="preserve">Kathy Ainsworth </w:t>
            </w:r>
          </w:p>
          <w:p w:rsidR="00013CE0" w:rsidRPr="00183900" w:rsidRDefault="00013CE0" w:rsidP="000B19EC">
            <w:pPr>
              <w:rPr>
                <w:b w:val="0"/>
                <w:sz w:val="18"/>
                <w:szCs w:val="18"/>
              </w:rPr>
            </w:pPr>
            <w:r>
              <w:rPr>
                <w:b w:val="0"/>
                <w:sz w:val="18"/>
                <w:szCs w:val="18"/>
              </w:rPr>
              <w:t>United States</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supremacy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Knights of the Ku Klux Klan </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In 1970, Ainsworth and two men were implicated in a string of bombings against black and </w:t>
            </w:r>
            <w:r w:rsidR="008915E5" w:rsidRPr="00183900">
              <w:rPr>
                <w:sz w:val="18"/>
                <w:szCs w:val="18"/>
              </w:rPr>
              <w:t>Jewish targets in 1967 and 1968</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Wexler&lt;/Author&gt;&lt;Year&gt;2015&lt;/Year&gt;&lt;RecNum&gt;843&lt;/RecNum&gt;&lt;DisplayText&gt;(Wexler 2015)&lt;/DisplayText&gt;&lt;record&gt;&lt;rec-number&gt;843&lt;/rec-number&gt;&lt;foreign-keys&gt;&lt;key app="EN" db-id="tt9avpztkswaa1errpsvdse5zfw5aae9as2e" timestamp="1585541974"&gt;843&lt;/key&gt;&lt;/foreign-keys&gt;&lt;ref-type name="Book"&gt;6&lt;/ref-type&gt;&lt;contributors&gt;&lt;authors&gt;&lt;author&gt;Stuart Wexler&lt;/author&gt;&lt;/authors&gt;&lt;/contributors&gt;&lt;titles&gt;&lt;title&gt;America&amp;apos;s Secret Jihad: The Hidden History of Religious Terrorism in the United States&lt;/title&gt;&lt;/titles&gt;&lt;dates&gt;&lt;year&gt;2015&lt;/year&gt;&lt;/dates&gt;&lt;pub-location&gt;eBook&lt;/pub-location&gt;&lt;publisher&gt;Counterpoint&lt;/publisher&gt;&lt;urls&gt;&lt;/urls&gt;&lt;/record&gt;&lt;/Cite&gt;&lt;/EndNote&gt;</w:instrText>
            </w:r>
            <w:r w:rsidRPr="00183900">
              <w:rPr>
                <w:sz w:val="18"/>
                <w:szCs w:val="18"/>
              </w:rPr>
              <w:fldChar w:fldCharType="separate"/>
            </w:r>
            <w:r w:rsidRPr="00183900">
              <w:rPr>
                <w:noProof/>
                <w:sz w:val="18"/>
                <w:szCs w:val="18"/>
              </w:rPr>
              <w:t>(Wexler 2015)</w:t>
            </w:r>
            <w:r w:rsidRPr="00183900">
              <w:rPr>
                <w:sz w:val="18"/>
                <w:szCs w:val="18"/>
              </w:rPr>
              <w:fldChar w:fldCharType="end"/>
            </w:r>
            <w:r w:rsidR="008915E5" w:rsidRPr="00183900">
              <w:rPr>
                <w:sz w:val="18"/>
                <w:szCs w:val="18"/>
              </w:rPr>
              <w:t>.</w:t>
            </w:r>
            <w:r w:rsidRPr="00183900">
              <w:rPr>
                <w:sz w:val="18"/>
                <w:szCs w:val="18"/>
              </w:rPr>
              <w:t xml:space="preserve"> </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Jean Craig</w:t>
            </w:r>
          </w:p>
          <w:p w:rsidR="00013CE0" w:rsidRPr="00183900" w:rsidRDefault="00013CE0" w:rsidP="000B19EC">
            <w:pPr>
              <w:rPr>
                <w:b w:val="0"/>
                <w:sz w:val="18"/>
                <w:szCs w:val="18"/>
              </w:rPr>
            </w:pPr>
            <w:r>
              <w:rPr>
                <w:b w:val="0"/>
                <w:sz w:val="18"/>
                <w:szCs w:val="18"/>
              </w:rPr>
              <w:t>United States</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supremacy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The Order, Bruder Schweigen</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Craig, in addition to other Order members, was implicated in the killing of Jewish radio host Alan Berg in 1984. Craig allegedly followed Berg for weeks prior the attack,</w:t>
            </w:r>
            <w:r w:rsidR="008915E5" w:rsidRPr="00183900">
              <w:rPr>
                <w:sz w:val="18"/>
                <w:szCs w:val="18"/>
              </w:rPr>
              <w:t xml:space="preserve"> filming and taking photographs</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Hilliard&lt;/Author&gt;&lt;Year&gt;1987&lt;/Year&gt;&lt;RecNum&gt;851&lt;/RecNum&gt;&lt;DisplayText&gt;(Hilliard 1987)&lt;/DisplayText&gt;&lt;record&gt;&lt;rec-number&gt;851&lt;/rec-number&gt;&lt;foreign-keys&gt;&lt;key app="EN" db-id="tt9avpztkswaa1errpsvdse5zfw5aae9as2e" timestamp="1585618590"&gt;851&lt;/key&gt;&lt;/foreign-keys&gt;&lt;ref-type name="Newspaper Article"&gt;23&lt;/ref-type&gt;&lt;contributors&gt;&lt;authors&gt;&lt;author&gt;Carl Hilliard&lt;/author&gt;&lt;/authors&gt;&lt;/contributors&gt;&lt;titles&gt;&lt;title&gt;Camera Shop Owner Testifies Jean Craig Discussed Killing Berg&lt;/title&gt;&lt;secondary-title&gt;AP News&lt;/secondary-title&gt;&lt;/titles&gt;&lt;dates&gt;&lt;year&gt;1987&lt;/year&gt;&lt;pub-dates&gt;&lt;date&gt;10 November&lt;/date&gt;&lt;/pub-dates&gt;&lt;/dates&gt;&lt;urls&gt;&lt;related-urls&gt;&lt;url&gt;https://apnews.com/eb91ff4be2716d5791c5bc6de98a79ea&lt;/url&gt;&lt;/related-urls&gt;&lt;/urls&gt;&lt;/record&gt;&lt;/Cite&gt;&lt;/EndNote&gt;</w:instrText>
            </w:r>
            <w:r w:rsidRPr="00183900">
              <w:rPr>
                <w:sz w:val="18"/>
                <w:szCs w:val="18"/>
              </w:rPr>
              <w:fldChar w:fldCharType="separate"/>
            </w:r>
            <w:r w:rsidRPr="00183900">
              <w:rPr>
                <w:noProof/>
                <w:sz w:val="18"/>
                <w:szCs w:val="18"/>
              </w:rPr>
              <w:t>(Hilliard 1987)</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Pr="00183900" w:rsidRDefault="000B19EC" w:rsidP="000B19EC">
            <w:pPr>
              <w:rPr>
                <w:b w:val="0"/>
                <w:sz w:val="18"/>
                <w:szCs w:val="18"/>
              </w:rPr>
            </w:pPr>
            <w:r w:rsidRPr="00183900">
              <w:rPr>
                <w:b w:val="0"/>
                <w:sz w:val="18"/>
                <w:szCs w:val="18"/>
              </w:rPr>
              <w:t>Shelley Shannon</w:t>
            </w:r>
          </w:p>
          <w:p w:rsidR="000B19EC" w:rsidRPr="00183900" w:rsidRDefault="000B19EC" w:rsidP="000B19EC">
            <w:pPr>
              <w:rPr>
                <w:b w:val="0"/>
                <w:sz w:val="18"/>
                <w:szCs w:val="18"/>
              </w:rPr>
            </w:pPr>
            <w:r w:rsidRPr="00183900">
              <w:rPr>
                <w:b w:val="0"/>
                <w:sz w:val="18"/>
                <w:szCs w:val="18"/>
              </w:rPr>
              <w:t xml:space="preserve">United States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Anti-abortion, Christian Identity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Amy of God </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Shannon was involved in six fire-bombings of abortion clinics, two acid attacks, and was found guilty of shooting and wounding a </w:t>
            </w:r>
            <w:r w:rsidR="008915E5" w:rsidRPr="00183900">
              <w:rPr>
                <w:sz w:val="18"/>
                <w:szCs w:val="18"/>
              </w:rPr>
              <w:t>Wichita abortion doctor in 1993</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Thomas&lt;/Author&gt;&lt;Year&gt;2018&lt;/Year&gt;&lt;RecNum&gt;846&lt;/RecNum&gt;&lt;DisplayText&gt;(Thomas 2018)&lt;/DisplayText&gt;&lt;record&gt;&lt;rec-number&gt;846&lt;/rec-number&gt;&lt;foreign-keys&gt;&lt;key app="EN" db-id="tt9avpztkswaa1errpsvdse5zfw5aae9as2e" timestamp="1585543303"&gt;846&lt;/key&gt;&lt;/foreign-keys&gt;&lt;ref-type name="Newspaper Article"&gt;23&lt;/ref-type&gt;&lt;contributors&gt;&lt;authors&gt;&lt;author&gt;Judy L Thomas&lt;/author&gt;&lt;/authors&gt;&lt;/contributors&gt;&lt;titles&gt;&lt;title&gt;Abortion clinics on edge after woman who shot Kansas doctor is released from prison&lt;/title&gt;&lt;secondary-title&gt;The Kansas City Star&lt;/secondary-title&gt;&lt;/titles&gt;&lt;dates&gt;&lt;year&gt;2018&lt;/year&gt;&lt;pub-dates&gt;&lt;date&gt;7 November&lt;/date&gt;&lt;/pub-dates&gt;&lt;/dates&gt;&lt;urls&gt;&lt;related-urls&gt;&lt;url&gt;https://www.kansascity.com/news/local/crime/article221194600.html&lt;/url&gt;&lt;/related-urls&gt;&lt;/urls&gt;&lt;/record&gt;&lt;/Cite&gt;&lt;/EndNote&gt;</w:instrText>
            </w:r>
            <w:r w:rsidRPr="00183900">
              <w:rPr>
                <w:sz w:val="18"/>
                <w:szCs w:val="18"/>
              </w:rPr>
              <w:fldChar w:fldCharType="separate"/>
            </w:r>
            <w:r w:rsidRPr="00183900">
              <w:rPr>
                <w:noProof/>
                <w:sz w:val="18"/>
                <w:szCs w:val="18"/>
              </w:rPr>
              <w:t>(Thomas 2018)</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Pr="00183900" w:rsidRDefault="000B19EC" w:rsidP="000B19EC">
            <w:pPr>
              <w:rPr>
                <w:b w:val="0"/>
                <w:sz w:val="18"/>
                <w:szCs w:val="18"/>
              </w:rPr>
            </w:pPr>
            <w:r w:rsidRPr="00183900">
              <w:rPr>
                <w:b w:val="0"/>
                <w:sz w:val="18"/>
                <w:szCs w:val="18"/>
              </w:rPr>
              <w:t>Tammy Williams</w:t>
            </w:r>
          </w:p>
          <w:p w:rsidR="000B19EC" w:rsidRPr="00183900" w:rsidRDefault="000B19EC" w:rsidP="000B19EC">
            <w:pPr>
              <w:rPr>
                <w:b w:val="0"/>
                <w:sz w:val="18"/>
                <w:szCs w:val="18"/>
              </w:rPr>
            </w:pPr>
            <w:r w:rsidRPr="00183900">
              <w:rPr>
                <w:b w:val="0"/>
                <w:sz w:val="18"/>
                <w:szCs w:val="18"/>
              </w:rPr>
              <w:t xml:space="preserve">United States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supremacist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Covenant, the Sword, and the Arm of the Lord</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illiams, along with husband Londell, were charged with threating an informer, possessing an automatic rifle, and </w:t>
            </w:r>
            <w:r w:rsidRPr="00183900">
              <w:rPr>
                <w:sz w:val="18"/>
                <w:szCs w:val="18"/>
              </w:rPr>
              <w:lastRenderedPageBreak/>
              <w:t xml:space="preserve">planning to assassin Democratic presidential candidate </w:t>
            </w:r>
            <w:r w:rsidR="008915E5" w:rsidRPr="00183900">
              <w:rPr>
                <w:sz w:val="18"/>
                <w:szCs w:val="18"/>
              </w:rPr>
              <w:t>Reverend Jesse Jackson in 1988</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Year&gt;1988&lt;/Year&gt;&lt;RecNum&gt;847&lt;/RecNum&gt;&lt;DisplayText&gt;(1988)&lt;/DisplayText&gt;&lt;record&gt;&lt;rec-number&gt;847&lt;/rec-number&gt;&lt;foreign-keys&gt;&lt;key app="EN" db-id="tt9avpztkswaa1errpsvdse5zfw5aae9as2e" timestamp="1585609887"&gt;847&lt;/key&gt;&lt;/foreign-keys&gt;&lt;ref-type name="Newspaper Article"&gt;23&lt;/ref-type&gt;&lt;contributors&gt;&lt;/contributors&gt;&lt;titles&gt;&lt;title&gt;Death Plot: Two Held - Couple charged with conspiring to kill Jesse Jackson&lt;/title&gt;&lt;secondary-title&gt;Canberra Times (ACT : 1926 - 1995)&lt;/secondary-title&gt;&lt;short-title&gt;Death Plot&lt;/short-title&gt;&lt;/titles&gt;&lt;pages&gt;5&lt;/pages&gt;&lt;section&gt;World News&lt;/section&gt;&lt;dates&gt;&lt;year&gt;1988&lt;/year&gt;&lt;pub-dates&gt;&lt;date&gt;19 May&lt;/date&gt;&lt;/pub-dates&gt;&lt;/dates&gt;&lt;pub-location&gt;ACT&lt;/pub-location&gt;&lt;urls&gt;&lt;related-urls&gt;&lt;url&gt;http://nla.gov.au/nla.news-article111974262&lt;/url&gt;&lt;/related-urls&gt;&lt;/urls&gt;&lt;access-date&gt;31 March 2020&lt;/access-date&gt;&lt;/record&gt;&lt;/Cite&gt;&lt;/EndNote&gt;</w:instrText>
            </w:r>
            <w:r w:rsidRPr="00183900">
              <w:rPr>
                <w:sz w:val="18"/>
                <w:szCs w:val="18"/>
              </w:rPr>
              <w:fldChar w:fldCharType="separate"/>
            </w:r>
            <w:r w:rsidRPr="00183900">
              <w:rPr>
                <w:noProof/>
                <w:sz w:val="18"/>
                <w:szCs w:val="18"/>
              </w:rPr>
              <w:t>(1988)</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lastRenderedPageBreak/>
              <w:t xml:space="preserve">Bolona Bomber </w:t>
            </w:r>
          </w:p>
          <w:p w:rsidR="00013CE0" w:rsidRPr="00183900" w:rsidRDefault="00013CE0" w:rsidP="000B19EC">
            <w:pPr>
              <w:rPr>
                <w:b w:val="0"/>
                <w:sz w:val="18"/>
                <w:szCs w:val="18"/>
              </w:rPr>
            </w:pPr>
            <w:r>
              <w:rPr>
                <w:b w:val="0"/>
                <w:sz w:val="18"/>
                <w:szCs w:val="18"/>
              </w:rPr>
              <w:t>Germany</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eo-Nazi</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Possibly Paramilitary Sports Group Hoffman</w:t>
            </w:r>
          </w:p>
        </w:tc>
        <w:tc>
          <w:tcPr>
            <w:tcW w:w="4820" w:type="dxa"/>
          </w:tcPr>
          <w:p w:rsidR="000B19EC" w:rsidRPr="00183900" w:rsidRDefault="000B19EC" w:rsidP="008915E5">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An unknown woman claimed responsibility for the bomb laid at the Munich Octoberfest by on 26 September 1980, killing </w:t>
            </w:r>
            <w:r w:rsidR="008915E5" w:rsidRPr="00183900">
              <w:rPr>
                <w:sz w:val="18"/>
                <w:szCs w:val="18"/>
              </w:rPr>
              <w:t>twelve and wounding 200</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AAP-AP&lt;/Author&gt;&lt;Year&gt;1980&lt;/Year&gt;&lt;RecNum&gt;848&lt;/RecNum&gt;&lt;DisplayText&gt;(AAP-AP 1980, Manthe 2019a)&lt;/DisplayText&gt;&lt;record&gt;&lt;rec-number&gt;848&lt;/rec-number&gt;&lt;foreign-keys&gt;&lt;key app="EN" db-id="tt9avpztkswaa1errpsvdse5zfw5aae9as2e" timestamp="1585610245"&gt;848&lt;/key&gt;&lt;/foreign-keys&gt;&lt;ref-type name="Newspaper Article"&gt;23&lt;/ref-type&gt;&lt;contributors&gt;&lt;authors&gt;&lt;author&gt;AAP-AP&lt;/author&gt;&lt;/authors&gt;&lt;/contributors&gt;&lt;titles&gt;&lt;title&gt;Right-wing extremists under investigation&lt;/title&gt;&lt;secondary-title&gt;Canberra Times (ACT : 1926 - 1995)&lt;/secondary-title&gt;&lt;short-title&gt;Right-wing extremists under investigation&lt;/short-title&gt;&lt;/titles&gt;&lt;pages&gt;6&lt;/pages&gt;&lt;dates&gt;&lt;year&gt;1980&lt;/year&gt;&lt;pub-dates&gt;&lt;date&gt;29 September&lt;/date&gt;&lt;/pub-dates&gt;&lt;/dates&gt;&lt;pub-location&gt;ACT&lt;/pub-location&gt;&lt;urls&gt;&lt;related-urls&gt;&lt;url&gt;http://nla.gov.au/nla.news-article125624665&lt;/url&gt;&lt;/related-urls&gt;&lt;/urls&gt;&lt;access-date&gt;31 March 2020&lt;/access-date&gt;&lt;/record&gt;&lt;/Cite&gt;&lt;Cite&gt;&lt;Author&gt;Manthe&lt;/Author&gt;&lt;Year&gt;2019&lt;/Year&gt;&lt;RecNum&gt;849&lt;/RecNum&gt;&lt;record&gt;&lt;rec-number&gt;849&lt;/rec-number&gt;&lt;foreign-keys&gt;&lt;key app="EN" db-id="tt9avpztkswaa1errpsvdse5zfw5aae9as2e" timestamp="1585610420"&gt;849&lt;/key&gt;&lt;/foreign-keys&gt;&lt;ref-type name="Web Page"&gt;12&lt;/ref-type&gt;&lt;contributors&gt;&lt;authors&gt;&lt;author&gt;Barbara Manthe&lt;/author&gt;&lt;/authors&gt;&lt;/contributors&gt;&lt;titles&gt;&lt;title&gt;The 1980 Oktoberfest bombing – a case with many question marks&lt;/title&gt;&lt;secondary-title&gt;Countering the Radical Right&lt;/secondary-title&gt;&lt;/titles&gt;&lt;volume&gt;2020&lt;/volume&gt;&lt;number&gt;31 March&lt;/number&gt;&lt;dates&gt;&lt;year&gt;2019&lt;/year&gt;&lt;pub-dates&gt;&lt;date&gt;6 July&lt;/date&gt;&lt;/pub-dates&gt;&lt;/dates&gt;&lt;publisher&gt;OpenDemocracy&lt;/publisher&gt;&lt;urls&gt;&lt;related-urls&gt;&lt;url&gt;https://www.opendemocracy.net/en/countering-radical-right/the-1980-oktoberfest-bombing-a-case-with-many-question-marks/&lt;/url&gt;&lt;/related-urls&gt;&lt;/urls&gt;&lt;/record&gt;&lt;/Cite&gt;&lt;/EndNote&gt;</w:instrText>
            </w:r>
            <w:r w:rsidRPr="00183900">
              <w:rPr>
                <w:sz w:val="18"/>
                <w:szCs w:val="18"/>
              </w:rPr>
              <w:fldChar w:fldCharType="separate"/>
            </w:r>
            <w:r w:rsidRPr="00183900">
              <w:rPr>
                <w:noProof/>
                <w:sz w:val="18"/>
                <w:szCs w:val="18"/>
              </w:rPr>
              <w:t>(AAP-AP 1980, Manthe 2019a)</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Pr="00183900" w:rsidRDefault="000B19EC" w:rsidP="000B19EC">
            <w:pPr>
              <w:rPr>
                <w:b w:val="0"/>
                <w:sz w:val="18"/>
                <w:szCs w:val="18"/>
              </w:rPr>
            </w:pPr>
            <w:r w:rsidRPr="00183900">
              <w:rPr>
                <w:b w:val="0"/>
                <w:sz w:val="18"/>
                <w:szCs w:val="18"/>
              </w:rPr>
              <w:t xml:space="preserve">Melany Attwood </w:t>
            </w:r>
          </w:p>
          <w:p w:rsidR="000B19EC" w:rsidRPr="00183900" w:rsidRDefault="000B19EC" w:rsidP="000B19EC">
            <w:pPr>
              <w:rPr>
                <w:b w:val="0"/>
                <w:sz w:val="18"/>
                <w:szCs w:val="18"/>
              </w:rPr>
            </w:pPr>
            <w:r w:rsidRPr="00183900">
              <w:rPr>
                <w:b w:val="0"/>
                <w:sz w:val="18"/>
                <w:szCs w:val="18"/>
              </w:rPr>
              <w:t>Australia</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eo-Nazi</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Aryan Nations, Aryan Girls</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Attwood, with lover Robert Edhouse and friend Corey Dymock murdered Attwood’s former partner, Alan Taylor. Attwoo</w:t>
            </w:r>
            <w:r w:rsidR="008915E5" w:rsidRPr="00183900">
              <w:rPr>
                <w:sz w:val="18"/>
                <w:szCs w:val="18"/>
              </w:rPr>
              <w:t>d was the leader of Aryan Girls</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Clarke&lt;/Author&gt;&lt;Year&gt;2018&lt;/Year&gt;&lt;RecNum&gt;845&lt;/RecNum&gt;&lt;DisplayText&gt;(Clarke 2018)&lt;/DisplayText&gt;&lt;record&gt;&lt;rec-number&gt;845&lt;/rec-number&gt;&lt;foreign-keys&gt;&lt;key app="EN" db-id="tt9avpztkswaa1errpsvdse5zfw5aae9as2e" timestamp="1585542916"&gt;845&lt;/key&gt;&lt;/foreign-keys&gt;&lt;ref-type name="Newspaper Article"&gt;23&lt;/ref-type&gt;&lt;contributors&gt;&lt;authors&gt;&lt;author&gt;Tim Clarke&lt;/author&gt;&lt;/authors&gt;&lt;/contributors&gt;&lt;titles&gt;&lt;title&gt;Robert Edhouse and Melony Attwood convicted of murder in Nazi ‘death squad’ killing of Alan Taylor&lt;/title&gt;&lt;secondary-title&gt;The West Australian&lt;/secondary-title&gt;&lt;/titles&gt;&lt;dates&gt;&lt;year&gt;2018&lt;/year&gt;&lt;pub-dates&gt;&lt;date&gt;12 March&lt;/date&gt;&lt;/pub-dates&gt;&lt;/dates&gt;&lt;urls&gt;&lt;related-urls&gt;&lt;url&gt;https://thewest.com.au/news/crime/robert-edhouse-and-melony-attwood-convicted-of-murder-in-nazi-death-squad-killing-of-alan-taylor-ng-b88771856z&lt;/url&gt;&lt;/related-urls&gt;&lt;/urls&gt;&lt;/record&gt;&lt;/Cite&gt;&lt;/EndNote&gt;</w:instrText>
            </w:r>
            <w:r w:rsidRPr="00183900">
              <w:rPr>
                <w:sz w:val="18"/>
                <w:szCs w:val="18"/>
              </w:rPr>
              <w:fldChar w:fldCharType="separate"/>
            </w:r>
            <w:r w:rsidRPr="00183900">
              <w:rPr>
                <w:noProof/>
                <w:sz w:val="18"/>
                <w:szCs w:val="18"/>
              </w:rPr>
              <w:t>(Clarke 2018)</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Sharon Merki</w:t>
            </w:r>
          </w:p>
          <w:p w:rsidR="00013CE0" w:rsidRPr="00183900" w:rsidRDefault="00013CE0" w:rsidP="000B19EC">
            <w:pPr>
              <w:rPr>
                <w:b w:val="0"/>
                <w:sz w:val="18"/>
                <w:szCs w:val="18"/>
              </w:rPr>
            </w:pPr>
            <w:r>
              <w:rPr>
                <w:b w:val="0"/>
                <w:sz w:val="18"/>
                <w:szCs w:val="18"/>
              </w:rPr>
              <w:t>United States</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White supremacy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The Order</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Merki, with husband Robert, engaged in racketeering, counterfeiting, among other crimes, on behalf of The Order in 1984. The proceeds were all</w:t>
            </w:r>
            <w:r w:rsidR="008915E5" w:rsidRPr="00183900">
              <w:rPr>
                <w:sz w:val="18"/>
                <w:szCs w:val="18"/>
              </w:rPr>
              <w:t>egedly used to purchase weapons</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Khalsa&lt;/Author&gt;&lt;Year&gt;1986&lt;/Year&gt;&lt;RecNum&gt;852&lt;/RecNum&gt;&lt;DisplayText&gt;(Khalsa 1986)&lt;/DisplayText&gt;&lt;record&gt;&lt;rec-number&gt;852&lt;/rec-number&gt;&lt;foreign-keys&gt;&lt;key app="EN" db-id="tt9avpztkswaa1errpsvdse5zfw5aae9as2e" timestamp="1585619923"&gt;852&lt;/key&gt;&lt;/foreign-keys&gt;&lt;ref-type name="Newspaper Article"&gt;23&lt;/ref-type&gt;&lt;contributors&gt;&lt;authors&gt;&lt;author&gt;G. S Khalsa&lt;/author&gt;&lt;/authors&gt;&lt;/contributors&gt;&lt;titles&gt;&lt;title&gt;Neo-Nazi husband and wife get long prison terms&lt;/title&gt;&lt;secondary-title&gt;UPI&lt;/secondary-title&gt;&lt;/titles&gt;&lt;dates&gt;&lt;year&gt;1986&lt;/year&gt;&lt;pub-dates&gt;&lt;date&gt;15 March&lt;/date&gt;&lt;/pub-dates&gt;&lt;/dates&gt;&lt;urls&gt;&lt;related-urls&gt;&lt;url&gt;https://www.upi.com/Archives/1986/03/15/Neo-Nazi-husband-and-wife-get-long-prison-terms/8463511246800/&lt;/url&gt;&lt;/related-urls&gt;&lt;/urls&gt;&lt;/record&gt;&lt;/Cite&gt;&lt;/EndNote&gt;</w:instrText>
            </w:r>
            <w:r w:rsidRPr="00183900">
              <w:rPr>
                <w:sz w:val="18"/>
                <w:szCs w:val="18"/>
              </w:rPr>
              <w:fldChar w:fldCharType="separate"/>
            </w:r>
            <w:r w:rsidRPr="00183900">
              <w:rPr>
                <w:noProof/>
                <w:sz w:val="18"/>
                <w:szCs w:val="18"/>
              </w:rPr>
              <w:t>(Khalsa 1986)</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 xml:space="preserve">Franziska Birkmann </w:t>
            </w:r>
          </w:p>
          <w:p w:rsidR="00013CE0" w:rsidRPr="00183900" w:rsidRDefault="00013CE0" w:rsidP="000B19EC">
            <w:pPr>
              <w:rPr>
                <w:b w:val="0"/>
                <w:sz w:val="18"/>
                <w:szCs w:val="18"/>
              </w:rPr>
            </w:pPr>
            <w:r>
              <w:rPr>
                <w:b w:val="0"/>
                <w:sz w:val="18"/>
                <w:szCs w:val="18"/>
              </w:rPr>
              <w:t xml:space="preserve">Germany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Neo-Nazi</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Hoffman Paramilitary Sports Group</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Birkmann, along with Uwe Behrendt and Karl-Heinz Hoffman, was implicated in the murder of a Jewish publisher and Rabbi, Schlomo Lewin and his partner in 1980. Birkmann’s sunglasses were found at the scene of the crime, although she was acquitted</w:t>
            </w:r>
            <w:r w:rsidR="008915E5" w:rsidRPr="00183900">
              <w:rPr>
                <w:sz w:val="18"/>
                <w:szCs w:val="18"/>
              </w:rPr>
              <w:t xml:space="preserve"> of conspiracy to commit murder</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Manthe&lt;/Author&gt;&lt;Year&gt;2019&lt;/Year&gt;&lt;RecNum&gt;884&lt;/RecNum&gt;&lt;DisplayText&gt;(Manthe 2019b)&lt;/DisplayText&gt;&lt;record&gt;&lt;rec-number&gt;884&lt;/rec-number&gt;&lt;foreign-keys&gt;&lt;key app="EN" db-id="tt9avpztkswaa1errpsvdse5zfw5aae9as2e" timestamp="1587081647"&gt;884&lt;/key&gt;&lt;/foreign-keys&gt;&lt;ref-type name="Web Page"&gt;12&lt;/ref-type&gt;&lt;contributors&gt;&lt;authors&gt;&lt;author&gt;Barbara Manthe&lt;/author&gt;&lt;/authors&gt;&lt;/contributors&gt;&lt;titles&gt;&lt;title&gt;The Anti-Semitic Murder Germany Forgot&lt;/title&gt;&lt;/titles&gt;&lt;volume&gt;2020&lt;/volume&gt;&lt;number&gt;17 April&lt;/number&gt;&lt;dates&gt;&lt;year&gt;2019&lt;/year&gt;&lt;/dates&gt;&lt;publisher&gt;Centre for the Analysis of the Radical Right&lt;/publisher&gt;&lt;urls&gt;&lt;related-urls&gt;&lt;url&gt;https://www.radicalrightanalysis.com/2019/02/01/the-anti-semitic-murder-germany-forgot/&lt;/url&gt;&lt;/related-urls&gt;&lt;/urls&gt;&lt;/record&gt;&lt;/Cite&gt;&lt;/EndNote&gt;</w:instrText>
            </w:r>
            <w:r w:rsidRPr="00183900">
              <w:rPr>
                <w:sz w:val="18"/>
                <w:szCs w:val="18"/>
              </w:rPr>
              <w:fldChar w:fldCharType="separate"/>
            </w:r>
            <w:r w:rsidRPr="00183900">
              <w:rPr>
                <w:noProof/>
                <w:sz w:val="18"/>
                <w:szCs w:val="18"/>
              </w:rPr>
              <w:t>(Manthe 2019b)</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Christine Hewicker</w:t>
            </w:r>
          </w:p>
          <w:p w:rsidR="00013CE0" w:rsidRPr="00183900" w:rsidRDefault="00013CE0" w:rsidP="000B19EC">
            <w:pPr>
              <w:rPr>
                <w:b w:val="0"/>
                <w:sz w:val="18"/>
                <w:szCs w:val="18"/>
              </w:rPr>
            </w:pPr>
            <w:r>
              <w:rPr>
                <w:b w:val="0"/>
                <w:sz w:val="18"/>
                <w:szCs w:val="18"/>
              </w:rPr>
              <w:t xml:space="preserve">Germany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eo-Nazi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Otte Group and Uhl/Wolfgram Group</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Hewicker, and the Otte Group, participated in a number of crimes including the targeting of courts to interfere with lawsuits against comrades. Among these was a bank robbery, for which Hewicker rece</w:t>
            </w:r>
            <w:r w:rsidR="008915E5" w:rsidRPr="00183900">
              <w:rPr>
                <w:sz w:val="18"/>
                <w:szCs w:val="18"/>
              </w:rPr>
              <w:t>ived a six year prison sentence</w:t>
            </w:r>
            <w:r w:rsidRPr="00183900">
              <w:rPr>
                <w:sz w:val="18"/>
                <w:szCs w:val="18"/>
              </w:rPr>
              <w:t xml:space="preserve"> </w:t>
            </w:r>
            <w:r w:rsidRPr="00183900">
              <w:rPr>
                <w:sz w:val="18"/>
                <w:szCs w:val="18"/>
              </w:rPr>
              <w:fldChar w:fldCharType="begin"/>
            </w:r>
            <w:r w:rsidRPr="00183900">
              <w:rPr>
                <w:sz w:val="18"/>
                <w:szCs w:val="18"/>
              </w:rPr>
              <w:instrText xml:space="preserve"> ADDIN EN.CITE &lt;EndNote&gt;&lt;Cite&gt;&lt;Author&gt;Manthe&lt;/Author&gt;&lt;Year&gt;2019&lt;/Year&gt;&lt;RecNum&gt;885&lt;/RecNum&gt;&lt;DisplayText&gt;(Manthe 2019c, Kruglanski, Webber, and Koehler 2019)&lt;/DisplayText&gt;&lt;record&gt;&lt;rec-number&gt;885&lt;/rec-number&gt;&lt;foreign-keys&gt;&lt;key app="EN" db-id="tt9avpztkswaa1errpsvdse5zfw5aae9as2e" timestamp="1587082080"&gt;885&lt;/key&gt;&lt;/foreign-keys&gt;&lt;ref-type name="Web Page"&gt;12&lt;/ref-type&gt;&lt;contributors&gt;&lt;authors&gt;&lt;author&gt;Barbara Manthe&lt;/author&gt;&lt;/authors&gt;&lt;/contributors&gt;&lt;titles&gt;&lt;title&gt;Germany: the role of women in radical right terrorism&lt;/title&gt;&lt;secondary-title&gt;Countering the Radical Right&lt;/secondary-title&gt;&lt;/titles&gt;&lt;volume&gt;2020&lt;/volume&gt;&lt;number&gt;17 April&lt;/number&gt;&lt;dates&gt;&lt;year&gt;2019&lt;/year&gt;&lt;/dates&gt;&lt;publisher&gt;OpenDemocracy&lt;/publisher&gt;&lt;urls&gt;&lt;related-urls&gt;&lt;url&gt;https://www.opendemocracy.net/en/countering-radical-right/germany-role-women-radical-right-terrorism/&lt;/url&gt;&lt;/related-urls&gt;&lt;/urls&gt;&lt;/record&gt;&lt;/Cite&gt;&lt;Cite&gt;&lt;Author&gt;Kruglanski&lt;/Author&gt;&lt;Year&gt;2019&lt;/Year&gt;&lt;RecNum&gt;886&lt;/RecNum&gt;&lt;record&gt;&lt;rec-number&gt;886&lt;/rec-number&gt;&lt;foreign-keys&gt;&lt;key app="EN" db-id="tt9avpztkswaa1errpsvdse5zfw5aae9as2e" timestamp="1587083725"&gt;886&lt;/key&gt;&lt;/foreign-keys&gt;&lt;ref-type name="Electronic Book"&gt;44&lt;/ref-type&gt;&lt;contributors&gt;&lt;authors&gt;&lt;author&gt;Arie Kruglanski&lt;/author&gt;&lt;author&gt;David Webber&lt;/author&gt;&lt;author&gt;Daniel Koehler&lt;/author&gt;&lt;/authors&gt;&lt;/contributors&gt;&lt;titles&gt;&lt;title&gt;The Radical&amp;apos;s Journey: How German Neo-Nazis Voyaged to the Edge and Back&lt;/title&gt;&lt;/titles&gt;&lt;dates&gt;&lt;year&gt;2019&lt;/year&gt;&lt;/dates&gt;&lt;pub-location&gt;ebook&lt;/pub-location&gt;&lt;publisher&gt;Oxford Scholarship Online&lt;/publisher&gt;&lt;urls&gt;&lt;/urls&gt;&lt;electronic-resource-num&gt;DOI:10.1093/oso/9780190851095.001.0001&lt;/electronic-resource-num&gt;&lt;/record&gt;&lt;/Cite&gt;&lt;/EndNote&gt;</w:instrText>
            </w:r>
            <w:r w:rsidRPr="00183900">
              <w:rPr>
                <w:sz w:val="18"/>
                <w:szCs w:val="18"/>
              </w:rPr>
              <w:fldChar w:fldCharType="separate"/>
            </w:r>
            <w:r w:rsidRPr="00183900">
              <w:rPr>
                <w:noProof/>
                <w:sz w:val="18"/>
                <w:szCs w:val="18"/>
              </w:rPr>
              <w:t>(Manthe 2019c, Kruglanski, Webber, and Koehler 2019)</w:t>
            </w:r>
            <w:r w:rsidRPr="00183900">
              <w:rPr>
                <w:sz w:val="18"/>
                <w:szCs w:val="18"/>
              </w:rPr>
              <w:fldChar w:fldCharType="end"/>
            </w:r>
            <w:r w:rsidR="008915E5" w:rsidRPr="00183900">
              <w:rPr>
                <w:sz w:val="18"/>
                <w:szCs w:val="18"/>
              </w:rPr>
              <w:t>.</w:t>
            </w:r>
          </w:p>
        </w:tc>
      </w:tr>
      <w:tr w:rsidR="000B19EC" w:rsidRPr="00183900" w:rsidTr="000B19EC">
        <w:tc>
          <w:tcPr>
            <w:cnfStyle w:val="001000000000" w:firstRow="0" w:lastRow="0" w:firstColumn="1" w:lastColumn="0" w:oddVBand="0" w:evenVBand="0" w:oddHBand="0" w:evenHBand="0" w:firstRowFirstColumn="0" w:firstRowLastColumn="0" w:lastRowFirstColumn="0" w:lastRowLastColumn="0"/>
            <w:tcW w:w="1349" w:type="dxa"/>
          </w:tcPr>
          <w:p w:rsidR="000B19EC" w:rsidRDefault="000B19EC" w:rsidP="000B19EC">
            <w:pPr>
              <w:rPr>
                <w:b w:val="0"/>
                <w:sz w:val="18"/>
                <w:szCs w:val="18"/>
              </w:rPr>
            </w:pPr>
            <w:r w:rsidRPr="00183900">
              <w:rPr>
                <w:b w:val="0"/>
                <w:sz w:val="18"/>
                <w:szCs w:val="18"/>
              </w:rPr>
              <w:t>Sibylle Vorderbrugge</w:t>
            </w:r>
          </w:p>
          <w:p w:rsidR="00013CE0" w:rsidRPr="00183900" w:rsidRDefault="00013CE0" w:rsidP="000B19EC">
            <w:pPr>
              <w:rPr>
                <w:b w:val="0"/>
                <w:sz w:val="18"/>
                <w:szCs w:val="18"/>
              </w:rPr>
            </w:pPr>
            <w:r>
              <w:rPr>
                <w:b w:val="0"/>
                <w:sz w:val="18"/>
                <w:szCs w:val="18"/>
              </w:rPr>
              <w:t xml:space="preserve">Germany </w:t>
            </w:r>
          </w:p>
        </w:tc>
        <w:tc>
          <w:tcPr>
            <w:tcW w:w="1339"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Neo-Nazi </w:t>
            </w:r>
          </w:p>
        </w:tc>
        <w:tc>
          <w:tcPr>
            <w:tcW w:w="1508"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Deutsche Aktionsgruppen</w:t>
            </w:r>
          </w:p>
        </w:tc>
        <w:tc>
          <w:tcPr>
            <w:tcW w:w="4820" w:type="dxa"/>
          </w:tcPr>
          <w:p w:rsidR="000B19EC" w:rsidRPr="00183900" w:rsidRDefault="000B19EC" w:rsidP="000B19EC">
            <w:pPr>
              <w:cnfStyle w:val="000000000000" w:firstRow="0" w:lastRow="0" w:firstColumn="0" w:lastColumn="0" w:oddVBand="0" w:evenVBand="0" w:oddHBand="0" w:evenHBand="0" w:firstRowFirstColumn="0" w:firstRowLastColumn="0" w:lastRowFirstColumn="0" w:lastRowLastColumn="0"/>
              <w:rPr>
                <w:sz w:val="18"/>
                <w:szCs w:val="18"/>
              </w:rPr>
            </w:pPr>
            <w:r w:rsidRPr="00183900">
              <w:rPr>
                <w:sz w:val="18"/>
                <w:szCs w:val="18"/>
              </w:rPr>
              <w:t xml:space="preserve">Vorderbrugge committed several lethal arson attacks in Hamburg in August 1980, killing two Vietnamese refugees. She received life imprisonment for murder </w:t>
            </w:r>
            <w:r w:rsidRPr="00183900">
              <w:rPr>
                <w:sz w:val="18"/>
                <w:szCs w:val="18"/>
              </w:rPr>
              <w:fldChar w:fldCharType="begin"/>
            </w:r>
            <w:r w:rsidRPr="00183900">
              <w:rPr>
                <w:sz w:val="18"/>
                <w:szCs w:val="18"/>
              </w:rPr>
              <w:instrText xml:space="preserve"> ADDIN EN.CITE &lt;EndNote&gt;&lt;Cite&gt;&lt;Author&gt;Manthe&lt;/Author&gt;&lt;Year&gt;2019&lt;/Year&gt;&lt;RecNum&gt;885&lt;/RecNum&gt;&lt;DisplayText&gt;(Manthe 2019c)&lt;/DisplayText&gt;&lt;record&gt;&lt;rec-number&gt;885&lt;/rec-number&gt;&lt;foreign-keys&gt;&lt;key app="EN" db-id="tt9avpztkswaa1errpsvdse5zfw5aae9as2e" timestamp="1587082080"&gt;885&lt;/key&gt;&lt;/foreign-keys&gt;&lt;ref-type name="Web Page"&gt;12&lt;/ref-type&gt;&lt;contributors&gt;&lt;authors&gt;&lt;author&gt;Barbara Manthe&lt;/author&gt;&lt;/authors&gt;&lt;/contributors&gt;&lt;titles&gt;&lt;title&gt;Germany: the role of women in radical right terrorism&lt;/title&gt;&lt;secondary-title&gt;Countering the Radical Right&lt;/secondary-title&gt;&lt;/titles&gt;&lt;volume&gt;2020&lt;/volume&gt;&lt;number&gt;17 April&lt;/number&gt;&lt;dates&gt;&lt;year&gt;2019&lt;/year&gt;&lt;/dates&gt;&lt;publisher&gt;OpenDemocracy&lt;/publisher&gt;&lt;urls&gt;&lt;related-urls&gt;&lt;url&gt;https://www.opendemocracy.net/en/countering-radical-right/germany-role-women-radical-right-terrorism/&lt;/url&gt;&lt;/related-urls&gt;&lt;/urls&gt;&lt;/record&gt;&lt;/Cite&gt;&lt;/EndNote&gt;</w:instrText>
            </w:r>
            <w:r w:rsidRPr="00183900">
              <w:rPr>
                <w:sz w:val="18"/>
                <w:szCs w:val="18"/>
              </w:rPr>
              <w:fldChar w:fldCharType="separate"/>
            </w:r>
            <w:r w:rsidRPr="00183900">
              <w:rPr>
                <w:noProof/>
                <w:sz w:val="18"/>
                <w:szCs w:val="18"/>
              </w:rPr>
              <w:t>(Manthe 2019c)</w:t>
            </w:r>
            <w:r w:rsidRPr="00183900">
              <w:rPr>
                <w:sz w:val="18"/>
                <w:szCs w:val="18"/>
              </w:rPr>
              <w:fldChar w:fldCharType="end"/>
            </w:r>
            <w:r w:rsidR="008915E5" w:rsidRPr="00183900">
              <w:rPr>
                <w:sz w:val="18"/>
                <w:szCs w:val="18"/>
              </w:rPr>
              <w:t>.</w:t>
            </w:r>
          </w:p>
        </w:tc>
      </w:tr>
    </w:tbl>
    <w:p w:rsidR="00183162" w:rsidRDefault="00183162" w:rsidP="00E47B25">
      <w:pPr>
        <w:jc w:val="both"/>
      </w:pPr>
    </w:p>
    <w:p w:rsidR="00075D79" w:rsidRDefault="003A1E5B" w:rsidP="00183162">
      <w:pPr>
        <w:pStyle w:val="Heading3"/>
      </w:pPr>
      <w:r>
        <w:t xml:space="preserve">Second </w:t>
      </w:r>
      <w:r w:rsidR="00B3066A">
        <w:t>Form</w:t>
      </w:r>
      <w:r>
        <w:t>:</w:t>
      </w:r>
      <w:r w:rsidR="00075D79">
        <w:t xml:space="preserve"> </w:t>
      </w:r>
      <w:r w:rsidR="00155034">
        <w:t>Thinkers</w:t>
      </w:r>
      <w:r w:rsidR="00183162">
        <w:t xml:space="preserve"> </w:t>
      </w:r>
    </w:p>
    <w:p w:rsidR="00155034" w:rsidRDefault="00F0500C" w:rsidP="00155034">
      <w:pPr>
        <w:spacing w:line="360" w:lineRule="auto"/>
        <w:ind w:firstLine="720"/>
        <w:jc w:val="both"/>
      </w:pPr>
      <w:r>
        <w:t>Secondly, there are the</w:t>
      </w:r>
      <w:r w:rsidR="00155034">
        <w:t xml:space="preserve"> thinkers. The thinkers </w:t>
      </w:r>
      <w:r w:rsidR="00614F02">
        <w:t>are</w:t>
      </w:r>
      <w:r w:rsidR="00155034">
        <w:t xml:space="preserve"> heavily embedded in the creation and propagation of </w:t>
      </w:r>
      <w:r w:rsidR="00736392">
        <w:t>e</w:t>
      </w:r>
      <w:r w:rsidR="00371BC8">
        <w:t>xtreme right</w:t>
      </w:r>
      <w:r w:rsidR="00155034">
        <w:t xml:space="preserve"> ideas. They may not engage in violence themselves, but they create the justifications </w:t>
      </w:r>
      <w:r w:rsidR="00B03CD0">
        <w:t>which</w:t>
      </w:r>
      <w:r w:rsidR="00155034">
        <w:t xml:space="preserve"> enable other people to validate violent actions. The term “thinker” is used here to describe the intellectuals </w:t>
      </w:r>
      <w:r w:rsidR="00855D3E">
        <w:t>who make original</w:t>
      </w:r>
      <w:r w:rsidR="00155034">
        <w:t xml:space="preserve"> contribute to </w:t>
      </w:r>
      <w:r w:rsidR="0055425C">
        <w:t>RWE</w:t>
      </w:r>
      <w:r w:rsidR="00155034">
        <w:t xml:space="preserve"> pool of ideas, or who have established sophisticated intellectual positions, similar to the selection of thinkers in </w:t>
      </w:r>
      <w:r w:rsidR="00155034">
        <w:fldChar w:fldCharType="begin"/>
      </w:r>
      <w:r>
        <w:instrText xml:space="preserve"> ADDIN EN.CITE &lt;EndNote&gt;&lt;Cite AuthorYear="1"&gt;&lt;Author&gt;Sedgwick&lt;/Author&gt;&lt;Year&gt;2019&lt;/Year&gt;&lt;RecNum&gt;855&lt;/RecNum&gt;&lt;DisplayText&gt;Sedgwick (2019)&lt;/DisplayText&gt;&lt;record&gt;&lt;rec-number&gt;855&lt;/rec-number&gt;&lt;foreign-keys&gt;&lt;key app="EN" db-id="tt9avpztkswaa1errpsvdse5zfw5aae9as2e" timestamp="1585623051"&gt;855&lt;/key&gt;&lt;/foreign-keys&gt;&lt;ref-type name="Edited Book"&gt;28&lt;/ref-type&gt;&lt;contributors&gt;&lt;authors&gt;&lt;author&gt;Mark Sedgwick&lt;/author&gt;&lt;/authors&gt;&lt;/contributors&gt;&lt;titles&gt;&lt;title&gt;Key Thinkers of the Radical Right: Behind the Threat to Liberal Democracy&lt;/title&gt;&lt;/titles&gt;&lt;dates&gt;&lt;year&gt;2019&lt;/year&gt;&lt;/dates&gt;&lt;pub-location&gt;New York&lt;/pub-location&gt;&lt;publisher&gt;Oxford University Press&lt;/publisher&gt;&lt;urls&gt;&lt;/urls&gt;&lt;/record&gt;&lt;/Cite&gt;&lt;/EndNote&gt;</w:instrText>
      </w:r>
      <w:r w:rsidR="00155034">
        <w:fldChar w:fldCharType="separate"/>
      </w:r>
      <w:r>
        <w:rPr>
          <w:noProof/>
        </w:rPr>
        <w:t>Sedgwick (2019)</w:t>
      </w:r>
      <w:r w:rsidR="00155034">
        <w:fldChar w:fldCharType="end"/>
      </w:r>
      <w:r w:rsidR="00155034">
        <w:t>. The terms “ideolog</w:t>
      </w:r>
      <w:r w:rsidR="00614F02">
        <w:t>ist</w:t>
      </w:r>
      <w:r w:rsidR="00155034">
        <w:t xml:space="preserve">” was not used because of its connotations </w:t>
      </w:r>
      <w:r w:rsidR="00614F02">
        <w:t>the study of ideology,</w:t>
      </w:r>
      <w:r w:rsidR="00155034">
        <w:t xml:space="preserve"> </w:t>
      </w:r>
      <w:r w:rsidR="00614F02">
        <w:t>while</w:t>
      </w:r>
      <w:r w:rsidR="00155034">
        <w:t xml:space="preserve"> “theor</w:t>
      </w:r>
      <w:r w:rsidR="00614F02">
        <w:t>ist</w:t>
      </w:r>
      <w:r w:rsidR="00155034">
        <w:t>” w</w:t>
      </w:r>
      <w:r w:rsidR="00614F02">
        <w:t xml:space="preserve">as avoided as theorists do not commonly engage in direct action. Importantly, the ideological alignment of the </w:t>
      </w:r>
      <w:r w:rsidR="00142329">
        <w:t>thinker</w:t>
      </w:r>
      <w:r w:rsidR="00614F02">
        <w:t xml:space="preserve"> does not always correspond with the incorporation of their ideas by seemingly </w:t>
      </w:r>
      <w:r w:rsidR="00142329">
        <w:t>ideologically dissimilar</w:t>
      </w:r>
      <w:r w:rsidR="00614F02">
        <w:t xml:space="preserve"> elements of </w:t>
      </w:r>
      <w:r w:rsidR="0055425C">
        <w:t>the RWE</w:t>
      </w:r>
      <w:r w:rsidR="00614F02">
        <w:t xml:space="preserve"> milieu.</w:t>
      </w:r>
    </w:p>
    <w:p w:rsidR="00391BEE" w:rsidRDefault="00155034" w:rsidP="002906AC">
      <w:pPr>
        <w:spacing w:line="360" w:lineRule="auto"/>
        <w:ind w:firstLine="720"/>
        <w:jc w:val="both"/>
      </w:pPr>
      <w:r>
        <w:t xml:space="preserve">In </w:t>
      </w:r>
      <w:r w:rsidR="0055425C">
        <w:t>the RWE</w:t>
      </w:r>
      <w:r>
        <w:t xml:space="preserve">, prominent </w:t>
      </w:r>
      <w:r w:rsidR="002211EB">
        <w:t xml:space="preserve">historical </w:t>
      </w:r>
      <w:r>
        <w:t>thinkers</w:t>
      </w:r>
      <w:r w:rsidR="002211EB">
        <w:t xml:space="preserve"> who have received recent attention</w:t>
      </w:r>
      <w:r>
        <w:t xml:space="preserve"> include</w:t>
      </w:r>
      <w:r w:rsidR="002211EB">
        <w:t xml:space="preserve"> the so-called three furies of libertarianism: Ayn Rand, Isabel Paterson, and Rose Wilder Lane, all of whom created the basis of free market fundamentalism and capitalist individualism in the United States </w:t>
      </w:r>
      <w:r w:rsidR="002211EB">
        <w:fldChar w:fldCharType="begin"/>
      </w:r>
      <w:r w:rsidR="002211EB">
        <w:instrText xml:space="preserve"> ADDIN EN.CITE &lt;EndNote&gt;&lt;Cite&gt;&lt;Author&gt;Burns&lt;/Author&gt;&lt;Year&gt;2015&lt;/Year&gt;&lt;RecNum&gt;856&lt;/RecNum&gt;&lt;DisplayText&gt;(Burns 2015)&lt;/DisplayText&gt;&lt;record&gt;&lt;rec-number&gt;856&lt;/rec-number&gt;&lt;foreign-keys&gt;&lt;key app="EN" db-id="tt9avpztkswaa1errpsvdse5zfw5aae9as2e" timestamp="1585627084"&gt;856&lt;/key&gt;&lt;/foreign-keys&gt;&lt;ref-type name="Journal Article"&gt;17&lt;/ref-type&gt;&lt;contributors&gt;&lt;authors&gt;&lt;author&gt;Burns, Jennifer&lt;/author&gt;&lt;/authors&gt;&lt;/contributors&gt;&lt;titles&gt;&lt;title&gt;The Three &amp;quot;Furies&amp;quot; of Libertarianism: Rose Wilder Lane, Isabel Paterson, and Ayn Rand&lt;/title&gt;&lt;secondary-title&gt;The Journal of American History&lt;/secondary-title&gt;&lt;/titles&gt;&lt;periodical&gt;&lt;full-title&gt;The Journal of American History&lt;/full-title&gt;&lt;/periodical&gt;&lt;pages&gt;746&lt;/pages&gt;&lt;volume&gt;102&lt;/volume&gt;&lt;number&gt;3&lt;/number&gt;&lt;keywords&gt;&lt;keyword&gt;United States–Us&lt;/keyword&gt;&lt;keyword&gt;Paterson, Isabel&lt;/keyword&gt;&lt;keyword&gt;Lane, Rose Wilder&lt;/keyword&gt;&lt;keyword&gt;Rand, Ayn (1905-1982)&lt;/keyword&gt;&lt;keyword&gt;American History&lt;/keyword&gt;&lt;keyword&gt;Women&lt;/keyword&gt;&lt;keyword&gt;Writers&lt;/keyword&gt;&lt;keyword&gt;Intellectuals&lt;/keyword&gt;&lt;keyword&gt;Children&lt;/keyword&gt;&lt;keyword&gt;Ideology&lt;/keyword&gt;&lt;keyword&gt;Magazines&lt;/keyword&gt;&lt;keyword&gt;20th Century&lt;/keyword&gt;&lt;/keywords&gt;&lt;dates&gt;&lt;year&gt;2015&lt;/year&gt;&lt;/dates&gt;&lt;pub-location&gt;Oxford&lt;/pub-location&gt;&lt;publisher&gt;Organization of American Historians&lt;/publisher&gt;&lt;isbn&gt;00218723&lt;/isbn&gt;&lt;urls&gt;&lt;/urls&gt;&lt;electronic-resource-num&gt;10.1093/jahist/jav504&lt;/electronic-resource-num&gt;&lt;/record&gt;&lt;/Cite&gt;&lt;/EndNote&gt;</w:instrText>
      </w:r>
      <w:r w:rsidR="002211EB">
        <w:fldChar w:fldCharType="separate"/>
      </w:r>
      <w:r w:rsidR="002211EB">
        <w:rPr>
          <w:noProof/>
        </w:rPr>
        <w:t>(Burns 2015)</w:t>
      </w:r>
      <w:r w:rsidR="002211EB">
        <w:fldChar w:fldCharType="end"/>
      </w:r>
      <w:r w:rsidR="002211EB">
        <w:t xml:space="preserve">. Their primary point, which has since been adopted by other elements of </w:t>
      </w:r>
      <w:r w:rsidR="0055425C">
        <w:t>RWE</w:t>
      </w:r>
      <w:r w:rsidR="002211EB">
        <w:t>, is that individual choice separates the winners from the losers, and it is not the role of government to even the playing field through initiatives such as social welfare</w:t>
      </w:r>
      <w:r w:rsidR="007F18C8">
        <w:t xml:space="preserve">, thus embodying the fascist conceptualisation of </w:t>
      </w:r>
      <w:r w:rsidR="00B03CD0" w:rsidRPr="00B03CD0">
        <w:rPr>
          <w:i/>
        </w:rPr>
        <w:t>kampf</w:t>
      </w:r>
      <w:r w:rsidR="00B03CD0">
        <w:t>/</w:t>
      </w:r>
      <w:r w:rsidR="007F18C8">
        <w:t>struggle</w:t>
      </w:r>
      <w:r w:rsidR="002211EB">
        <w:t xml:space="preserve">. </w:t>
      </w:r>
      <w:r w:rsidR="006E12F0">
        <w:t xml:space="preserve">Arguably, the </w:t>
      </w:r>
      <w:r w:rsidR="0062642C">
        <w:t>three</w:t>
      </w:r>
      <w:r w:rsidR="006E12F0">
        <w:t xml:space="preserve"> furies of recent times are Lana Lokteff, Lauren Southern, and </w:t>
      </w:r>
      <w:r w:rsidR="007A01EE">
        <w:t xml:space="preserve">Tara McCarthy </w:t>
      </w:r>
      <w:r w:rsidR="006E12F0">
        <w:t xml:space="preserve">– all of whom lead the </w:t>
      </w:r>
      <w:r w:rsidR="007A01EE">
        <w:t>anti-feminist charge</w:t>
      </w:r>
      <w:r w:rsidR="006E12F0">
        <w:t xml:space="preserve"> and dominate </w:t>
      </w:r>
      <w:r w:rsidR="00736392">
        <w:t>r</w:t>
      </w:r>
      <w:r w:rsidR="00B3066A">
        <w:t xml:space="preserve">adical </w:t>
      </w:r>
      <w:r w:rsidR="00736392">
        <w:lastRenderedPageBreak/>
        <w:t>r</w:t>
      </w:r>
      <w:r w:rsidR="006E12F0">
        <w:t>ight discourses on women</w:t>
      </w:r>
      <w:r w:rsidR="00F62447">
        <w:t xml:space="preserve"> by</w:t>
      </w:r>
      <w:r w:rsidR="006E12F0">
        <w:t xml:space="preserve"> </w:t>
      </w:r>
      <w:r w:rsidR="007A01EE">
        <w:t>creat</w:t>
      </w:r>
      <w:r w:rsidR="00F62447">
        <w:t>ing</w:t>
      </w:r>
      <w:r w:rsidR="007A01EE">
        <w:t xml:space="preserve"> narratives extolling so-called traditional values, femininity, and</w:t>
      </w:r>
      <w:r w:rsidR="00F62447">
        <w:t xml:space="preserve"> extolling a transcendental space for conforming women</w:t>
      </w:r>
      <w:r w:rsidR="007A01EE">
        <w:t>.</w:t>
      </w:r>
      <w:r w:rsidR="00FF0FDE">
        <w:t xml:space="preserve"> These three thinkers, in </w:t>
      </w:r>
      <w:r w:rsidR="0030423F">
        <w:t>addition to Rachel Summers</w:t>
      </w:r>
      <w:r w:rsidR="00B3066A">
        <w:t xml:space="preserve"> and Robyn Riley</w:t>
      </w:r>
      <w:r w:rsidR="0030423F">
        <w:t>, have cooperated in the past</w:t>
      </w:r>
      <w:r w:rsidR="00F0500C">
        <w:t>.</w:t>
      </w:r>
    </w:p>
    <w:p w:rsidR="00391BEE" w:rsidRDefault="00391BEE" w:rsidP="00391BEE">
      <w:pPr>
        <w:pStyle w:val="Caption"/>
        <w:keepNext/>
      </w:pPr>
      <w:r>
        <w:t xml:space="preserve">Table </w:t>
      </w:r>
      <w:r w:rsidR="00A42335">
        <w:rPr>
          <w:noProof/>
        </w:rPr>
        <w:fldChar w:fldCharType="begin"/>
      </w:r>
      <w:r w:rsidR="00A42335">
        <w:rPr>
          <w:noProof/>
        </w:rPr>
        <w:instrText xml:space="preserve"> SEQ Table \* ARABIC </w:instrText>
      </w:r>
      <w:r w:rsidR="00A42335">
        <w:rPr>
          <w:noProof/>
        </w:rPr>
        <w:fldChar w:fldCharType="separate"/>
      </w:r>
      <w:r w:rsidR="007B000A">
        <w:rPr>
          <w:noProof/>
        </w:rPr>
        <w:t>2</w:t>
      </w:r>
      <w:r w:rsidR="00A42335">
        <w:rPr>
          <w:noProof/>
        </w:rPr>
        <w:fldChar w:fldCharType="end"/>
      </w:r>
      <w:r>
        <w:t xml:space="preserve">: </w:t>
      </w:r>
      <w:r w:rsidR="00155034">
        <w:t>Thinkers</w:t>
      </w:r>
    </w:p>
    <w:tbl>
      <w:tblPr>
        <w:tblStyle w:val="GridTable1Light"/>
        <w:tblW w:w="0" w:type="auto"/>
        <w:tblLook w:val="04A0" w:firstRow="1" w:lastRow="0" w:firstColumn="1" w:lastColumn="0" w:noHBand="0" w:noVBand="1"/>
      </w:tblPr>
      <w:tblGrid>
        <w:gridCol w:w="1271"/>
        <w:gridCol w:w="1418"/>
        <w:gridCol w:w="1433"/>
        <w:gridCol w:w="4894"/>
      </w:tblGrid>
      <w:tr w:rsidR="00391BEE" w:rsidRPr="002B5C70" w:rsidTr="00FE7B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1" w:type="dxa"/>
          </w:tcPr>
          <w:p w:rsidR="00391BEE" w:rsidRPr="002B5C70" w:rsidRDefault="00391BEE" w:rsidP="00391BEE">
            <w:pPr>
              <w:rPr>
                <w:sz w:val="18"/>
                <w:szCs w:val="18"/>
              </w:rPr>
            </w:pPr>
            <w:r w:rsidRPr="002B5C70">
              <w:rPr>
                <w:sz w:val="18"/>
                <w:szCs w:val="18"/>
              </w:rPr>
              <w:t xml:space="preserve">Name </w:t>
            </w:r>
          </w:p>
        </w:tc>
        <w:tc>
          <w:tcPr>
            <w:tcW w:w="1418"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Ideological Alignment </w:t>
            </w:r>
          </w:p>
        </w:tc>
        <w:tc>
          <w:tcPr>
            <w:tcW w:w="1433"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Organisational Links </w:t>
            </w:r>
          </w:p>
        </w:tc>
        <w:tc>
          <w:tcPr>
            <w:tcW w:w="4894"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szCs w:val="18"/>
              </w:rPr>
            </w:pPr>
            <w:r w:rsidRPr="002B5C70">
              <w:rPr>
                <w:sz w:val="18"/>
                <w:szCs w:val="18"/>
              </w:rPr>
              <w:t>Roles and Source</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91BEE" w:rsidRDefault="00391BEE" w:rsidP="00391BEE">
            <w:pPr>
              <w:rPr>
                <w:b w:val="0"/>
                <w:sz w:val="18"/>
                <w:szCs w:val="18"/>
              </w:rPr>
            </w:pPr>
            <w:r w:rsidRPr="002B5C70">
              <w:rPr>
                <w:b w:val="0"/>
                <w:sz w:val="18"/>
                <w:szCs w:val="18"/>
              </w:rPr>
              <w:t>Savitri Devi Mukherji</w:t>
            </w:r>
          </w:p>
          <w:p w:rsidR="00013CE0" w:rsidRPr="002B5C70" w:rsidRDefault="00013CE0" w:rsidP="00391BEE">
            <w:pPr>
              <w:rPr>
                <w:b w:val="0"/>
                <w:sz w:val="18"/>
                <w:szCs w:val="18"/>
              </w:rPr>
            </w:pPr>
            <w:r>
              <w:rPr>
                <w:b w:val="0"/>
                <w:sz w:val="18"/>
                <w:szCs w:val="18"/>
              </w:rPr>
              <w:t>India</w:t>
            </w:r>
          </w:p>
        </w:tc>
        <w:tc>
          <w:tcPr>
            <w:tcW w:w="1418" w:type="dxa"/>
          </w:tcPr>
          <w:p w:rsidR="00391BEE" w:rsidRPr="002B5C70" w:rsidRDefault="00FE7BB0"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zi</w:t>
            </w:r>
            <w:r w:rsidR="00E328C3" w:rsidRPr="002B5C70">
              <w:rPr>
                <w:sz w:val="18"/>
                <w:szCs w:val="18"/>
              </w:rPr>
              <w:t>sm, anti-semiticism, paganism</w:t>
            </w:r>
          </w:p>
        </w:tc>
        <w:tc>
          <w:tcPr>
            <w:tcW w:w="1433" w:type="dxa"/>
          </w:tcPr>
          <w:p w:rsidR="00391BEE" w:rsidRPr="002B5C70" w:rsidRDefault="00FE7BB0"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Third Reich, World Union of National Socialists </w:t>
            </w:r>
            <w:r w:rsidR="00E328C3" w:rsidRPr="002B5C70">
              <w:rPr>
                <w:sz w:val="18"/>
                <w:szCs w:val="18"/>
              </w:rPr>
              <w:t>(WUNS)</w:t>
            </w:r>
          </w:p>
        </w:tc>
        <w:tc>
          <w:tcPr>
            <w:tcW w:w="4894" w:type="dxa"/>
          </w:tcPr>
          <w:p w:rsidR="00391BEE" w:rsidRPr="002B5C70" w:rsidRDefault="00FE7BB0" w:rsidP="00E328C3">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Devi was a Hindu-Nordi</w:t>
            </w:r>
            <w:r w:rsidR="00E328C3" w:rsidRPr="002B5C70">
              <w:rPr>
                <w:sz w:val="18"/>
                <w:szCs w:val="18"/>
              </w:rPr>
              <w:t xml:space="preserve">cist who rejected Judeo-Christian beliefs and embraced Aryan-Vedic culture and national socialism as a religion of nature. Her work, </w:t>
            </w:r>
            <w:r w:rsidR="00E328C3" w:rsidRPr="002B5C70">
              <w:rPr>
                <w:i/>
                <w:sz w:val="18"/>
                <w:szCs w:val="18"/>
              </w:rPr>
              <w:t>The Lighting and the Sun</w:t>
            </w:r>
            <w:r w:rsidR="00E328C3" w:rsidRPr="002B5C70">
              <w:rPr>
                <w:sz w:val="18"/>
                <w:szCs w:val="18"/>
              </w:rPr>
              <w:t>, was highly acclaimed by contemporary neo-Nazis in the sixties, seventies, and eighties. More recently, her teachings have been adopted by the American ‘alt-right’.</w:t>
            </w:r>
            <w:r w:rsidR="00155034" w:rsidRPr="002B5C70">
              <w:rPr>
                <w:sz w:val="18"/>
                <w:szCs w:val="18"/>
              </w:rPr>
              <w:t xml:space="preserve"> </w:t>
            </w:r>
            <w:r w:rsidR="00E328C3" w:rsidRPr="002B5C70">
              <w:rPr>
                <w:sz w:val="18"/>
                <w:szCs w:val="18"/>
              </w:rPr>
              <w:fldChar w:fldCharType="begin"/>
            </w:r>
            <w:r w:rsidR="00E328C3" w:rsidRPr="002B5C70">
              <w:rPr>
                <w:sz w:val="18"/>
                <w:szCs w:val="18"/>
              </w:rPr>
              <w:instrText xml:space="preserve"> ADDIN EN.CITE &lt;EndNote&gt;&lt;Cite&gt;&lt;Author&gt;Goodrick-Clarke&lt;/Author&gt;&lt;Year&gt;2002&lt;/Year&gt;&lt;RecNum&gt;854&lt;/RecNum&gt;&lt;DisplayText&gt;(Goodrick-Clarke 2002)&lt;/DisplayText&gt;&lt;record&gt;&lt;rec-number&gt;854&lt;/rec-number&gt;&lt;foreign-keys&gt;&lt;key app="EN" db-id="tt9avpztkswaa1errpsvdse5zfw5aae9as2e" timestamp="1585620531"&gt;854&lt;/key&gt;&lt;/foreign-keys&gt;&lt;ref-type name="Book"&gt;6&lt;/ref-type&gt;&lt;contributors&gt;&lt;authors&gt;&lt;author&gt;Goodrick-Clarke, Nicholas&lt;/author&gt;&lt;/authors&gt;&lt;/contributors&gt;&lt;titles&gt;&lt;title&gt;Black Sun Aryan Cults, Esoteric Nazism, and the Politics of Identity&lt;/title&gt;&lt;/titles&gt;&lt;keywords&gt;&lt;keyword&gt;Occultism&lt;/keyword&gt;&lt;keyword&gt;Neo-Nazism&lt;/keyword&gt;&lt;keyword&gt;Electronic books.&lt;/keyword&gt;&lt;/keywords&gt;&lt;dates&gt;&lt;year&gt;2002&lt;/year&gt;&lt;/dates&gt;&lt;pub-location&gt;New York&lt;/pub-location&gt;&lt;publisher&gt;New York University Press&lt;/publisher&gt;&lt;isbn&gt;0-8147-3326-3&lt;/isbn&gt;&lt;urls&gt;&lt;/urls&gt;&lt;/record&gt;&lt;/Cite&gt;&lt;/EndNote&gt;</w:instrText>
            </w:r>
            <w:r w:rsidR="00E328C3" w:rsidRPr="002B5C70">
              <w:rPr>
                <w:sz w:val="18"/>
                <w:szCs w:val="18"/>
              </w:rPr>
              <w:fldChar w:fldCharType="separate"/>
            </w:r>
            <w:r w:rsidR="00E328C3" w:rsidRPr="002B5C70">
              <w:rPr>
                <w:noProof/>
                <w:sz w:val="18"/>
                <w:szCs w:val="18"/>
              </w:rPr>
              <w:t>(Goodrick-Clarke 2002)</w:t>
            </w:r>
            <w:r w:rsidR="00E328C3" w:rsidRPr="002B5C70">
              <w:rPr>
                <w:sz w:val="18"/>
                <w:szCs w:val="18"/>
              </w:rPr>
              <w:fldChar w:fldCharType="end"/>
            </w:r>
            <w:r w:rsidR="00E328C3" w:rsidRPr="002B5C70">
              <w:rPr>
                <w:sz w:val="18"/>
                <w:szCs w:val="18"/>
              </w:rPr>
              <w:t xml:space="preserve"> </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91BEE" w:rsidRPr="002B5C70" w:rsidRDefault="00391BEE" w:rsidP="00391BEE">
            <w:pPr>
              <w:rPr>
                <w:b w:val="0"/>
                <w:sz w:val="18"/>
                <w:szCs w:val="18"/>
              </w:rPr>
            </w:pPr>
            <w:r w:rsidRPr="002B5C70">
              <w:rPr>
                <w:b w:val="0"/>
                <w:sz w:val="18"/>
                <w:szCs w:val="18"/>
              </w:rPr>
              <w:t xml:space="preserve">Rose Wilder Lane </w:t>
            </w:r>
          </w:p>
          <w:p w:rsidR="007F18C8" w:rsidRPr="002B5C70" w:rsidRDefault="007F18C8" w:rsidP="00391BEE">
            <w:pPr>
              <w:rPr>
                <w:b w:val="0"/>
                <w:sz w:val="18"/>
                <w:szCs w:val="18"/>
              </w:rPr>
            </w:pPr>
            <w:r w:rsidRPr="002B5C70">
              <w:rPr>
                <w:b w:val="0"/>
                <w:sz w:val="18"/>
                <w:szCs w:val="18"/>
              </w:rPr>
              <w:t>United States</w:t>
            </w:r>
          </w:p>
        </w:tc>
        <w:tc>
          <w:tcPr>
            <w:tcW w:w="1418" w:type="dxa"/>
          </w:tcPr>
          <w:p w:rsidR="00035671" w:rsidRPr="002B5C70" w:rsidRDefault="00FB1AE6" w:rsidP="00EE2F2D">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Libertarian</w:t>
            </w:r>
            <w:r w:rsidR="00035671" w:rsidRPr="002B5C70">
              <w:rPr>
                <w:sz w:val="18"/>
                <w:szCs w:val="18"/>
              </w:rPr>
              <w:t xml:space="preserve">, </w:t>
            </w:r>
          </w:p>
          <w:p w:rsidR="00391BEE" w:rsidRPr="002B5C70" w:rsidRDefault="00035671" w:rsidP="00EE2F2D">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Economic rationalism, monetarism </w:t>
            </w:r>
            <w:r w:rsidR="00FB1AE6" w:rsidRPr="002B5C70">
              <w:rPr>
                <w:sz w:val="18"/>
                <w:szCs w:val="18"/>
              </w:rPr>
              <w:t xml:space="preserve"> </w:t>
            </w:r>
          </w:p>
        </w:tc>
        <w:tc>
          <w:tcPr>
            <w:tcW w:w="1433" w:type="dxa"/>
          </w:tcPr>
          <w:p w:rsidR="00391BEE" w:rsidRPr="002B5C7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w:t>
            </w:r>
          </w:p>
        </w:tc>
        <w:tc>
          <w:tcPr>
            <w:tcW w:w="4894" w:type="dxa"/>
          </w:tcPr>
          <w:p w:rsidR="00391BEE" w:rsidRPr="002B5C70" w:rsidRDefault="00EE2F2D" w:rsidP="002211EB">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Lane was a writer who</w:t>
            </w:r>
            <w:r w:rsidR="00FB1AE6" w:rsidRPr="002B5C70">
              <w:rPr>
                <w:sz w:val="18"/>
                <w:szCs w:val="18"/>
              </w:rPr>
              <w:t xml:space="preserve">se works </w:t>
            </w:r>
            <w:r w:rsidR="002211EB" w:rsidRPr="002B5C70">
              <w:rPr>
                <w:sz w:val="18"/>
                <w:szCs w:val="18"/>
              </w:rPr>
              <w:t xml:space="preserve">such as </w:t>
            </w:r>
            <w:r w:rsidR="002211EB" w:rsidRPr="002B5C70">
              <w:rPr>
                <w:i/>
                <w:sz w:val="18"/>
                <w:szCs w:val="18"/>
              </w:rPr>
              <w:t>The Discovery of Freedom</w:t>
            </w:r>
            <w:r w:rsidR="002211EB" w:rsidRPr="002B5C70">
              <w:rPr>
                <w:sz w:val="18"/>
                <w:szCs w:val="18"/>
              </w:rPr>
              <w:t xml:space="preserve"> championed the negative freedom of libertarianism: the all people succeed or fail based on their own choice and act</w:t>
            </w:r>
            <w:r w:rsidR="00035671" w:rsidRPr="002B5C70">
              <w:rPr>
                <w:sz w:val="18"/>
                <w:szCs w:val="18"/>
              </w:rPr>
              <w:t>ion</w:t>
            </w:r>
            <w:r w:rsidR="002211EB" w:rsidRPr="002B5C70">
              <w:rPr>
                <w:sz w:val="18"/>
                <w:szCs w:val="18"/>
              </w:rPr>
              <w:t xml:space="preserve">, and that society should be constructed in such as way allow that triumph or failure to occur </w:t>
            </w:r>
            <w:r w:rsidR="002211EB" w:rsidRPr="002B5C70">
              <w:rPr>
                <w:sz w:val="18"/>
                <w:szCs w:val="18"/>
              </w:rPr>
              <w:fldChar w:fldCharType="begin"/>
            </w:r>
            <w:r w:rsidR="002211EB" w:rsidRPr="002B5C70">
              <w:rPr>
                <w:sz w:val="18"/>
                <w:szCs w:val="18"/>
              </w:rPr>
              <w:instrText xml:space="preserve"> ADDIN EN.CITE &lt;EndNote&gt;&lt;Cite&gt;&lt;Author&gt;Burns&lt;/Author&gt;&lt;Year&gt;2015&lt;/Year&gt;&lt;RecNum&gt;856&lt;/RecNum&gt;&lt;DisplayText&gt;(Burns 2015)&lt;/DisplayText&gt;&lt;record&gt;&lt;rec-number&gt;856&lt;/rec-number&gt;&lt;foreign-keys&gt;&lt;key app="EN" db-id="tt9avpztkswaa1errpsvdse5zfw5aae9as2e" timestamp="1585627084"&gt;856&lt;/key&gt;&lt;/foreign-keys&gt;&lt;ref-type name="Journal Article"&gt;17&lt;/ref-type&gt;&lt;contributors&gt;&lt;authors&gt;&lt;author&gt;Burns, Jennifer&lt;/author&gt;&lt;/authors&gt;&lt;/contributors&gt;&lt;titles&gt;&lt;title&gt;The Three &amp;quot;Furies&amp;quot; of Libertarianism: Rose Wilder Lane, Isabel Paterson, and Ayn Rand&lt;/title&gt;&lt;secondary-title&gt;The Journal of American History&lt;/secondary-title&gt;&lt;/titles&gt;&lt;periodical&gt;&lt;full-title&gt;The Journal of American History&lt;/full-title&gt;&lt;/periodical&gt;&lt;pages&gt;746&lt;/pages&gt;&lt;volume&gt;102&lt;/volume&gt;&lt;number&gt;3&lt;/number&gt;&lt;keywords&gt;&lt;keyword&gt;United States–Us&lt;/keyword&gt;&lt;keyword&gt;Paterson, Isabel&lt;/keyword&gt;&lt;keyword&gt;Lane, Rose Wilder&lt;/keyword&gt;&lt;keyword&gt;Rand, Ayn (1905-1982)&lt;/keyword&gt;&lt;keyword&gt;American History&lt;/keyword&gt;&lt;keyword&gt;Women&lt;/keyword&gt;&lt;keyword&gt;Writers&lt;/keyword&gt;&lt;keyword&gt;Intellectuals&lt;/keyword&gt;&lt;keyword&gt;Children&lt;/keyword&gt;&lt;keyword&gt;Ideology&lt;/keyword&gt;&lt;keyword&gt;Magazines&lt;/keyword&gt;&lt;keyword&gt;20th Century&lt;/keyword&gt;&lt;/keywords&gt;&lt;dates&gt;&lt;year&gt;2015&lt;/year&gt;&lt;/dates&gt;&lt;pub-location&gt;Oxford&lt;/pub-location&gt;&lt;publisher&gt;Organization of American Historians&lt;/publisher&gt;&lt;isbn&gt;00218723&lt;/isbn&gt;&lt;urls&gt;&lt;/urls&gt;&lt;electronic-resource-num&gt;10.1093/jahist/jav504&lt;/electronic-resource-num&gt;&lt;/record&gt;&lt;/Cite&gt;&lt;/EndNote&gt;</w:instrText>
            </w:r>
            <w:r w:rsidR="002211EB" w:rsidRPr="002B5C70">
              <w:rPr>
                <w:sz w:val="18"/>
                <w:szCs w:val="18"/>
              </w:rPr>
              <w:fldChar w:fldCharType="separate"/>
            </w:r>
            <w:r w:rsidR="002211EB" w:rsidRPr="002B5C70">
              <w:rPr>
                <w:noProof/>
                <w:sz w:val="18"/>
                <w:szCs w:val="18"/>
              </w:rPr>
              <w:t>(Burns 2015)</w:t>
            </w:r>
            <w:r w:rsidR="002211EB" w:rsidRPr="002B5C70">
              <w:rPr>
                <w:sz w:val="18"/>
                <w:szCs w:val="18"/>
              </w:rPr>
              <w:fldChar w:fldCharType="end"/>
            </w:r>
            <w:r w:rsidR="002211EB" w:rsidRPr="002B5C70">
              <w:rPr>
                <w:sz w:val="18"/>
                <w:szCs w:val="18"/>
              </w:rPr>
              <w:t>.</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91BEE" w:rsidRPr="002B5C70" w:rsidRDefault="00391BEE" w:rsidP="00391BEE">
            <w:pPr>
              <w:rPr>
                <w:b w:val="0"/>
                <w:sz w:val="18"/>
                <w:szCs w:val="18"/>
              </w:rPr>
            </w:pPr>
            <w:r w:rsidRPr="002B5C70">
              <w:rPr>
                <w:b w:val="0"/>
                <w:sz w:val="18"/>
                <w:szCs w:val="18"/>
              </w:rPr>
              <w:t xml:space="preserve">Ayn Rand </w:t>
            </w:r>
            <w:r w:rsidR="00EE2F2D" w:rsidRPr="002B5C70">
              <w:rPr>
                <w:b w:val="0"/>
                <w:sz w:val="18"/>
                <w:szCs w:val="18"/>
              </w:rPr>
              <w:t>aka Alissa Rosenbaum</w:t>
            </w:r>
          </w:p>
          <w:p w:rsidR="007F18C8" w:rsidRPr="002B5C70" w:rsidRDefault="007F18C8" w:rsidP="00391BEE">
            <w:pPr>
              <w:rPr>
                <w:b w:val="0"/>
                <w:sz w:val="18"/>
                <w:szCs w:val="18"/>
              </w:rPr>
            </w:pPr>
            <w:r w:rsidRPr="002B5C70">
              <w:rPr>
                <w:b w:val="0"/>
                <w:sz w:val="18"/>
                <w:szCs w:val="18"/>
              </w:rPr>
              <w:t>United States</w:t>
            </w:r>
          </w:p>
        </w:tc>
        <w:tc>
          <w:tcPr>
            <w:tcW w:w="1418" w:type="dxa"/>
          </w:tcPr>
          <w:p w:rsidR="00035671" w:rsidRPr="002B5C70" w:rsidRDefault="00FB1AE6"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Libertarian</w:t>
            </w:r>
            <w:r w:rsidR="00035671" w:rsidRPr="002B5C70">
              <w:rPr>
                <w:sz w:val="18"/>
                <w:szCs w:val="18"/>
              </w:rPr>
              <w:t xml:space="preserve">, </w:t>
            </w:r>
          </w:p>
          <w:p w:rsidR="00391BEE" w:rsidRPr="002B5C70" w:rsidRDefault="00035671"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Economic rationalism, monetarism  </w:t>
            </w:r>
          </w:p>
        </w:tc>
        <w:tc>
          <w:tcPr>
            <w:tcW w:w="1433" w:type="dxa"/>
          </w:tcPr>
          <w:p w:rsidR="00391BEE" w:rsidRPr="002B5C7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w:t>
            </w:r>
          </w:p>
        </w:tc>
        <w:tc>
          <w:tcPr>
            <w:tcW w:w="4894" w:type="dxa"/>
          </w:tcPr>
          <w:p w:rsidR="00391BEE" w:rsidRPr="002B5C70" w:rsidRDefault="00EE2F2D" w:rsidP="00FB1AE6">
            <w:pPr>
              <w:tabs>
                <w:tab w:val="left" w:pos="1290"/>
              </w:tabs>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Rand was a novelist of books such as </w:t>
            </w:r>
            <w:r w:rsidRPr="002B5C70">
              <w:rPr>
                <w:i/>
                <w:sz w:val="18"/>
                <w:szCs w:val="18"/>
              </w:rPr>
              <w:t>Atlas Shrugged</w:t>
            </w:r>
            <w:r w:rsidRPr="002B5C70">
              <w:rPr>
                <w:sz w:val="18"/>
                <w:szCs w:val="18"/>
              </w:rPr>
              <w:t xml:space="preserve"> and </w:t>
            </w:r>
            <w:r w:rsidRPr="002B5C70">
              <w:rPr>
                <w:i/>
                <w:sz w:val="18"/>
                <w:szCs w:val="18"/>
              </w:rPr>
              <w:t>The Fountainhead</w:t>
            </w:r>
            <w:r w:rsidRPr="002B5C70">
              <w:rPr>
                <w:sz w:val="18"/>
                <w:szCs w:val="18"/>
              </w:rPr>
              <w:t>. She gave weight to free market fundamentalism</w:t>
            </w:r>
            <w:r w:rsidR="00FB1AE6" w:rsidRPr="002B5C70">
              <w:rPr>
                <w:sz w:val="18"/>
                <w:szCs w:val="18"/>
              </w:rPr>
              <w:t xml:space="preserve">; </w:t>
            </w:r>
            <w:r w:rsidRPr="002B5C70">
              <w:rPr>
                <w:sz w:val="18"/>
                <w:szCs w:val="18"/>
              </w:rPr>
              <w:t>the so-called virtue of selfishness (greed is good)</w:t>
            </w:r>
            <w:r w:rsidR="00FB1AE6" w:rsidRPr="002B5C70">
              <w:rPr>
                <w:sz w:val="18"/>
                <w:szCs w:val="18"/>
              </w:rPr>
              <w:t>; condemned humanitarian</w:t>
            </w:r>
            <w:r w:rsidR="00FE1CF1" w:rsidRPr="002B5C70">
              <w:rPr>
                <w:sz w:val="18"/>
                <w:szCs w:val="18"/>
              </w:rPr>
              <w:t>ism</w:t>
            </w:r>
            <w:r w:rsidR="00FB1AE6" w:rsidRPr="002B5C70">
              <w:rPr>
                <w:sz w:val="18"/>
                <w:szCs w:val="18"/>
              </w:rPr>
              <w:t xml:space="preserve"> as feminine</w:t>
            </w:r>
            <w:r w:rsidR="00FE1CF1" w:rsidRPr="002B5C70">
              <w:rPr>
                <w:sz w:val="18"/>
                <w:szCs w:val="18"/>
              </w:rPr>
              <w:t xml:space="preserve"> weakness</w:t>
            </w:r>
            <w:r w:rsidR="00FB1AE6" w:rsidRPr="002B5C70">
              <w:rPr>
                <w:sz w:val="18"/>
                <w:szCs w:val="18"/>
              </w:rPr>
              <w:t xml:space="preserve"> and celebrated hyper-masculine heroes</w:t>
            </w:r>
            <w:r w:rsidRPr="002B5C70">
              <w:rPr>
                <w:sz w:val="18"/>
                <w:szCs w:val="18"/>
              </w:rPr>
              <w:t>. Her work has experienced new popul</w:t>
            </w:r>
            <w:r w:rsidR="00855D3E">
              <w:rPr>
                <w:sz w:val="18"/>
                <w:szCs w:val="18"/>
              </w:rPr>
              <w:t>arity in the American far right</w:t>
            </w:r>
            <w:r w:rsidRPr="002B5C70">
              <w:rPr>
                <w:sz w:val="18"/>
                <w:szCs w:val="18"/>
              </w:rPr>
              <w:t xml:space="preserve"> </w:t>
            </w:r>
            <w:r w:rsidR="00FB1AE6" w:rsidRPr="002B5C70">
              <w:rPr>
                <w:sz w:val="18"/>
                <w:szCs w:val="18"/>
              </w:rPr>
              <w:fldChar w:fldCharType="begin"/>
            </w:r>
            <w:r w:rsidR="00FB1AE6" w:rsidRPr="002B5C70">
              <w:rPr>
                <w:sz w:val="18"/>
                <w:szCs w:val="18"/>
              </w:rPr>
              <w:instrText xml:space="preserve"> ADDIN EN.CITE &lt;EndNote&gt;&lt;Cite&gt;&lt;Author&gt;Burns&lt;/Author&gt;&lt;Year&gt;2015&lt;/Year&gt;&lt;RecNum&gt;856&lt;/RecNum&gt;&lt;DisplayText&gt;(Burns 2015)&lt;/DisplayText&gt;&lt;record&gt;&lt;rec-number&gt;856&lt;/rec-number&gt;&lt;foreign-keys&gt;&lt;key app="EN" db-id="tt9avpztkswaa1errpsvdse5zfw5aae9as2e" timestamp="1585627084"&gt;856&lt;/key&gt;&lt;/foreign-keys&gt;&lt;ref-type name="Journal Article"&gt;17&lt;/ref-type&gt;&lt;contributors&gt;&lt;authors&gt;&lt;author&gt;Burns, Jennifer&lt;/author&gt;&lt;/authors&gt;&lt;/contributors&gt;&lt;titles&gt;&lt;title&gt;The Three &amp;quot;Furies&amp;quot; of Libertarianism: Rose Wilder Lane, Isabel Paterson, and Ayn Rand&lt;/title&gt;&lt;secondary-title&gt;The Journal of American History&lt;/secondary-title&gt;&lt;/titles&gt;&lt;periodical&gt;&lt;full-title&gt;The Journal of American History&lt;/full-title&gt;&lt;/periodical&gt;&lt;pages&gt;746&lt;/pages&gt;&lt;volume&gt;102&lt;/volume&gt;&lt;number&gt;3&lt;/number&gt;&lt;keywords&gt;&lt;keyword&gt;United States–Us&lt;/keyword&gt;&lt;keyword&gt;Paterson, Isabel&lt;/keyword&gt;&lt;keyword&gt;Lane, Rose Wilder&lt;/keyword&gt;&lt;keyword&gt;Rand, Ayn (1905-1982)&lt;/keyword&gt;&lt;keyword&gt;American History&lt;/keyword&gt;&lt;keyword&gt;Women&lt;/keyword&gt;&lt;keyword&gt;Writers&lt;/keyword&gt;&lt;keyword&gt;Intellectuals&lt;/keyword&gt;&lt;keyword&gt;Children&lt;/keyword&gt;&lt;keyword&gt;Ideology&lt;/keyword&gt;&lt;keyword&gt;Magazines&lt;/keyword&gt;&lt;keyword&gt;20th Century&lt;/keyword&gt;&lt;/keywords&gt;&lt;dates&gt;&lt;year&gt;2015&lt;/year&gt;&lt;/dates&gt;&lt;pub-location&gt;Oxford&lt;/pub-location&gt;&lt;publisher&gt;Organization of American Historians&lt;/publisher&gt;&lt;isbn&gt;00218723&lt;/isbn&gt;&lt;urls&gt;&lt;/urls&gt;&lt;electronic-resource-num&gt;10.1093/jahist/jav504&lt;/electronic-resource-num&gt;&lt;/record&gt;&lt;/Cite&gt;&lt;/EndNote&gt;</w:instrText>
            </w:r>
            <w:r w:rsidR="00FB1AE6" w:rsidRPr="002B5C70">
              <w:rPr>
                <w:sz w:val="18"/>
                <w:szCs w:val="18"/>
              </w:rPr>
              <w:fldChar w:fldCharType="separate"/>
            </w:r>
            <w:r w:rsidR="00FB1AE6" w:rsidRPr="002B5C70">
              <w:rPr>
                <w:noProof/>
                <w:sz w:val="18"/>
                <w:szCs w:val="18"/>
              </w:rPr>
              <w:t>(Burns 2015)</w:t>
            </w:r>
            <w:r w:rsidR="00FB1AE6" w:rsidRPr="002B5C70">
              <w:rPr>
                <w:sz w:val="18"/>
                <w:szCs w:val="18"/>
              </w:rPr>
              <w:fldChar w:fldCharType="end"/>
            </w:r>
            <w:r w:rsidR="00855D3E">
              <w:rPr>
                <w:sz w:val="18"/>
                <w:szCs w:val="18"/>
              </w:rPr>
              <w:t>.</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7F18C8" w:rsidRPr="002B5C70" w:rsidRDefault="00391BEE" w:rsidP="00391BEE">
            <w:pPr>
              <w:rPr>
                <w:b w:val="0"/>
                <w:sz w:val="18"/>
                <w:szCs w:val="18"/>
              </w:rPr>
            </w:pPr>
            <w:r w:rsidRPr="002B5C70">
              <w:rPr>
                <w:b w:val="0"/>
                <w:sz w:val="18"/>
                <w:szCs w:val="18"/>
              </w:rPr>
              <w:t>Isabel Paterson</w:t>
            </w:r>
          </w:p>
          <w:p w:rsidR="00391BEE" w:rsidRPr="002B5C70" w:rsidRDefault="007F18C8" w:rsidP="00391BEE">
            <w:pPr>
              <w:rPr>
                <w:b w:val="0"/>
                <w:sz w:val="18"/>
                <w:szCs w:val="18"/>
              </w:rPr>
            </w:pPr>
            <w:r w:rsidRPr="002B5C70">
              <w:rPr>
                <w:b w:val="0"/>
                <w:sz w:val="18"/>
                <w:szCs w:val="18"/>
              </w:rPr>
              <w:t>United States</w:t>
            </w:r>
            <w:r w:rsidR="00391BEE" w:rsidRPr="002B5C70">
              <w:rPr>
                <w:b w:val="0"/>
                <w:sz w:val="18"/>
                <w:szCs w:val="18"/>
              </w:rPr>
              <w:t xml:space="preserve"> </w:t>
            </w:r>
          </w:p>
        </w:tc>
        <w:tc>
          <w:tcPr>
            <w:tcW w:w="1418" w:type="dxa"/>
          </w:tcPr>
          <w:p w:rsidR="00391BEE" w:rsidRPr="002B5C70" w:rsidRDefault="00FB1AE6" w:rsidP="00FB1AE6">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Libertarian</w:t>
            </w:r>
            <w:r w:rsidR="00035671" w:rsidRPr="002B5C70">
              <w:rPr>
                <w:sz w:val="18"/>
                <w:szCs w:val="18"/>
              </w:rPr>
              <w:t>,</w:t>
            </w:r>
          </w:p>
          <w:p w:rsidR="00035671" w:rsidRPr="002B5C70" w:rsidRDefault="00035671" w:rsidP="00FB1AE6">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Economic rationalism, monetarism  </w:t>
            </w:r>
          </w:p>
        </w:tc>
        <w:tc>
          <w:tcPr>
            <w:tcW w:w="1433" w:type="dxa"/>
          </w:tcPr>
          <w:p w:rsidR="00391BEE" w:rsidRPr="002B5C7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w:t>
            </w:r>
          </w:p>
        </w:tc>
        <w:tc>
          <w:tcPr>
            <w:tcW w:w="4894" w:type="dxa"/>
          </w:tcPr>
          <w:p w:rsidR="00391BEE" w:rsidRPr="002B5C70" w:rsidRDefault="00EE2F2D" w:rsidP="00FB1AE6">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Paterson was a book critic who </w:t>
            </w:r>
            <w:r w:rsidR="00FB1AE6" w:rsidRPr="002B5C70">
              <w:rPr>
                <w:sz w:val="18"/>
                <w:szCs w:val="18"/>
              </w:rPr>
              <w:t xml:space="preserve">argued for limited government, and created a duality between the “productive man” and the “prohibitive government”. When government ventured out of law and order, it inhibited production (such as through </w:t>
            </w:r>
            <w:r w:rsidR="00035671" w:rsidRPr="002B5C70">
              <w:rPr>
                <w:sz w:val="18"/>
                <w:szCs w:val="18"/>
              </w:rPr>
              <w:t xml:space="preserve">initiatives like </w:t>
            </w:r>
            <w:r w:rsidR="00FB1AE6" w:rsidRPr="002B5C70">
              <w:rPr>
                <w:sz w:val="18"/>
                <w:szCs w:val="18"/>
              </w:rPr>
              <w:t xml:space="preserve">social welfare). </w:t>
            </w:r>
            <w:r w:rsidR="00FB1AE6" w:rsidRPr="002B5C70">
              <w:rPr>
                <w:sz w:val="18"/>
                <w:szCs w:val="18"/>
              </w:rPr>
              <w:fldChar w:fldCharType="begin"/>
            </w:r>
            <w:r w:rsidR="00FB1AE6" w:rsidRPr="002B5C70">
              <w:rPr>
                <w:sz w:val="18"/>
                <w:szCs w:val="18"/>
              </w:rPr>
              <w:instrText xml:space="preserve"> ADDIN EN.CITE &lt;EndNote&gt;&lt;Cite&gt;&lt;Author&gt;Burns&lt;/Author&gt;&lt;Year&gt;2015&lt;/Year&gt;&lt;RecNum&gt;856&lt;/RecNum&gt;&lt;DisplayText&gt;(Burns 2015)&lt;/DisplayText&gt;&lt;record&gt;&lt;rec-number&gt;856&lt;/rec-number&gt;&lt;foreign-keys&gt;&lt;key app="EN" db-id="tt9avpztkswaa1errpsvdse5zfw5aae9as2e" timestamp="1585627084"&gt;856&lt;/key&gt;&lt;/foreign-keys&gt;&lt;ref-type name="Journal Article"&gt;17&lt;/ref-type&gt;&lt;contributors&gt;&lt;authors&gt;&lt;author&gt;Burns, Jennifer&lt;/author&gt;&lt;/authors&gt;&lt;/contributors&gt;&lt;titles&gt;&lt;title&gt;The Three &amp;quot;Furies&amp;quot; of Libertarianism: Rose Wilder Lane, Isabel Paterson, and Ayn Rand&lt;/title&gt;&lt;secondary-title&gt;The Journal of American History&lt;/secondary-title&gt;&lt;/titles&gt;&lt;periodical&gt;&lt;full-title&gt;The Journal of American History&lt;/full-title&gt;&lt;/periodical&gt;&lt;pages&gt;746&lt;/pages&gt;&lt;volume&gt;102&lt;/volume&gt;&lt;number&gt;3&lt;/number&gt;&lt;keywords&gt;&lt;keyword&gt;United States–Us&lt;/keyword&gt;&lt;keyword&gt;Paterson, Isabel&lt;/keyword&gt;&lt;keyword&gt;Lane, Rose Wilder&lt;/keyword&gt;&lt;keyword&gt;Rand, Ayn (1905-1982)&lt;/keyword&gt;&lt;keyword&gt;American History&lt;/keyword&gt;&lt;keyword&gt;Women&lt;/keyword&gt;&lt;keyword&gt;Writers&lt;/keyword&gt;&lt;keyword&gt;Intellectuals&lt;/keyword&gt;&lt;keyword&gt;Children&lt;/keyword&gt;&lt;keyword&gt;Ideology&lt;/keyword&gt;&lt;keyword&gt;Magazines&lt;/keyword&gt;&lt;keyword&gt;20th Century&lt;/keyword&gt;&lt;/keywords&gt;&lt;dates&gt;&lt;year&gt;2015&lt;/year&gt;&lt;/dates&gt;&lt;pub-location&gt;Oxford&lt;/pub-location&gt;&lt;publisher&gt;Organization of American Historians&lt;/publisher&gt;&lt;isbn&gt;00218723&lt;/isbn&gt;&lt;urls&gt;&lt;/urls&gt;&lt;electronic-resource-num&gt;10.1093/jahist/jav504&lt;/electronic-resource-num&gt;&lt;/record&gt;&lt;/Cite&gt;&lt;/EndNote&gt;</w:instrText>
            </w:r>
            <w:r w:rsidR="00FB1AE6" w:rsidRPr="002B5C70">
              <w:rPr>
                <w:sz w:val="18"/>
                <w:szCs w:val="18"/>
              </w:rPr>
              <w:fldChar w:fldCharType="separate"/>
            </w:r>
            <w:r w:rsidR="00FB1AE6" w:rsidRPr="002B5C70">
              <w:rPr>
                <w:noProof/>
                <w:sz w:val="18"/>
                <w:szCs w:val="18"/>
              </w:rPr>
              <w:t>(Burns 2015)</w:t>
            </w:r>
            <w:r w:rsidR="00FB1AE6" w:rsidRPr="002B5C70">
              <w:rPr>
                <w:sz w:val="18"/>
                <w:szCs w:val="18"/>
              </w:rPr>
              <w:fldChar w:fldCharType="end"/>
            </w:r>
            <w:r w:rsidR="00FB1AE6" w:rsidRPr="002B5C70">
              <w:rPr>
                <w:sz w:val="18"/>
                <w:szCs w:val="18"/>
              </w:rPr>
              <w:t>761</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91BEE" w:rsidRPr="002B5C70" w:rsidRDefault="00391BEE" w:rsidP="00391BEE">
            <w:pPr>
              <w:rPr>
                <w:b w:val="0"/>
                <w:sz w:val="18"/>
                <w:szCs w:val="18"/>
              </w:rPr>
            </w:pPr>
            <w:r w:rsidRPr="002B5C70">
              <w:rPr>
                <w:b w:val="0"/>
                <w:sz w:val="18"/>
                <w:szCs w:val="18"/>
              </w:rPr>
              <w:t xml:space="preserve">Lisa Turner </w:t>
            </w:r>
          </w:p>
          <w:p w:rsidR="007F18C8" w:rsidRPr="002B5C70" w:rsidRDefault="007F18C8" w:rsidP="00391BEE">
            <w:pPr>
              <w:rPr>
                <w:b w:val="0"/>
                <w:sz w:val="18"/>
                <w:szCs w:val="18"/>
              </w:rPr>
            </w:pPr>
            <w:r w:rsidRPr="002B5C70">
              <w:rPr>
                <w:b w:val="0"/>
                <w:sz w:val="18"/>
                <w:szCs w:val="18"/>
              </w:rPr>
              <w:t xml:space="preserve">United States </w:t>
            </w:r>
          </w:p>
        </w:tc>
        <w:tc>
          <w:tcPr>
            <w:tcW w:w="1418" w:type="dxa"/>
          </w:tcPr>
          <w:p w:rsidR="00391BEE" w:rsidRPr="002B5C70" w:rsidRDefault="00391BEE" w:rsidP="00FF15DA">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y, </w:t>
            </w:r>
            <w:r w:rsidR="00FF15DA" w:rsidRPr="002B5C70">
              <w:rPr>
                <w:sz w:val="18"/>
                <w:szCs w:val="18"/>
              </w:rPr>
              <w:t xml:space="preserve">Creativity </w:t>
            </w:r>
          </w:p>
        </w:tc>
        <w:tc>
          <w:tcPr>
            <w:tcW w:w="1433" w:type="dxa"/>
          </w:tcPr>
          <w:p w:rsidR="00391BEE" w:rsidRPr="002B5C70" w:rsidRDefault="00391BEE"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Women’s Frontier, World Church of the Creator</w:t>
            </w:r>
          </w:p>
        </w:tc>
        <w:tc>
          <w:tcPr>
            <w:tcW w:w="4894" w:type="dxa"/>
          </w:tcPr>
          <w:p w:rsidR="00391BEE" w:rsidRPr="002B5C70" w:rsidRDefault="00391BEE" w:rsidP="00B31D5B">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Turner was the Women’s Information Coordinator for the World Church of the Creator, and author of the ‘Women of the Creativity Revolution’ and ‘The Co-Option of White Women.’  </w:t>
            </w:r>
            <w:r w:rsidR="004527F6" w:rsidRPr="002B5C70">
              <w:rPr>
                <w:sz w:val="18"/>
                <w:szCs w:val="18"/>
              </w:rPr>
              <w:fldChar w:fldCharType="begin"/>
            </w:r>
            <w:r w:rsidR="004527F6" w:rsidRPr="002B5C70">
              <w:rPr>
                <w:sz w:val="18"/>
                <w:szCs w:val="18"/>
              </w:rPr>
              <w:instrText xml:space="preserve"> ADDIN EN.CITE &lt;EndNote&gt;&lt;Cite&gt;&lt;Author&gt;Michael&lt;/Author&gt;&lt;Year&gt;2006&lt;/Year&gt;&lt;RecNum&gt;809&lt;/RecNum&gt;&lt;DisplayText&gt;(Michael 2006)&lt;/DisplayText&gt;&lt;record&gt;&lt;rec-number&gt;809&lt;/rec-number&gt;&lt;foreign-keys&gt;&lt;key app="EN" db-id="tt9avpztkswaa1errpsvdse5zfw5aae9as2e" timestamp="1582771665"&gt;809&lt;/key&gt;&lt;/foreign-keys&gt;&lt;ref-type name="Journal Article"&gt;17&lt;/ref-type&gt;&lt;contributors&gt;&lt;authors&gt;&lt;author&gt;Michael, George&lt;/author&gt;&lt;/authors&gt;&lt;/contributors&gt;&lt;titles&gt;&lt;title&gt;RAHOWA! A History of the World Church of the Creator&lt;/title&gt;&lt;secondary-title&gt;Terrorism and Political Violence&lt;/secondary-title&gt;&lt;/titles&gt;&lt;periodical&gt;&lt;full-title&gt;Terrorism and Political Violence&lt;/full-title&gt;&lt;/periodical&gt;&lt;pages&gt;561-583&lt;/pages&gt;&lt;volume&gt;18&lt;/volume&gt;&lt;number&gt;4&lt;/number&gt;&lt;keywords&gt;&lt;keyword&gt;Church of the Creator&lt;/keyword&gt;&lt;keyword&gt;Extreme Right&lt;/keyword&gt;&lt;keyword&gt;Neo-Nazi&lt;/keyword&gt;&lt;keyword&gt;Klassen&lt;/keyword&gt;&lt;keyword&gt;Rahowa&lt;/keyword&gt;&lt;keyword&gt;Terrorism&lt;/keyword&gt;&lt;keyword&gt;Social Welfare &amp;amp; Social Work&lt;/keyword&gt;&lt;keyword&gt;International Relations&lt;/keyword&gt;&lt;/keywords&gt;&lt;dates&gt;&lt;year&gt;2006&lt;/year&gt;&lt;/dates&gt;&lt;publisher&gt;Taylor &amp;amp; Francis Group&lt;/publisher&gt;&lt;isbn&gt;0954-6553&lt;/isbn&gt;&lt;urls&gt;&lt;/urls&gt;&lt;electronic-resource-num&gt;10.1080/09546550600880633&lt;/electronic-resource-num&gt;&lt;/record&gt;&lt;/Cite&gt;&lt;/EndNote&gt;</w:instrText>
            </w:r>
            <w:r w:rsidR="004527F6" w:rsidRPr="002B5C70">
              <w:rPr>
                <w:sz w:val="18"/>
                <w:szCs w:val="18"/>
              </w:rPr>
              <w:fldChar w:fldCharType="separate"/>
            </w:r>
            <w:r w:rsidR="004527F6" w:rsidRPr="002B5C70">
              <w:rPr>
                <w:noProof/>
                <w:sz w:val="18"/>
                <w:szCs w:val="18"/>
              </w:rPr>
              <w:t>(Michael 2006)</w:t>
            </w:r>
            <w:r w:rsidR="004527F6" w:rsidRPr="002B5C70">
              <w:rPr>
                <w:sz w:val="18"/>
                <w:szCs w:val="18"/>
              </w:rPr>
              <w:fldChar w:fldCharType="end"/>
            </w:r>
            <w:r w:rsidR="00B31D5B">
              <w:rPr>
                <w:sz w:val="18"/>
                <w:szCs w:val="18"/>
              </w:rPr>
              <w:t xml:space="preserve">. She has long argued that feminism used women as pawns in a white-hating media machine run by Jews </w:t>
            </w:r>
            <w:r w:rsidR="00B31D5B">
              <w:rPr>
                <w:sz w:val="18"/>
                <w:szCs w:val="18"/>
              </w:rPr>
              <w:fldChar w:fldCharType="begin"/>
            </w:r>
            <w:r w:rsidR="00B31D5B">
              <w:rPr>
                <w:sz w:val="18"/>
                <w:szCs w:val="18"/>
              </w:rPr>
              <w:instrText xml:space="preserve"> ADDIN EN.CITE &lt;EndNote&gt;&lt;Cite&gt;&lt;Author&gt;Michael&lt;/Author&gt;&lt;Year&gt;2009&lt;/Year&gt;&lt;RecNum&gt;941&lt;/RecNum&gt;&lt;DisplayText&gt;(Michael 2009b)&lt;/DisplayText&gt;&lt;record&gt;&lt;rec-number&gt;941&lt;/rec-number&gt;&lt;foreign-keys&gt;&lt;key app="EN" db-id="tt9avpztkswaa1errpsvdse5zfw5aae9as2e" timestamp="1589419451"&gt;941&lt;/key&gt;&lt;/foreign-keys&gt;&lt;ref-type name="Book"&gt;6&lt;/ref-type&gt;&lt;contributors&gt;&lt;authors&gt;&lt;author&gt;George Michael&lt;/author&gt;&lt;/authors&gt;&lt;/contributors&gt;&lt;titles&gt;&lt;title&gt;Theology of Hate: A History of the World Church of the Creator&lt;/title&gt;&lt;/titles&gt;&lt;dates&gt;&lt;year&gt;2009&lt;/year&gt;&lt;/dates&gt;&lt;pub-location&gt;Project Muse&lt;/pub-location&gt;&lt;publisher&gt;University Press of Florida&lt;/publisher&gt;&lt;urls&gt;&lt;/urls&gt;&lt;/record&gt;&lt;/Cite&gt;&lt;/EndNote&gt;</w:instrText>
            </w:r>
            <w:r w:rsidR="00B31D5B">
              <w:rPr>
                <w:sz w:val="18"/>
                <w:szCs w:val="18"/>
              </w:rPr>
              <w:fldChar w:fldCharType="separate"/>
            </w:r>
            <w:r w:rsidR="00B31D5B">
              <w:rPr>
                <w:noProof/>
                <w:sz w:val="18"/>
                <w:szCs w:val="18"/>
              </w:rPr>
              <w:t>(Michael 2009b)</w:t>
            </w:r>
            <w:r w:rsidR="00B31D5B">
              <w:rPr>
                <w:sz w:val="18"/>
                <w:szCs w:val="18"/>
              </w:rPr>
              <w:fldChar w:fldCharType="end"/>
            </w:r>
            <w:r w:rsidR="00B31D5B">
              <w:rPr>
                <w:sz w:val="18"/>
                <w:szCs w:val="18"/>
              </w:rPr>
              <w:t>136.</w:t>
            </w:r>
          </w:p>
        </w:tc>
      </w:tr>
      <w:tr w:rsidR="0030423F"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0423F" w:rsidRDefault="0030423F" w:rsidP="0030423F">
            <w:pPr>
              <w:rPr>
                <w:b w:val="0"/>
                <w:sz w:val="18"/>
                <w:szCs w:val="18"/>
              </w:rPr>
            </w:pPr>
            <w:r>
              <w:rPr>
                <w:b w:val="0"/>
                <w:sz w:val="18"/>
                <w:szCs w:val="18"/>
              </w:rPr>
              <w:t>Ingrid Rimland</w:t>
            </w:r>
          </w:p>
          <w:p w:rsidR="00013CE0" w:rsidRPr="002B5C70" w:rsidRDefault="00013CE0" w:rsidP="0030423F">
            <w:pPr>
              <w:rPr>
                <w:b w:val="0"/>
                <w:sz w:val="18"/>
                <w:szCs w:val="18"/>
              </w:rPr>
            </w:pPr>
            <w:r>
              <w:rPr>
                <w:b w:val="0"/>
                <w:sz w:val="18"/>
                <w:szCs w:val="18"/>
              </w:rPr>
              <w:t>Ukraine</w:t>
            </w:r>
          </w:p>
        </w:tc>
        <w:tc>
          <w:tcPr>
            <w:tcW w:w="1418" w:type="dxa"/>
          </w:tcPr>
          <w:p w:rsidR="0030423F" w:rsidRPr="002B5C70" w:rsidRDefault="0030423F" w:rsidP="0030423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o-Nazi</w:t>
            </w:r>
          </w:p>
        </w:tc>
        <w:tc>
          <w:tcPr>
            <w:tcW w:w="1433" w:type="dxa"/>
          </w:tcPr>
          <w:p w:rsidR="0030423F" w:rsidRPr="002B5C70" w:rsidRDefault="0030423F" w:rsidP="0030423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c>
          <w:tcPr>
            <w:tcW w:w="4894" w:type="dxa"/>
          </w:tcPr>
          <w:p w:rsidR="0030423F" w:rsidRPr="002B5C70" w:rsidRDefault="0030423F" w:rsidP="007128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imland is a fiction author</w:t>
            </w:r>
            <w:r w:rsidR="0071284F">
              <w:rPr>
                <w:sz w:val="18"/>
                <w:szCs w:val="18"/>
              </w:rPr>
              <w:t xml:space="preserve"> of</w:t>
            </w:r>
            <w:r>
              <w:rPr>
                <w:sz w:val="18"/>
                <w:szCs w:val="18"/>
              </w:rPr>
              <w:t xml:space="preserve"> </w:t>
            </w:r>
            <w:r w:rsidRPr="00A93FDC">
              <w:rPr>
                <w:i/>
                <w:sz w:val="18"/>
                <w:szCs w:val="18"/>
              </w:rPr>
              <w:t>Lebensraum</w:t>
            </w:r>
            <w:r>
              <w:rPr>
                <w:i/>
                <w:sz w:val="18"/>
                <w:szCs w:val="18"/>
              </w:rPr>
              <w:t>!</w:t>
            </w:r>
            <w:r>
              <w:rPr>
                <w:sz w:val="18"/>
                <w:szCs w:val="18"/>
              </w:rPr>
              <w:t xml:space="preserve">, </w:t>
            </w:r>
            <w:r w:rsidR="0071284F">
              <w:rPr>
                <w:sz w:val="18"/>
                <w:szCs w:val="18"/>
              </w:rPr>
              <w:t xml:space="preserve">which </w:t>
            </w:r>
            <w:r>
              <w:rPr>
                <w:sz w:val="18"/>
                <w:szCs w:val="18"/>
              </w:rPr>
              <w:t>use</w:t>
            </w:r>
            <w:r w:rsidR="0071284F">
              <w:rPr>
                <w:sz w:val="18"/>
                <w:szCs w:val="18"/>
              </w:rPr>
              <w:t>s</w:t>
            </w:r>
            <w:r>
              <w:rPr>
                <w:sz w:val="18"/>
                <w:szCs w:val="18"/>
              </w:rPr>
              <w:t xml:space="preserve"> the Mennonite identity to project neo-Nazi propaganda, spanning anti-Semitism, holocaust denial, anti-miscegenation, and hatred of non-Germans. Mennonite faith, according to Urry, becomes synonymous with “ethnic pride, Germanness and the Fuhrer” </w:t>
            </w:r>
            <w:r>
              <w:rPr>
                <w:sz w:val="18"/>
                <w:szCs w:val="18"/>
              </w:rPr>
              <w:fldChar w:fldCharType="begin"/>
            </w:r>
            <w:r>
              <w:rPr>
                <w:sz w:val="18"/>
                <w:szCs w:val="18"/>
              </w:rPr>
              <w:instrText xml:space="preserve"> ADDIN EN.CITE &lt;EndNote&gt;&lt;Cite ExcludeAuth="1"&gt;&lt;Author&gt;Urry&lt;/Author&gt;&lt;Year&gt;1999&lt;/Year&gt;&lt;RecNum&gt;887&lt;/RecNum&gt;&lt;DisplayText&gt;(1999)&lt;/DisplayText&gt;&lt;record&gt;&lt;rec-number&gt;887&lt;/rec-number&gt;&lt;foreign-keys&gt;&lt;key app="EN" db-id="tt9avpztkswaa1errpsvdse5zfw5aae9as2e" timestamp="1587084406"&gt;887&lt;/key&gt;&lt;/foreign-keys&gt;&lt;ref-type name="Journal Article"&gt;17&lt;/ref-type&gt;&lt;contributors&gt;&lt;authors&gt;&lt;author&gt;Urry, James&lt;/author&gt;&lt;/authors&gt;&lt;/contributors&gt;&lt;titles&gt;&lt;title&gt;Fate, Hate and Denial: Ingrid Rimland&amp;apos;s &amp;quot;Lebensraum!&amp;quot;&lt;/title&gt;&lt;secondary-title&gt;Mennonite Quarterly Review&lt;/secondary-title&gt;&lt;/titles&gt;&lt;periodical&gt;&lt;full-title&gt;Mennonite Quarterly Review&lt;/full-title&gt;&lt;/periodical&gt;&lt;pages&gt;107&lt;/pages&gt;&lt;volume&gt;73&lt;/volume&gt;&lt;number&gt;1&lt;/number&gt;&lt;keywords&gt;&lt;keyword&gt;Rimland, Ingrid. Lebensraum!&lt;/keyword&gt;&lt;keyword&gt;Holocaust denial&lt;/keyword&gt;&lt;keyword&gt;Antisemitism in literature&lt;/keyword&gt;&lt;keyword&gt;Antisemitism -- History -- 1945-&lt;/keyword&gt;&lt;/keywords&gt;&lt;dates&gt;&lt;year&gt;1999&lt;/year&gt;&lt;/dates&gt;&lt;pub-location&gt;Goshen, Ind.&lt;/pub-location&gt;&lt;publisher&gt;Mennonite Historical Society.&lt;/publisher&gt;&lt;isbn&gt;0025-9373&lt;/isbn&gt;&lt;urls&gt;&lt;/urls&gt;&lt;/record&gt;&lt;/Cite&gt;&lt;/EndNote&gt;</w:instrText>
            </w:r>
            <w:r>
              <w:rPr>
                <w:sz w:val="18"/>
                <w:szCs w:val="18"/>
              </w:rPr>
              <w:fldChar w:fldCharType="separate"/>
            </w:r>
            <w:r>
              <w:rPr>
                <w:noProof/>
                <w:sz w:val="18"/>
                <w:szCs w:val="18"/>
              </w:rPr>
              <w:t>(1999)</w:t>
            </w:r>
            <w:r>
              <w:rPr>
                <w:sz w:val="18"/>
                <w:szCs w:val="18"/>
              </w:rPr>
              <w:fldChar w:fldCharType="end"/>
            </w:r>
            <w:r>
              <w:rPr>
                <w:sz w:val="18"/>
                <w:szCs w:val="18"/>
              </w:rPr>
              <w:t>121.</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91BEE" w:rsidRPr="002B5C70" w:rsidRDefault="00391BEE" w:rsidP="00391BEE">
            <w:pPr>
              <w:rPr>
                <w:b w:val="0"/>
                <w:sz w:val="18"/>
                <w:szCs w:val="18"/>
              </w:rPr>
            </w:pPr>
            <w:r w:rsidRPr="002B5C70">
              <w:rPr>
                <w:b w:val="0"/>
                <w:sz w:val="18"/>
                <w:szCs w:val="18"/>
              </w:rPr>
              <w:t xml:space="preserve">Lana Lokteff </w:t>
            </w:r>
          </w:p>
          <w:p w:rsidR="002211EB" w:rsidRPr="002B5C70" w:rsidRDefault="002211EB" w:rsidP="002211EB">
            <w:pPr>
              <w:rPr>
                <w:b w:val="0"/>
                <w:sz w:val="18"/>
                <w:szCs w:val="18"/>
              </w:rPr>
            </w:pPr>
            <w:r w:rsidRPr="002B5C70">
              <w:rPr>
                <w:b w:val="0"/>
                <w:sz w:val="18"/>
                <w:szCs w:val="18"/>
              </w:rPr>
              <w:t xml:space="preserve">United States and </w:t>
            </w:r>
          </w:p>
          <w:p w:rsidR="00391BEE" w:rsidRPr="002B5C70" w:rsidRDefault="002211EB" w:rsidP="002211EB">
            <w:pPr>
              <w:rPr>
                <w:b w:val="0"/>
                <w:sz w:val="18"/>
                <w:szCs w:val="18"/>
              </w:rPr>
            </w:pPr>
            <w:r w:rsidRPr="002B5C70">
              <w:rPr>
                <w:b w:val="0"/>
                <w:sz w:val="18"/>
                <w:szCs w:val="18"/>
              </w:rPr>
              <w:t xml:space="preserve">Sweden </w:t>
            </w:r>
            <w:r w:rsidR="00391BEE" w:rsidRPr="002B5C70">
              <w:rPr>
                <w:b w:val="0"/>
                <w:sz w:val="18"/>
                <w:szCs w:val="18"/>
              </w:rPr>
              <w:t xml:space="preserve"> </w:t>
            </w:r>
          </w:p>
        </w:tc>
        <w:tc>
          <w:tcPr>
            <w:tcW w:w="1418" w:type="dxa"/>
          </w:tcPr>
          <w:p w:rsidR="00391BEE" w:rsidRPr="002B5C70" w:rsidRDefault="00FE1CF1"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Alt right</w:t>
            </w:r>
          </w:p>
        </w:tc>
        <w:tc>
          <w:tcPr>
            <w:tcW w:w="1433" w:type="dxa"/>
          </w:tcPr>
          <w:p w:rsidR="00391BEE" w:rsidRPr="002B5C70" w:rsidRDefault="00FE1CF1"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3Fourteen Radio, Red Ice TV</w:t>
            </w:r>
          </w:p>
        </w:tc>
        <w:tc>
          <w:tcPr>
            <w:tcW w:w="4894" w:type="dxa"/>
          </w:tcPr>
          <w:p w:rsidR="00391BEE" w:rsidRPr="002B5C70" w:rsidRDefault="002211EB" w:rsidP="00FE1CF1">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Lokteff </w:t>
            </w:r>
            <w:r w:rsidR="00FE1CF1" w:rsidRPr="002B5C70">
              <w:rPr>
                <w:sz w:val="18"/>
                <w:szCs w:val="18"/>
              </w:rPr>
              <w:t xml:space="preserve">invokes Viking Shieldmaiden tropes to argue gendered complementarity of men and women in </w:t>
            </w:r>
            <w:r w:rsidR="0055425C">
              <w:rPr>
                <w:sz w:val="18"/>
                <w:szCs w:val="18"/>
              </w:rPr>
              <w:t>RWE</w:t>
            </w:r>
            <w:r w:rsidR="00FE1CF1" w:rsidRPr="002B5C70">
              <w:rPr>
                <w:sz w:val="18"/>
                <w:szCs w:val="18"/>
              </w:rPr>
              <w:t>; defines female roles in white supremacist futures; and frames male defence of so-called ‘Western civilisation’ as the ultimate r</w:t>
            </w:r>
            <w:r w:rsidR="00855D3E">
              <w:rPr>
                <w:sz w:val="18"/>
                <w:szCs w:val="18"/>
              </w:rPr>
              <w:t>omantic gesture towards females</w:t>
            </w:r>
            <w:r w:rsidR="00FE1CF1" w:rsidRPr="002B5C70">
              <w:rPr>
                <w:sz w:val="18"/>
                <w:szCs w:val="18"/>
              </w:rPr>
              <w:t xml:space="preserve"> </w:t>
            </w:r>
            <w:r w:rsidR="00FE1CF1" w:rsidRPr="002B5C70">
              <w:rPr>
                <w:sz w:val="18"/>
                <w:szCs w:val="18"/>
              </w:rPr>
              <w:fldChar w:fldCharType="begin"/>
            </w:r>
            <w:r w:rsidR="00FE1CF1" w:rsidRPr="002B5C70">
              <w:rPr>
                <w:sz w:val="18"/>
                <w:szCs w:val="18"/>
              </w:rPr>
              <w:instrText xml:space="preserve"> ADDIN EN.CITE &lt;EndNote&gt;&lt;Cite&gt;&lt;Author&gt;Mattheis&lt;/Author&gt;&lt;Year&gt;2018&lt;/Year&gt;&lt;RecNum&gt;632&lt;/RecNum&gt;&lt;DisplayText&gt;(Mattheis 2018)&lt;/DisplayText&gt;&lt;record&gt;&lt;rec-number&gt;632&lt;/rec-number&gt;&lt;foreign-keys&gt;&lt;key app="EN" db-id="tt9avpztkswaa1errpsvdse5zfw5aae9as2e" timestamp="1571716192"&gt;632&lt;/key&gt;&lt;/foreign-keys&gt;&lt;ref-type name="Journal Article"&gt;17&lt;/ref-type&gt;&lt;contributors&gt;&lt;authors&gt;&lt;author&gt;Ashley Mattheis&lt;/author&gt;&lt;/authors&gt;&lt;/contributors&gt;&lt;titles&gt;&lt;title&gt;Shieldmaidens of Whiteness: (Alt) Maternalism and Women Recruiting for the Far/Alt-Right&lt;/title&gt;&lt;secondary-title&gt;Journal for Deradicalization&lt;/secondary-title&gt;&lt;/titles&gt;&lt;periodical&gt;&lt;full-title&gt;Journal for Deradicalization&lt;/full-title&gt;&lt;/periodical&gt;&lt;pages&gt;128-162&lt;/pages&gt;&lt;volume&gt;Winter&lt;/volume&gt;&lt;number&gt;17&lt;/number&gt;&lt;keywords&gt;&lt;keyword&gt;Alt-Right&lt;/keyword&gt;&lt;keyword&gt;Far-Right&lt;/keyword&gt;&lt;keyword&gt;Gender&lt;/keyword&gt;&lt;keyword&gt;Recruitment&lt;/keyword&gt;&lt;keyword&gt;Extremism&lt;/keyword&gt;&lt;keyword&gt;Discourse&lt;/keyword&gt;&lt;keyword&gt;Sociology &amp;amp; Social History&lt;/keyword&gt;&lt;/keywords&gt;&lt;dates&gt;&lt;year&gt;2018&lt;/year&gt;&lt;/dates&gt;&lt;publisher&gt;Daniel Koehler, Christine Hutzel&lt;/publisher&gt;&lt;isbn&gt;2363-9849&lt;/isbn&gt;&lt;urls&gt;&lt;/urls&gt;&lt;/record&gt;&lt;/Cite&gt;&lt;/EndNote&gt;</w:instrText>
            </w:r>
            <w:r w:rsidR="00FE1CF1" w:rsidRPr="002B5C70">
              <w:rPr>
                <w:sz w:val="18"/>
                <w:szCs w:val="18"/>
              </w:rPr>
              <w:fldChar w:fldCharType="separate"/>
            </w:r>
            <w:r w:rsidR="00FE1CF1" w:rsidRPr="002B5C70">
              <w:rPr>
                <w:noProof/>
                <w:sz w:val="18"/>
                <w:szCs w:val="18"/>
              </w:rPr>
              <w:t>(Mattheis 2018)</w:t>
            </w:r>
            <w:r w:rsidR="00FE1CF1" w:rsidRPr="002B5C70">
              <w:rPr>
                <w:sz w:val="18"/>
                <w:szCs w:val="18"/>
              </w:rPr>
              <w:fldChar w:fldCharType="end"/>
            </w:r>
            <w:r w:rsidR="00855D3E">
              <w:rPr>
                <w:sz w:val="18"/>
                <w:szCs w:val="18"/>
              </w:rPr>
              <w:t>.</w:t>
            </w:r>
          </w:p>
        </w:tc>
      </w:tr>
      <w:tr w:rsidR="00391BEE"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91BEE" w:rsidRPr="002B5C70" w:rsidRDefault="00391BEE" w:rsidP="00391BEE">
            <w:pPr>
              <w:rPr>
                <w:b w:val="0"/>
                <w:sz w:val="18"/>
                <w:szCs w:val="18"/>
              </w:rPr>
            </w:pPr>
            <w:r w:rsidRPr="002B5C70">
              <w:rPr>
                <w:b w:val="0"/>
                <w:sz w:val="18"/>
                <w:szCs w:val="18"/>
              </w:rPr>
              <w:t xml:space="preserve">Lauren Southern </w:t>
            </w:r>
          </w:p>
          <w:p w:rsidR="002211EB" w:rsidRPr="002B5C70" w:rsidRDefault="002211EB" w:rsidP="00391BEE">
            <w:pPr>
              <w:rPr>
                <w:b w:val="0"/>
                <w:sz w:val="18"/>
                <w:szCs w:val="18"/>
              </w:rPr>
            </w:pPr>
            <w:r w:rsidRPr="002B5C70">
              <w:rPr>
                <w:b w:val="0"/>
                <w:sz w:val="18"/>
                <w:szCs w:val="18"/>
              </w:rPr>
              <w:t xml:space="preserve">Canada </w:t>
            </w:r>
          </w:p>
        </w:tc>
        <w:tc>
          <w:tcPr>
            <w:tcW w:w="1418" w:type="dxa"/>
          </w:tcPr>
          <w:p w:rsidR="00391BEE" w:rsidRPr="002B5C70" w:rsidRDefault="009F4132"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nationalism </w:t>
            </w:r>
          </w:p>
        </w:tc>
        <w:tc>
          <w:tcPr>
            <w:tcW w:w="1433" w:type="dxa"/>
          </w:tcPr>
          <w:p w:rsidR="00391BEE" w:rsidRPr="002B5C7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w:t>
            </w:r>
          </w:p>
        </w:tc>
        <w:tc>
          <w:tcPr>
            <w:tcW w:w="4894" w:type="dxa"/>
          </w:tcPr>
          <w:p w:rsidR="00391BEE" w:rsidRPr="002B5C70" w:rsidRDefault="002211EB" w:rsidP="002E689A">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Southern </w:t>
            </w:r>
            <w:r w:rsidR="005A76C6" w:rsidRPr="002B5C70">
              <w:rPr>
                <w:sz w:val="18"/>
                <w:szCs w:val="18"/>
              </w:rPr>
              <w:t>wa</w:t>
            </w:r>
            <w:r w:rsidR="009F4132" w:rsidRPr="002B5C70">
              <w:rPr>
                <w:sz w:val="18"/>
                <w:szCs w:val="18"/>
              </w:rPr>
              <w:t xml:space="preserve">s </w:t>
            </w:r>
            <w:r w:rsidR="005A76C6" w:rsidRPr="002B5C70">
              <w:rPr>
                <w:sz w:val="18"/>
                <w:szCs w:val="18"/>
              </w:rPr>
              <w:t>the</w:t>
            </w:r>
            <w:r w:rsidR="009F4132" w:rsidRPr="002B5C70">
              <w:rPr>
                <w:sz w:val="18"/>
                <w:szCs w:val="18"/>
              </w:rPr>
              <w:t xml:space="preserve"> social media personality </w:t>
            </w:r>
            <w:r w:rsidR="005A76C6" w:rsidRPr="002B5C70">
              <w:rPr>
                <w:sz w:val="18"/>
                <w:szCs w:val="18"/>
              </w:rPr>
              <w:t>who</w:t>
            </w:r>
            <w:r w:rsidR="009F4132" w:rsidRPr="002B5C70">
              <w:rPr>
                <w:sz w:val="18"/>
                <w:szCs w:val="18"/>
              </w:rPr>
              <w:t xml:space="preserve"> </w:t>
            </w:r>
            <w:r w:rsidRPr="002B5C70">
              <w:rPr>
                <w:sz w:val="18"/>
                <w:szCs w:val="18"/>
              </w:rPr>
              <w:t xml:space="preserve">created a video called “The Great Replacement” </w:t>
            </w:r>
            <w:r w:rsidR="005A76C6" w:rsidRPr="002B5C70">
              <w:rPr>
                <w:sz w:val="18"/>
                <w:szCs w:val="18"/>
              </w:rPr>
              <w:t>in 2017, watched</w:t>
            </w:r>
            <w:r w:rsidR="009F4132" w:rsidRPr="002B5C70">
              <w:rPr>
                <w:sz w:val="18"/>
                <w:szCs w:val="18"/>
              </w:rPr>
              <w:t xml:space="preserve"> 648,000 </w:t>
            </w:r>
            <w:r w:rsidR="005A76C6" w:rsidRPr="002B5C70">
              <w:rPr>
                <w:sz w:val="18"/>
                <w:szCs w:val="18"/>
              </w:rPr>
              <w:t>time</w:t>
            </w:r>
            <w:r w:rsidR="009F4132" w:rsidRPr="002B5C70">
              <w:rPr>
                <w:sz w:val="18"/>
                <w:szCs w:val="18"/>
              </w:rPr>
              <w:t xml:space="preserve">s; generated the conspiracy theory that the South African government was engaged in genocide against white farmers; and </w:t>
            </w:r>
            <w:r w:rsidR="005A76C6" w:rsidRPr="002B5C70">
              <w:rPr>
                <w:sz w:val="18"/>
                <w:szCs w:val="18"/>
              </w:rPr>
              <w:t>traded heavily on identity politics to oppose immigration</w:t>
            </w:r>
            <w:r w:rsidR="00894268" w:rsidRPr="002B5C70">
              <w:rPr>
                <w:sz w:val="18"/>
                <w:szCs w:val="18"/>
              </w:rPr>
              <w:t>, NGOs,</w:t>
            </w:r>
            <w:r w:rsidR="005A76C6" w:rsidRPr="002B5C70">
              <w:rPr>
                <w:sz w:val="18"/>
                <w:szCs w:val="18"/>
              </w:rPr>
              <w:t xml:space="preserve"> and feminism</w:t>
            </w:r>
            <w:r w:rsidR="009F4132" w:rsidRPr="002B5C70">
              <w:rPr>
                <w:sz w:val="18"/>
                <w:szCs w:val="18"/>
              </w:rPr>
              <w:t>.</w:t>
            </w:r>
            <w:r w:rsidR="005A76C6" w:rsidRPr="002B5C70">
              <w:rPr>
                <w:sz w:val="18"/>
                <w:szCs w:val="18"/>
              </w:rPr>
              <w:t xml:space="preserve"> </w:t>
            </w:r>
            <w:r w:rsidR="005A76C6" w:rsidRPr="002B5C70">
              <w:rPr>
                <w:sz w:val="18"/>
                <w:szCs w:val="18"/>
              </w:rPr>
              <w:fldChar w:fldCharType="begin"/>
            </w:r>
            <w:r w:rsidR="005A76C6" w:rsidRPr="002B5C70">
              <w:rPr>
                <w:sz w:val="18"/>
                <w:szCs w:val="18"/>
              </w:rPr>
              <w:instrText xml:space="preserve"> ADDIN EN.CITE &lt;EndNote&gt;&lt;Cite&gt;&lt;Author&gt;Southern&lt;/Author&gt;&lt;Year&gt;2016 - 2019&lt;/Year&gt;&lt;RecNum&gt;860&lt;/RecNum&gt;&lt;DisplayText&gt;(Southern 2016 - 2019)&lt;/DisplayText&gt;&lt;record&gt;&lt;rec-number&gt;860&lt;/rec-number&gt;&lt;foreign-keys&gt;&lt;key app="EN" db-id="tt9avpztkswaa1errpsvdse5zfw5aae9as2e" timestamp="1585700890"&gt;860&lt;/key&gt;&lt;/foreign-keys&gt;&lt;ref-type name="Online Multimedia"&gt;48&lt;/ref-type&gt;&lt;contributors&gt;&lt;authors&gt;&lt;author&gt;Lauren Southern&lt;/author&gt;&lt;/authors&gt;&lt;/contributors&gt;&lt;titles&gt;&lt;title&gt;The Great Replacement&lt;/title&gt;&lt;/titles&gt;&lt;dates&gt;&lt;year&gt;2016 - 2019&lt;/year&gt;&lt;pub-dates&gt;&lt;date&gt;2020&lt;/date&gt;&lt;/pub-dates&gt;&lt;/dates&gt;&lt;publisher&gt;YouTube&lt;/publisher&gt;&lt;work-type&gt;Videos&lt;/work-type&gt;&lt;urls&gt;&lt;/urls&gt;&lt;/record&gt;&lt;/Cite&gt;&lt;/EndNote&gt;</w:instrText>
            </w:r>
            <w:r w:rsidR="005A76C6" w:rsidRPr="002B5C70">
              <w:rPr>
                <w:sz w:val="18"/>
                <w:szCs w:val="18"/>
              </w:rPr>
              <w:fldChar w:fldCharType="separate"/>
            </w:r>
            <w:r w:rsidR="005A76C6" w:rsidRPr="002B5C70">
              <w:rPr>
                <w:noProof/>
                <w:sz w:val="18"/>
                <w:szCs w:val="18"/>
              </w:rPr>
              <w:t>(Southern 2016 - 2019)</w:t>
            </w:r>
            <w:r w:rsidR="005A76C6" w:rsidRPr="002B5C70">
              <w:rPr>
                <w:sz w:val="18"/>
                <w:szCs w:val="18"/>
              </w:rPr>
              <w:fldChar w:fldCharType="end"/>
            </w:r>
            <w:r w:rsidR="00DF1A75" w:rsidRPr="002B5C70">
              <w:rPr>
                <w:sz w:val="18"/>
                <w:szCs w:val="18"/>
              </w:rPr>
              <w:t xml:space="preserve">. She was also known to have blamed Muslims for the Holocaust </w:t>
            </w:r>
            <w:r w:rsidR="00DF1A75" w:rsidRPr="002B5C70">
              <w:rPr>
                <w:sz w:val="18"/>
                <w:szCs w:val="18"/>
              </w:rPr>
              <w:fldChar w:fldCharType="begin"/>
            </w:r>
            <w:r w:rsidR="002E689A">
              <w:rPr>
                <w:sz w:val="18"/>
                <w:szCs w:val="18"/>
              </w:rPr>
              <w:instrText xml:space="preserve"> ADDIN EN.CITE &lt;EndNote&gt;&lt;Cite&gt;&lt;Author&gt;Ganesh&lt;/Author&gt;&lt;Year&gt;2018&lt;/Year&gt;&lt;RecNum&gt;377&lt;/RecNum&gt;&lt;DisplayText&gt;(Ganesh 2018)&lt;/DisplayText&gt;&lt;record&gt;&lt;rec-number&gt;377&lt;/rec-number&gt;&lt;foreign-keys&gt;&lt;key app="EN" db-id="tt9avpztkswaa1errpsvdse5zfw5aae9as2e" timestamp="1562128811"&gt;377&lt;/key&gt;&lt;/foreign-keys&gt;&lt;ref-type name="Journal Article"&gt;17&lt;/ref-type&gt;&lt;contributors&gt;&lt;authors&gt;&lt;author&gt;Ganesh, Bharath&lt;/author&gt;&lt;/authors&gt;&lt;/contributors&gt;&lt;titles&gt;&lt;title&gt;The Ungovernability of Digital Hate Culture&lt;/title&gt;&lt;secondary-title&gt;Journal of International Affairs&lt;/secondary-title&gt;&lt;/titles&gt;&lt;periodical&gt;&lt;full-title&gt;Journal of International Affairs&lt;/full-title&gt;&lt;/periodical&gt;&lt;pages&gt;30&lt;/pages&gt;&lt;volume&gt;71&lt;/volume&gt;&lt;number&gt;2&lt;/number&gt;&lt;keywords&gt;&lt;keyword&gt;Osborne, Darren&lt;/keyword&gt;&lt;keyword&gt;United Kingdom–UK&lt;/keyword&gt;&lt;keyword&gt;Europe&lt;/keyword&gt;&lt;keyword&gt;Social Networks&lt;/keyword&gt;&lt;keyword&gt;Violence&lt;/keyword&gt;&lt;keyword&gt;White Supremacists&lt;/keyword&gt;&lt;keyword&gt;Muslims&lt;/keyword&gt;&lt;keyword&gt;Independent&lt;/keyword&gt;&lt;keyword&gt;Twitter Inc&lt;/keyword&gt;&lt;keyword&gt;Youtube Inc&lt;/keyword&gt;&lt;/keywords&gt;&lt;dates&gt;&lt;year&gt;2018&lt;/year&gt;&lt;/dates&gt;&lt;pub-location&gt;New York&lt;/pub-location&gt;&lt;publisher&gt;Journal of International Affairs&lt;/publisher&gt;&lt;isbn&gt;0022197X&lt;/isbn&gt;&lt;urls&gt;&lt;/urls&gt;&lt;/record&gt;&lt;/Cite&gt;&lt;/EndNote&gt;</w:instrText>
            </w:r>
            <w:r w:rsidR="00DF1A75" w:rsidRPr="002B5C70">
              <w:rPr>
                <w:sz w:val="18"/>
                <w:szCs w:val="18"/>
              </w:rPr>
              <w:fldChar w:fldCharType="separate"/>
            </w:r>
            <w:r w:rsidR="00DF1A75" w:rsidRPr="002B5C70">
              <w:rPr>
                <w:noProof/>
                <w:sz w:val="18"/>
                <w:szCs w:val="18"/>
              </w:rPr>
              <w:t>(Ganesh 2018)</w:t>
            </w:r>
            <w:r w:rsidR="00DF1A75" w:rsidRPr="002B5C70">
              <w:rPr>
                <w:sz w:val="18"/>
                <w:szCs w:val="18"/>
              </w:rPr>
              <w:fldChar w:fldCharType="end"/>
            </w:r>
            <w:r w:rsidR="00855D3E">
              <w:rPr>
                <w:sz w:val="18"/>
                <w:szCs w:val="18"/>
              </w:rPr>
              <w:t xml:space="preserve">. </w:t>
            </w:r>
          </w:p>
        </w:tc>
      </w:tr>
      <w:tr w:rsidR="002211EB"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2211EB" w:rsidRPr="002B5C70" w:rsidRDefault="00C72A0F" w:rsidP="00391BEE">
            <w:pPr>
              <w:rPr>
                <w:b w:val="0"/>
                <w:sz w:val="18"/>
                <w:szCs w:val="18"/>
              </w:rPr>
            </w:pPr>
            <w:r w:rsidRPr="002B5C70">
              <w:rPr>
                <w:b w:val="0"/>
                <w:sz w:val="18"/>
                <w:szCs w:val="18"/>
              </w:rPr>
              <w:t>Tara McCa</w:t>
            </w:r>
            <w:r w:rsidR="002211EB" w:rsidRPr="002B5C70">
              <w:rPr>
                <w:b w:val="0"/>
                <w:sz w:val="18"/>
                <w:szCs w:val="18"/>
              </w:rPr>
              <w:t xml:space="preserve">rthy </w:t>
            </w:r>
            <w:r w:rsidRPr="002B5C70">
              <w:rPr>
                <w:b w:val="0"/>
                <w:sz w:val="18"/>
                <w:szCs w:val="18"/>
              </w:rPr>
              <w:t xml:space="preserve"> </w:t>
            </w:r>
          </w:p>
          <w:p w:rsidR="002211EB" w:rsidRPr="002B5C70" w:rsidRDefault="002211EB" w:rsidP="00391BEE">
            <w:pPr>
              <w:rPr>
                <w:b w:val="0"/>
                <w:sz w:val="18"/>
                <w:szCs w:val="18"/>
              </w:rPr>
            </w:pPr>
            <w:r w:rsidRPr="002B5C70">
              <w:rPr>
                <w:b w:val="0"/>
                <w:sz w:val="18"/>
                <w:szCs w:val="18"/>
              </w:rPr>
              <w:t xml:space="preserve">United Kingdom </w:t>
            </w:r>
          </w:p>
        </w:tc>
        <w:tc>
          <w:tcPr>
            <w:tcW w:w="1418" w:type="dxa"/>
          </w:tcPr>
          <w:p w:rsidR="002211EB" w:rsidRPr="002B5C70" w:rsidRDefault="00894268"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ist </w:t>
            </w:r>
          </w:p>
        </w:tc>
        <w:tc>
          <w:tcPr>
            <w:tcW w:w="1433" w:type="dxa"/>
          </w:tcPr>
          <w:p w:rsidR="002211EB" w:rsidRPr="002B5C7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w:t>
            </w:r>
          </w:p>
        </w:tc>
        <w:tc>
          <w:tcPr>
            <w:tcW w:w="4894" w:type="dxa"/>
          </w:tcPr>
          <w:p w:rsidR="002211EB" w:rsidRPr="002B5C70" w:rsidRDefault="002211EB" w:rsidP="003E17AA">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McCarthy </w:t>
            </w:r>
            <w:r w:rsidR="00894268" w:rsidRPr="002B5C70">
              <w:rPr>
                <w:sz w:val="18"/>
                <w:szCs w:val="18"/>
              </w:rPr>
              <w:t>was a social media personality who ran a</w:t>
            </w:r>
            <w:r w:rsidRPr="002B5C70">
              <w:rPr>
                <w:sz w:val="18"/>
                <w:szCs w:val="18"/>
              </w:rPr>
              <w:t xml:space="preserve"> podcast, Reality Calls, </w:t>
            </w:r>
            <w:r w:rsidR="00894268" w:rsidRPr="002B5C70">
              <w:rPr>
                <w:sz w:val="18"/>
                <w:szCs w:val="18"/>
              </w:rPr>
              <w:t>to provide “alternative media,” celebrating ethno-nationalism as a tradition and nature way of life apparently de</w:t>
            </w:r>
            <w:r w:rsidR="00855D3E">
              <w:rPr>
                <w:sz w:val="18"/>
                <w:szCs w:val="18"/>
              </w:rPr>
              <w:t>monised by the mainstream media</w:t>
            </w:r>
            <w:r w:rsidR="00894268" w:rsidRPr="002B5C70">
              <w:rPr>
                <w:sz w:val="18"/>
                <w:szCs w:val="18"/>
              </w:rPr>
              <w:t xml:space="preserve">  </w:t>
            </w:r>
            <w:r w:rsidR="003E17AA" w:rsidRPr="002B5C70">
              <w:rPr>
                <w:sz w:val="18"/>
                <w:szCs w:val="18"/>
              </w:rPr>
              <w:fldChar w:fldCharType="begin"/>
            </w:r>
            <w:r w:rsidR="003E17AA" w:rsidRPr="002B5C70">
              <w:rPr>
                <w:sz w:val="18"/>
                <w:szCs w:val="18"/>
              </w:rPr>
              <w:instrText xml:space="preserve"> ADDIN EN.CITE &lt;EndNote&gt;&lt;Cite&gt;&lt;Author&gt;McCarthy&lt;/Author&gt;&lt;Year&gt;2017&lt;/Year&gt;&lt;RecNum&gt;861&lt;/RecNum&gt;&lt;DisplayText&gt;(McCarthy 2017)&lt;/DisplayText&gt;&lt;record&gt;&lt;rec-number&gt;861&lt;/rec-number&gt;&lt;foreign-keys&gt;&lt;key app="EN" db-id="tt9avpztkswaa1errpsvdse5zfw5aae9as2e" timestamp="1585701857"&gt;861&lt;/key&gt;&lt;/foreign-keys&gt;&lt;ref-type name="Web Page"&gt;12&lt;/ref-type&gt;&lt;contributors&gt;&lt;authors&gt;&lt;author&gt;Tara McCarthy&lt;/author&gt;&lt;/authors&gt;&lt;/contributors&gt;&lt;titles&gt;&lt;title&gt;Reality Calls&lt;/title&gt;&lt;/titles&gt;&lt;volume&gt;2020&lt;/volume&gt;&lt;number&gt;1 April&lt;/number&gt;&lt;dates&gt;&lt;year&gt;2017&lt;/year&gt;&lt;/dates&gt;&lt;urls&gt;&lt;related-urls&gt;&lt;url&gt;https://realitycallsshow.com/&lt;/url&gt;&lt;/related-urls&gt;&lt;/urls&gt;&lt;/record&gt;&lt;/Cite&gt;&lt;/EndNote&gt;</w:instrText>
            </w:r>
            <w:r w:rsidR="003E17AA" w:rsidRPr="002B5C70">
              <w:rPr>
                <w:sz w:val="18"/>
                <w:szCs w:val="18"/>
              </w:rPr>
              <w:fldChar w:fldCharType="separate"/>
            </w:r>
            <w:r w:rsidR="003E17AA" w:rsidRPr="002B5C70">
              <w:rPr>
                <w:noProof/>
                <w:sz w:val="18"/>
                <w:szCs w:val="18"/>
              </w:rPr>
              <w:t>(McCarthy 2017)</w:t>
            </w:r>
            <w:r w:rsidR="003E17AA" w:rsidRPr="002B5C70">
              <w:rPr>
                <w:sz w:val="18"/>
                <w:szCs w:val="18"/>
              </w:rPr>
              <w:fldChar w:fldCharType="end"/>
            </w:r>
            <w:r w:rsidR="00855D3E">
              <w:rPr>
                <w:sz w:val="18"/>
                <w:szCs w:val="18"/>
              </w:rPr>
              <w:t>.</w:t>
            </w:r>
          </w:p>
        </w:tc>
      </w:tr>
      <w:tr w:rsidR="0030423F"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30423F" w:rsidRDefault="0030423F" w:rsidP="00391BEE">
            <w:pPr>
              <w:rPr>
                <w:b w:val="0"/>
                <w:sz w:val="18"/>
                <w:szCs w:val="18"/>
              </w:rPr>
            </w:pPr>
            <w:r>
              <w:rPr>
                <w:b w:val="0"/>
                <w:sz w:val="18"/>
                <w:szCs w:val="18"/>
              </w:rPr>
              <w:lastRenderedPageBreak/>
              <w:t>Rachel Summers</w:t>
            </w:r>
            <w:r w:rsidR="002B539D">
              <w:rPr>
                <w:b w:val="0"/>
                <w:sz w:val="18"/>
                <w:szCs w:val="18"/>
              </w:rPr>
              <w:t xml:space="preserve"> </w:t>
            </w:r>
          </w:p>
          <w:p w:rsidR="00013CE0" w:rsidRPr="002B5C70" w:rsidRDefault="00013CE0" w:rsidP="00391BEE">
            <w:pPr>
              <w:rPr>
                <w:b w:val="0"/>
                <w:sz w:val="18"/>
                <w:szCs w:val="18"/>
              </w:rPr>
            </w:pPr>
            <w:r>
              <w:rPr>
                <w:b w:val="0"/>
                <w:sz w:val="18"/>
                <w:szCs w:val="18"/>
              </w:rPr>
              <w:t>United States</w:t>
            </w:r>
          </w:p>
        </w:tc>
        <w:tc>
          <w:tcPr>
            <w:tcW w:w="1418" w:type="dxa"/>
          </w:tcPr>
          <w:p w:rsidR="0030423F" w:rsidRPr="002B5C70" w:rsidRDefault="00DF6F8C" w:rsidP="00391BEE">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Neo-Nazi </w:t>
            </w:r>
          </w:p>
        </w:tc>
        <w:tc>
          <w:tcPr>
            <w:tcW w:w="1433" w:type="dxa"/>
          </w:tcPr>
          <w:p w:rsidR="0030423F" w:rsidRPr="002B5C70" w:rsidRDefault="00DF6F8C" w:rsidP="00391BEE">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c>
          <w:tcPr>
            <w:tcW w:w="4894" w:type="dxa"/>
          </w:tcPr>
          <w:p w:rsidR="0030423F" w:rsidRPr="002B5C70" w:rsidRDefault="0030423F" w:rsidP="002B539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mmers</w:t>
            </w:r>
            <w:r w:rsidR="00013CE0">
              <w:rPr>
                <w:sz w:val="18"/>
                <w:szCs w:val="18"/>
              </w:rPr>
              <w:t>, aka the Dropout Philosopher,</w:t>
            </w:r>
            <w:r>
              <w:rPr>
                <w:sz w:val="18"/>
                <w:szCs w:val="18"/>
              </w:rPr>
              <w:t xml:space="preserve"> is a fiction author and contributor to the Europa Sun and Red Ice Iv. </w:t>
            </w:r>
            <w:r w:rsidR="00DF6F8C">
              <w:rPr>
                <w:sz w:val="18"/>
                <w:szCs w:val="18"/>
              </w:rPr>
              <w:t>She argues against Christianity, claims the Nuremburg trials were a miscarriage of justice, and believes that the right needs a pagan hero to defeat the left</w:t>
            </w:r>
            <w:r w:rsidR="002B539D">
              <w:rPr>
                <w:sz w:val="18"/>
                <w:szCs w:val="18"/>
              </w:rPr>
              <w:t>, whom she calls modern day witch hunters</w:t>
            </w:r>
            <w:r w:rsidR="00DF6F8C">
              <w:rPr>
                <w:sz w:val="18"/>
                <w:szCs w:val="18"/>
              </w:rPr>
              <w:t xml:space="preserve"> </w:t>
            </w:r>
            <w:r w:rsidR="00DF6F8C">
              <w:rPr>
                <w:sz w:val="18"/>
                <w:szCs w:val="18"/>
              </w:rPr>
              <w:fldChar w:fldCharType="begin"/>
            </w:r>
            <w:r w:rsidR="00DF6F8C">
              <w:rPr>
                <w:sz w:val="18"/>
                <w:szCs w:val="18"/>
              </w:rPr>
              <w:instrText xml:space="preserve"> ADDIN EN.CITE &lt;EndNote&gt;&lt;Cite&gt;&lt;Author&gt;Lokteff&lt;/Author&gt;&lt;Year&gt;2017&lt;/Year&gt;&lt;RecNum&gt;888&lt;/RecNum&gt;&lt;DisplayText&gt;(Lokteff 2017)&lt;/DisplayText&gt;&lt;record&gt;&lt;rec-number&gt;888&lt;/rec-number&gt;&lt;foreign-keys&gt;&lt;key app="EN" db-id="tt9avpztkswaa1errpsvdse5zfw5aae9as2e" timestamp="1587086210"&gt;888&lt;/key&gt;&lt;/foreign-keys&gt;&lt;ref-type name="Online Multimedia"&gt;48&lt;/ref-type&gt;&lt;contributors&gt;&lt;authors&gt;&lt;author&gt;Lana Lokteff&lt;/author&gt;&lt;/authors&gt;&lt;/contributors&gt;&lt;titles&gt;&lt;title&gt;Rachel Summers - Liberals are Modern Day Witch Hunters&lt;/title&gt;&lt;/titles&gt;&lt;dates&gt;&lt;year&gt;2017&lt;/year&gt;&lt;pub-dates&gt;&lt;date&gt;2020&lt;/date&gt;&lt;/pub-dates&gt;&lt;/dates&gt;&lt;publisher&gt;Red Ice Tv/3Fourteen&lt;/publisher&gt;&lt;urls&gt;&lt;related-urls&gt;&lt;url&gt;https://www.altcensored.com/watch?v=WsR15PcPkCs&lt;/url&gt;&lt;/related-urls&gt;&lt;/urls&gt;&lt;custom5&gt;47:41&lt;/custom5&gt;&lt;/record&gt;&lt;/Cite&gt;&lt;/EndNote&gt;</w:instrText>
            </w:r>
            <w:r w:rsidR="00DF6F8C">
              <w:rPr>
                <w:sz w:val="18"/>
                <w:szCs w:val="18"/>
              </w:rPr>
              <w:fldChar w:fldCharType="separate"/>
            </w:r>
            <w:r w:rsidR="00DF6F8C">
              <w:rPr>
                <w:noProof/>
                <w:sz w:val="18"/>
                <w:szCs w:val="18"/>
              </w:rPr>
              <w:t>(Lokteff 2017)</w:t>
            </w:r>
            <w:r w:rsidR="00DF6F8C">
              <w:rPr>
                <w:sz w:val="18"/>
                <w:szCs w:val="18"/>
              </w:rPr>
              <w:fldChar w:fldCharType="end"/>
            </w:r>
            <w:r w:rsidR="00013CE0">
              <w:rPr>
                <w:sz w:val="18"/>
                <w:szCs w:val="18"/>
              </w:rPr>
              <w:t>.</w:t>
            </w:r>
          </w:p>
        </w:tc>
      </w:tr>
      <w:tr w:rsidR="00894268" w:rsidRPr="002B5C70" w:rsidTr="00FE7BB0">
        <w:tc>
          <w:tcPr>
            <w:cnfStyle w:val="001000000000" w:firstRow="0" w:lastRow="0" w:firstColumn="1" w:lastColumn="0" w:oddVBand="0" w:evenVBand="0" w:oddHBand="0" w:evenHBand="0" w:firstRowFirstColumn="0" w:firstRowLastColumn="0" w:lastRowFirstColumn="0" w:lastRowLastColumn="0"/>
            <w:tcW w:w="1271" w:type="dxa"/>
          </w:tcPr>
          <w:p w:rsidR="00894268" w:rsidRDefault="00894268" w:rsidP="002211EB">
            <w:pPr>
              <w:rPr>
                <w:b w:val="0"/>
                <w:sz w:val="18"/>
                <w:szCs w:val="18"/>
              </w:rPr>
            </w:pPr>
            <w:r w:rsidRPr="002B5C70">
              <w:rPr>
                <w:b w:val="0"/>
                <w:sz w:val="18"/>
                <w:szCs w:val="18"/>
              </w:rPr>
              <w:t xml:space="preserve">Ayla Stewart </w:t>
            </w:r>
          </w:p>
          <w:p w:rsidR="00013CE0" w:rsidRPr="002B5C70" w:rsidRDefault="00013CE0" w:rsidP="002211EB">
            <w:pPr>
              <w:rPr>
                <w:b w:val="0"/>
                <w:sz w:val="18"/>
                <w:szCs w:val="18"/>
              </w:rPr>
            </w:pPr>
            <w:r>
              <w:rPr>
                <w:b w:val="0"/>
                <w:sz w:val="18"/>
                <w:szCs w:val="18"/>
              </w:rPr>
              <w:t xml:space="preserve">United States </w:t>
            </w:r>
          </w:p>
        </w:tc>
        <w:tc>
          <w:tcPr>
            <w:tcW w:w="1418" w:type="dxa"/>
          </w:tcPr>
          <w:p w:rsidR="00894268" w:rsidRPr="002B5C70" w:rsidRDefault="003E17AA"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y </w:t>
            </w:r>
          </w:p>
        </w:tc>
        <w:tc>
          <w:tcPr>
            <w:tcW w:w="1433" w:type="dxa"/>
          </w:tcPr>
          <w:p w:rsidR="00894268" w:rsidRPr="002B5C70" w:rsidRDefault="001A3A09" w:rsidP="00391BEE">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NA </w:t>
            </w:r>
          </w:p>
        </w:tc>
        <w:tc>
          <w:tcPr>
            <w:tcW w:w="4894" w:type="dxa"/>
          </w:tcPr>
          <w:p w:rsidR="00894268" w:rsidRPr="002B5C70" w:rsidRDefault="00894268" w:rsidP="00F639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Stewart is a blogger </w:t>
            </w:r>
            <w:r w:rsidR="00F639AC">
              <w:rPr>
                <w:sz w:val="18"/>
                <w:szCs w:val="18"/>
              </w:rPr>
              <w:t xml:space="preserve">and high profile TRADWIFE </w:t>
            </w:r>
            <w:r w:rsidRPr="002B5C70">
              <w:rPr>
                <w:sz w:val="18"/>
                <w:szCs w:val="18"/>
              </w:rPr>
              <w:t xml:space="preserve">tied to various sites, including Wife With A Purpose, who launched the White Baby Challenge to </w:t>
            </w:r>
            <w:r w:rsidR="003D3AAE" w:rsidRPr="002B5C70">
              <w:rPr>
                <w:sz w:val="18"/>
                <w:szCs w:val="18"/>
              </w:rPr>
              <w:t>combat what she bel</w:t>
            </w:r>
            <w:r w:rsidR="00720455">
              <w:rPr>
                <w:sz w:val="18"/>
                <w:szCs w:val="18"/>
              </w:rPr>
              <w:t xml:space="preserve">ieved was low white birthrates, </w:t>
            </w:r>
            <w:r w:rsidR="003D3AAE" w:rsidRPr="002B5C70">
              <w:rPr>
                <w:sz w:val="18"/>
                <w:szCs w:val="18"/>
              </w:rPr>
              <w:t>leading to r</w:t>
            </w:r>
            <w:r w:rsidR="00720455">
              <w:rPr>
                <w:sz w:val="18"/>
                <w:szCs w:val="18"/>
              </w:rPr>
              <w:t>eplacement by other ethnicities</w:t>
            </w:r>
            <w:r w:rsidR="00F639AC">
              <w:rPr>
                <w:sz w:val="18"/>
                <w:szCs w:val="18"/>
              </w:rPr>
              <w:t xml:space="preserve"> </w:t>
            </w:r>
            <w:r w:rsidR="00F639AC">
              <w:rPr>
                <w:sz w:val="18"/>
                <w:szCs w:val="18"/>
              </w:rPr>
              <w:fldChar w:fldCharType="begin"/>
            </w:r>
            <w:r w:rsidR="00F639AC">
              <w:rPr>
                <w:sz w:val="18"/>
                <w:szCs w:val="18"/>
              </w:rPr>
              <w:instrText xml:space="preserve"> ADDIN EN.CITE &lt;EndNote&gt;&lt;Cite&gt;&lt;Author&gt;Judd&lt;/Author&gt;&lt;Year&gt;2020&lt;/Year&gt;&lt;RecNum&gt;942&lt;/RecNum&gt;&lt;DisplayText&gt;(Judd 2020)&lt;/DisplayText&gt;&lt;record&gt;&lt;rec-number&gt;942&lt;/rec-number&gt;&lt;foreign-keys&gt;&lt;key app="EN" db-id="tt9avpztkswaa1errpsvdse5zfw5aae9as2e" timestamp="1589421456"&gt;942&lt;/key&gt;&lt;/foreign-keys&gt;&lt;ref-type name="Newspaper Article"&gt;23&lt;/ref-type&gt;&lt;contributors&gt;&lt;authors&gt;&lt;author&gt;Bridget Judd&lt;/author&gt;&lt;/authors&gt;&lt;/contributors&gt;&lt;titles&gt;&lt;title&gt;Tradwives have been labelled &amp;apos;subservient&amp;apos;, but these women reject suggestions they&amp;apos;re oppressed&lt;/title&gt;&lt;secondary-title&gt;ABC News&lt;/secondary-title&gt;&lt;/titles&gt;&lt;dates&gt;&lt;year&gt;2020&lt;/year&gt;&lt;pub-dates&gt;&lt;date&gt;24 February&lt;/date&gt;&lt;/pub-dates&gt;&lt;/dates&gt;&lt;urls&gt;&lt;related-urls&gt;&lt;url&gt;https://www.abc.net.au/news/2020-02-24/tradwives-women-say-the-movement-is-empowering-not-oppressive/11960910&lt;/url&gt;&lt;/related-urls&gt;&lt;/urls&gt;&lt;/record&gt;&lt;/Cite&gt;&lt;/EndNote&gt;</w:instrText>
            </w:r>
            <w:r w:rsidR="00F639AC">
              <w:rPr>
                <w:sz w:val="18"/>
                <w:szCs w:val="18"/>
              </w:rPr>
              <w:fldChar w:fldCharType="separate"/>
            </w:r>
            <w:r w:rsidR="00F639AC">
              <w:rPr>
                <w:noProof/>
                <w:sz w:val="18"/>
                <w:szCs w:val="18"/>
              </w:rPr>
              <w:t>(Judd 2020)</w:t>
            </w:r>
            <w:r w:rsidR="00F639AC">
              <w:rPr>
                <w:sz w:val="18"/>
                <w:szCs w:val="18"/>
              </w:rPr>
              <w:fldChar w:fldCharType="end"/>
            </w:r>
            <w:r w:rsidR="00F639AC">
              <w:rPr>
                <w:sz w:val="18"/>
                <w:szCs w:val="18"/>
              </w:rPr>
              <w:t>.</w:t>
            </w:r>
          </w:p>
        </w:tc>
      </w:tr>
    </w:tbl>
    <w:p w:rsidR="00075D79" w:rsidRDefault="00075D79" w:rsidP="00E47B25">
      <w:pPr>
        <w:jc w:val="both"/>
      </w:pPr>
    </w:p>
    <w:p w:rsidR="00874567" w:rsidRDefault="00874567" w:rsidP="00874567">
      <w:pPr>
        <w:pStyle w:val="Heading3"/>
      </w:pPr>
      <w:r>
        <w:t xml:space="preserve">Third </w:t>
      </w:r>
      <w:r w:rsidR="00B3066A">
        <w:t>Form</w:t>
      </w:r>
      <w:r>
        <w:t xml:space="preserve">: Facilitators </w:t>
      </w:r>
    </w:p>
    <w:p w:rsidR="00874567" w:rsidRDefault="00874567" w:rsidP="00874567">
      <w:pPr>
        <w:spacing w:line="360" w:lineRule="auto"/>
        <w:ind w:firstLine="720"/>
        <w:jc w:val="both"/>
      </w:pPr>
      <w:r>
        <w:t xml:space="preserve">The third </w:t>
      </w:r>
      <w:r w:rsidR="00B03CD0">
        <w:t>form</w:t>
      </w:r>
      <w:r>
        <w:t xml:space="preserve"> of participation is the facilitator. The facilitator describes those who act in a enabling, organisational, or logistics role as part of, or on behalf of, a movement or organisation. The term “facilitator” was selected because of its connotations with indirect or unobtrusive assistance, the direct bringing about of an outcome, or assisting in the progression of a goal or task. Competing terms like “enabler” were not adopted due to cultural connotations with of enabling being the giving or transfer of power in interpersonal (and often destructive) relationships. The term “networker” was also considered, but proved not to be fit for task given the varied nature of the activities.  </w:t>
      </w:r>
    </w:p>
    <w:p w:rsidR="00874567" w:rsidRPr="00084C8A" w:rsidRDefault="00874567" w:rsidP="00245397">
      <w:pPr>
        <w:spacing w:line="360" w:lineRule="auto"/>
        <w:ind w:firstLine="720"/>
        <w:jc w:val="both"/>
      </w:pPr>
      <w:r>
        <w:t>Facilitation traverses a variety of activities including running</w:t>
      </w:r>
      <w:r w:rsidR="00A54C1D">
        <w:t xml:space="preserve"> blogs, magazines, and websites, canvassing for donations, </w:t>
      </w:r>
      <w:r w:rsidR="00736392">
        <w:t xml:space="preserve">managing finances </w:t>
      </w:r>
      <w:r w:rsidR="00A54C1D">
        <w:t>and</w:t>
      </w:r>
      <w:r>
        <w:t xml:space="preserve"> dispers</w:t>
      </w:r>
      <w:r w:rsidR="00A54C1D">
        <w:t xml:space="preserve">ing donations through networks. </w:t>
      </w:r>
      <w:r w:rsidR="00736392">
        <w:t xml:space="preserve">In many countries, such financial contributions are legal. </w:t>
      </w:r>
      <w:r>
        <w:t>It also covers illegal activities, such as providing safe accommodation for violent actors and obtaining illicit weapons and materials for others to use</w:t>
      </w:r>
      <w:r w:rsidR="00B3066A">
        <w:t xml:space="preserve"> – making some of them extremists</w:t>
      </w:r>
      <w:r w:rsidR="00736392">
        <w:t xml:space="preserve"> by definition</w:t>
      </w:r>
      <w:r>
        <w:t xml:space="preserve">. </w:t>
      </w:r>
      <w:r w:rsidR="00736392">
        <w:t>I</w:t>
      </w:r>
      <w:r>
        <w:t>llegal activities by facilitators appear to occur in conjunction with organisational links to illicit groups such as Blood and Honour (BnH) and the Nation</w:t>
      </w:r>
      <w:r w:rsidR="00736392">
        <w:t xml:space="preserve">al Socialist Underground (NSU). Because facilitation infers the assistance of others, it was not observable in instances of dyads or lone actors, making it therefore linked to groups and organisations. </w:t>
      </w:r>
    </w:p>
    <w:p w:rsidR="00874567" w:rsidRDefault="00874567" w:rsidP="00874567">
      <w:pPr>
        <w:pStyle w:val="Caption"/>
        <w:keepNext/>
      </w:pPr>
      <w:r>
        <w:t xml:space="preserve">Table </w:t>
      </w:r>
      <w:r w:rsidR="00316F1B">
        <w:rPr>
          <w:noProof/>
        </w:rPr>
        <w:t>3</w:t>
      </w:r>
      <w:r>
        <w:t>: Facilitators</w:t>
      </w:r>
    </w:p>
    <w:tbl>
      <w:tblPr>
        <w:tblStyle w:val="GridTable1Light"/>
        <w:tblW w:w="0" w:type="auto"/>
        <w:tblLook w:val="04A0" w:firstRow="1" w:lastRow="0" w:firstColumn="1" w:lastColumn="0" w:noHBand="0" w:noVBand="1"/>
      </w:tblPr>
      <w:tblGrid>
        <w:gridCol w:w="1329"/>
        <w:gridCol w:w="1360"/>
        <w:gridCol w:w="1433"/>
        <w:gridCol w:w="4894"/>
      </w:tblGrid>
      <w:tr w:rsidR="00874567" w:rsidRPr="002B5C70" w:rsidTr="002906A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sz w:val="18"/>
                <w:szCs w:val="18"/>
              </w:rPr>
            </w:pPr>
            <w:r w:rsidRPr="002B5C70">
              <w:rPr>
                <w:sz w:val="18"/>
                <w:szCs w:val="18"/>
              </w:rPr>
              <w:t>Name and Nation</w:t>
            </w:r>
          </w:p>
        </w:tc>
        <w:tc>
          <w:tcPr>
            <w:tcW w:w="1360" w:type="dxa"/>
          </w:tcPr>
          <w:p w:rsidR="00874567" w:rsidRPr="002B5C70" w:rsidRDefault="00874567" w:rsidP="002906AC">
            <w:pPr>
              <w:cnfStyle w:val="100000000000" w:firstRow="1"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Ideological Alignment </w:t>
            </w:r>
          </w:p>
        </w:tc>
        <w:tc>
          <w:tcPr>
            <w:tcW w:w="1433" w:type="dxa"/>
          </w:tcPr>
          <w:p w:rsidR="00874567" w:rsidRPr="002B5C70" w:rsidRDefault="00874567" w:rsidP="002906AC">
            <w:pPr>
              <w:cnfStyle w:val="100000000000" w:firstRow="1"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Organisational Links </w:t>
            </w:r>
          </w:p>
        </w:tc>
        <w:tc>
          <w:tcPr>
            <w:tcW w:w="4894" w:type="dxa"/>
          </w:tcPr>
          <w:p w:rsidR="00874567" w:rsidRPr="002B5C70" w:rsidRDefault="00874567" w:rsidP="002906AC">
            <w:pPr>
              <w:cnfStyle w:val="100000000000" w:firstRow="1" w:lastRow="0" w:firstColumn="0" w:lastColumn="0" w:oddVBand="0" w:evenVBand="0" w:oddHBand="0" w:evenHBand="0" w:firstRowFirstColumn="0" w:firstRowLastColumn="0" w:lastRowFirstColumn="0" w:lastRowLastColumn="0"/>
              <w:rPr>
                <w:sz w:val="18"/>
                <w:szCs w:val="18"/>
              </w:rPr>
            </w:pPr>
            <w:r w:rsidRPr="002B5C70">
              <w:rPr>
                <w:sz w:val="18"/>
                <w:szCs w:val="18"/>
              </w:rPr>
              <w:t>Role</w:t>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 xml:space="preserve"> Vigdís, aka Nicole Childers</w:t>
            </w:r>
          </w:p>
          <w:p w:rsidR="00313CEC" w:rsidRPr="002B5C70" w:rsidRDefault="00313CEC" w:rsidP="002906AC">
            <w:pPr>
              <w:rPr>
                <w:b w:val="0"/>
                <w:sz w:val="18"/>
                <w:szCs w:val="18"/>
              </w:rPr>
            </w:pPr>
            <w:r w:rsidRPr="002B5C70">
              <w:rPr>
                <w:b w:val="0"/>
                <w:sz w:val="18"/>
                <w:szCs w:val="18"/>
              </w:rPr>
              <w:t xml:space="preserve">United States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y , neo Nazi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Hammerskins, WAU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Vigdís was a moderator for Hamm</w:t>
            </w:r>
            <w:r w:rsidR="008235EE" w:rsidRPr="002B5C70">
              <w:rPr>
                <w:sz w:val="18"/>
                <w:szCs w:val="18"/>
              </w:rPr>
              <w:t>erskin Nation’s Forum 38, write</w:t>
            </w:r>
            <w:r w:rsidRPr="002B5C70">
              <w:rPr>
                <w:sz w:val="18"/>
                <w:szCs w:val="18"/>
              </w:rPr>
              <w:t>s for Women for the Aryan Unity, a</w:t>
            </w:r>
            <w:r w:rsidR="008235EE" w:rsidRPr="002B5C70">
              <w:rPr>
                <w:sz w:val="18"/>
                <w:szCs w:val="18"/>
              </w:rPr>
              <w:t>nd actively posts in Stormfront</w:t>
            </w:r>
            <w:r w:rsidRPr="002B5C70">
              <w:rPr>
                <w:sz w:val="18"/>
                <w:szCs w:val="18"/>
              </w:rPr>
              <w:t xml:space="preserve"> </w:t>
            </w:r>
            <w:r w:rsidRPr="002B5C70">
              <w:rPr>
                <w:sz w:val="18"/>
                <w:szCs w:val="18"/>
              </w:rPr>
              <w:fldChar w:fldCharType="begin"/>
            </w:r>
            <w:r w:rsidRPr="002B5C70">
              <w:rPr>
                <w:sz w:val="18"/>
                <w:szCs w:val="18"/>
              </w:rPr>
              <w:instrText xml:space="preserve"> ADDIN EN.CITE &lt;EndNote&gt;&lt;Cite&gt;&lt;Author&gt;Potok&lt;/Author&gt;&lt;Year&gt;2013&lt;/Year&gt;&lt;RecNum&gt;875&lt;/RecNum&gt;&lt;DisplayText&gt;(Potok 2013)&lt;/DisplayText&gt;&lt;record&gt;&lt;rec-number&gt;875&lt;/rec-number&gt;&lt;foreign-keys&gt;&lt;key app="EN" db-id="tt9avpztkswaa1errpsvdse5zfw5aae9as2e" timestamp="1585799290"&gt;875&lt;/key&gt;&lt;/foreign-keys&gt;&lt;ref-type name="Web Page"&gt;12&lt;/ref-type&gt;&lt;contributors&gt;&lt;authors&gt;&lt;author&gt;Mark Potok&lt;/author&gt;&lt;/authors&gt;&lt;/contributors&gt;&lt;titles&gt;&lt;title&gt;Secrets of Sisterhood&lt;/title&gt;&lt;secondary-title&gt;Intelligence Report&lt;/secondary-title&gt;&lt;/titles&gt;&lt;volume&gt;2020&lt;/volume&gt;&lt;number&gt;2 April&lt;/number&gt;&lt;dates&gt;&lt;year&gt;2013&lt;/year&gt;&lt;/dates&gt;&lt;publisher&gt;Southern Poverty Law Centre&lt;/publisher&gt;&lt;urls&gt;&lt;/urls&gt;&lt;/record&gt;&lt;/Cite&gt;&lt;/EndNote&gt;</w:instrText>
            </w:r>
            <w:r w:rsidRPr="002B5C70">
              <w:rPr>
                <w:sz w:val="18"/>
                <w:szCs w:val="18"/>
              </w:rPr>
              <w:fldChar w:fldCharType="separate"/>
            </w:r>
            <w:r w:rsidRPr="002B5C70">
              <w:rPr>
                <w:noProof/>
                <w:sz w:val="18"/>
                <w:szCs w:val="18"/>
              </w:rPr>
              <w:t>(Potok 2013)</w:t>
            </w:r>
            <w:r w:rsidRPr="002B5C70">
              <w:rPr>
                <w:sz w:val="18"/>
                <w:szCs w:val="18"/>
              </w:rPr>
              <w:fldChar w:fldCharType="end"/>
            </w:r>
            <w:r w:rsidR="008235EE" w:rsidRPr="002B5C70">
              <w:rPr>
                <w:sz w:val="18"/>
                <w:szCs w:val="18"/>
              </w:rPr>
              <w:t xml:space="preserve">, effectively bridging WAU and Hammerskin movements. </w:t>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Vicky Cahill</w:t>
            </w:r>
          </w:p>
          <w:p w:rsidR="00313CEC" w:rsidRPr="002B5C70" w:rsidRDefault="00313CEC" w:rsidP="002906AC">
            <w:pPr>
              <w:rPr>
                <w:b w:val="0"/>
                <w:sz w:val="18"/>
                <w:szCs w:val="18"/>
              </w:rPr>
            </w:pPr>
            <w:r w:rsidRPr="002B5C70">
              <w:rPr>
                <w:b w:val="0"/>
                <w:sz w:val="18"/>
                <w:szCs w:val="18"/>
              </w:rPr>
              <w:t xml:space="preserve">United States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y, neo Nazi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AU BnH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Cahill is a lead</w:t>
            </w:r>
            <w:r w:rsidR="00B03CD0">
              <w:rPr>
                <w:sz w:val="18"/>
                <w:szCs w:val="18"/>
              </w:rPr>
              <w:t>er of WAU who fundraises for WAU</w:t>
            </w:r>
            <w:r w:rsidRPr="002B5C70">
              <w:rPr>
                <w:sz w:val="18"/>
                <w:szCs w:val="18"/>
              </w:rPr>
              <w:t xml:space="preserve">, promotes networks with BnH whom she did weapons training with, and posts Stormfront. </w:t>
            </w:r>
            <w:r w:rsidRPr="002B5C70">
              <w:rPr>
                <w:sz w:val="18"/>
                <w:szCs w:val="18"/>
              </w:rPr>
              <w:fldChar w:fldCharType="begin"/>
            </w:r>
            <w:r w:rsidRPr="002B5C70">
              <w:rPr>
                <w:sz w:val="18"/>
                <w:szCs w:val="18"/>
              </w:rPr>
              <w:instrText xml:space="preserve"> ADDIN EN.CITE &lt;EndNote&gt;&lt;Cite&gt;&lt;Author&gt;Potok&lt;/Author&gt;&lt;Year&gt;2013&lt;/Year&gt;&lt;RecNum&gt;875&lt;/RecNum&gt;&lt;DisplayText&gt;(Potok 2013)&lt;/DisplayText&gt;&lt;record&gt;&lt;rec-number&gt;875&lt;/rec-number&gt;&lt;foreign-keys&gt;&lt;key app="EN" db-id="tt9avpztkswaa1errpsvdse5zfw5aae9as2e" timestamp="1585799290"&gt;875&lt;/key&gt;&lt;/foreign-keys&gt;&lt;ref-type name="Web Page"&gt;12&lt;/ref-type&gt;&lt;contributors&gt;&lt;authors&gt;&lt;author&gt;Mark Potok&lt;/author&gt;&lt;/authors&gt;&lt;/contributors&gt;&lt;titles&gt;&lt;title&gt;Secrets of Sisterhood&lt;/title&gt;&lt;secondary-title&gt;Intelligence Report&lt;/secondary-title&gt;&lt;/titles&gt;&lt;volume&gt;2020&lt;/volume&gt;&lt;number&gt;2 April&lt;/number&gt;&lt;dates&gt;&lt;year&gt;2013&lt;/year&gt;&lt;/dates&gt;&lt;publisher&gt;Southern Poverty Law Centre&lt;/publisher&gt;&lt;urls&gt;&lt;/urls&gt;&lt;/record&gt;&lt;/Cite&gt;&lt;/EndNote&gt;</w:instrText>
            </w:r>
            <w:r w:rsidRPr="002B5C70">
              <w:rPr>
                <w:sz w:val="18"/>
                <w:szCs w:val="18"/>
              </w:rPr>
              <w:fldChar w:fldCharType="separate"/>
            </w:r>
            <w:r w:rsidRPr="002B5C70">
              <w:rPr>
                <w:noProof/>
                <w:sz w:val="18"/>
                <w:szCs w:val="18"/>
              </w:rPr>
              <w:t>(Potok 2013)</w:t>
            </w:r>
            <w:r w:rsidRPr="002B5C70">
              <w:rPr>
                <w:sz w:val="18"/>
                <w:szCs w:val="18"/>
              </w:rPr>
              <w:fldChar w:fldCharType="end"/>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 xml:space="preserve">Women for Aryan Unity </w:t>
            </w:r>
          </w:p>
          <w:p w:rsidR="00874567" w:rsidRPr="002B5C70" w:rsidRDefault="00874567" w:rsidP="002906AC">
            <w:pPr>
              <w:rPr>
                <w:b w:val="0"/>
                <w:sz w:val="18"/>
                <w:szCs w:val="18"/>
              </w:rPr>
            </w:pPr>
            <w:r w:rsidRPr="002B5C70">
              <w:rPr>
                <w:b w:val="0"/>
                <w:sz w:val="18"/>
                <w:szCs w:val="18"/>
              </w:rPr>
              <w:t xml:space="preserve">Transnational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y, neo-Nazi, wotansvolk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BnH, Combat 18, Hammerskins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omen for Aryan Unity canvass for donations which are distributed to white children, and also to incarcerated right wing extremists through the Adopt a Bruder program. They sell far right paraphernalia, run raffles, and competitions </w:t>
            </w:r>
            <w:r w:rsidRPr="002B5C70">
              <w:rPr>
                <w:sz w:val="18"/>
                <w:szCs w:val="18"/>
              </w:rPr>
              <w:fldChar w:fldCharType="begin"/>
            </w:r>
            <w:r w:rsidRPr="002B5C70">
              <w:rPr>
                <w:sz w:val="18"/>
                <w:szCs w:val="18"/>
              </w:rPr>
              <w:instrText xml:space="preserve"> ADDIN EN.CITE &lt;EndNote&gt;&lt;Cite&gt;&lt;Author&gt;WAU&lt;/Author&gt;&lt;Year&gt;2020&lt;/Year&gt;&lt;RecNum&gt;873&lt;/RecNum&gt;&lt;DisplayText&gt;(WAU 2020)&lt;/DisplayText&gt;&lt;record&gt;&lt;rec-number&gt;873&lt;/rec-number&gt;&lt;foreign-keys&gt;&lt;key app="EN" db-id="tt9avpztkswaa1errpsvdse5zfw5aae9as2e" timestamp="1585798544"&gt;873&lt;/key&gt;&lt;/foreign-keys&gt;&lt;ref-type name="Web Page"&gt;12&lt;/ref-type&gt;&lt;contributors&gt;&lt;authors&gt;&lt;author&gt;WAU&lt;/author&gt;&lt;/authors&gt;&lt;/contributors&gt;&lt;titles&gt;&lt;title&gt;Show your Support&lt;/title&gt;&lt;/titles&gt;&lt;volume&gt;2020&lt;/volume&gt;&lt;number&gt;2 April&lt;/number&gt;&lt;dates&gt;&lt;year&gt;2020&lt;/year&gt;&lt;/dates&gt;&lt;publisher&gt;Women for Aryan Unity&lt;/publisher&gt;&lt;urls&gt;&lt;/urls&gt;&lt;/record&gt;&lt;/Cite&gt;&lt;/EndNote&gt;</w:instrText>
            </w:r>
            <w:r w:rsidRPr="002B5C70">
              <w:rPr>
                <w:sz w:val="18"/>
                <w:szCs w:val="18"/>
              </w:rPr>
              <w:fldChar w:fldCharType="separate"/>
            </w:r>
            <w:r w:rsidRPr="002B5C70">
              <w:rPr>
                <w:noProof/>
                <w:sz w:val="18"/>
                <w:szCs w:val="18"/>
              </w:rPr>
              <w:t>(WAU 2020)</w:t>
            </w:r>
            <w:r w:rsidRPr="002B5C70">
              <w:rPr>
                <w:sz w:val="18"/>
                <w:szCs w:val="18"/>
              </w:rPr>
              <w:fldChar w:fldCharType="end"/>
            </w:r>
            <w:r w:rsidRPr="002B5C70">
              <w:rPr>
                <w:sz w:val="18"/>
                <w:szCs w:val="18"/>
              </w:rPr>
              <w:t xml:space="preserve">.  </w:t>
            </w:r>
          </w:p>
        </w:tc>
      </w:tr>
      <w:tr w:rsidR="00EA3E06" w:rsidRPr="002B5C70" w:rsidTr="00374253">
        <w:tc>
          <w:tcPr>
            <w:cnfStyle w:val="001000000000" w:firstRow="0" w:lastRow="0" w:firstColumn="1" w:lastColumn="0" w:oddVBand="0" w:evenVBand="0" w:oddHBand="0" w:evenHBand="0" w:firstRowFirstColumn="0" w:firstRowLastColumn="0" w:lastRowFirstColumn="0" w:lastRowLastColumn="0"/>
            <w:tcW w:w="1329" w:type="dxa"/>
            <w:shd w:val="clear" w:color="auto" w:fill="auto"/>
          </w:tcPr>
          <w:p w:rsidR="00EA3E06" w:rsidRPr="002B5C70" w:rsidRDefault="00313CEC" w:rsidP="002906AC">
            <w:pPr>
              <w:rPr>
                <w:b w:val="0"/>
                <w:sz w:val="18"/>
                <w:szCs w:val="18"/>
              </w:rPr>
            </w:pPr>
            <w:r w:rsidRPr="002B5C70">
              <w:rPr>
                <w:b w:val="0"/>
                <w:sz w:val="18"/>
                <w:szCs w:val="18"/>
              </w:rPr>
              <w:lastRenderedPageBreak/>
              <w:t>Kathleen Metzger</w:t>
            </w:r>
            <w:r w:rsidR="00EA3E06" w:rsidRPr="002B5C70">
              <w:rPr>
                <w:b w:val="0"/>
                <w:sz w:val="18"/>
                <w:szCs w:val="18"/>
              </w:rPr>
              <w:t xml:space="preserve"> </w:t>
            </w:r>
          </w:p>
          <w:p w:rsidR="00313CEC" w:rsidRPr="002B5C70" w:rsidRDefault="00313CEC" w:rsidP="002906AC">
            <w:pPr>
              <w:rPr>
                <w:b w:val="0"/>
                <w:sz w:val="18"/>
                <w:szCs w:val="18"/>
              </w:rPr>
            </w:pPr>
            <w:r w:rsidRPr="002B5C70">
              <w:rPr>
                <w:b w:val="0"/>
                <w:sz w:val="18"/>
                <w:szCs w:val="18"/>
              </w:rPr>
              <w:t xml:space="preserve">United States </w:t>
            </w:r>
          </w:p>
        </w:tc>
        <w:tc>
          <w:tcPr>
            <w:tcW w:w="1360" w:type="dxa"/>
            <w:shd w:val="clear" w:color="auto" w:fill="auto"/>
          </w:tcPr>
          <w:p w:rsidR="00EA3E06" w:rsidRPr="002B5C70" w:rsidRDefault="00EA3E06"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supremacy </w:t>
            </w:r>
          </w:p>
        </w:tc>
        <w:tc>
          <w:tcPr>
            <w:tcW w:w="1433" w:type="dxa"/>
            <w:shd w:val="clear" w:color="auto" w:fill="auto"/>
          </w:tcPr>
          <w:p w:rsidR="00EA3E06" w:rsidRPr="002B5C70" w:rsidRDefault="00313CEC"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Aryan Women’s League</w:t>
            </w:r>
          </w:p>
        </w:tc>
        <w:tc>
          <w:tcPr>
            <w:tcW w:w="4894" w:type="dxa"/>
            <w:shd w:val="clear" w:color="auto" w:fill="auto"/>
          </w:tcPr>
          <w:p w:rsidR="00EA3E06" w:rsidRPr="002B5C70" w:rsidRDefault="00313CEC" w:rsidP="00374253">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 Metzger was the wife of Tom Metzger of White Aryan </w:t>
            </w:r>
            <w:r w:rsidR="00374253" w:rsidRPr="002B5C70">
              <w:rPr>
                <w:sz w:val="18"/>
                <w:szCs w:val="18"/>
              </w:rPr>
              <w:t>Resistance</w:t>
            </w:r>
            <w:r w:rsidRPr="002B5C70">
              <w:rPr>
                <w:sz w:val="18"/>
                <w:szCs w:val="18"/>
              </w:rPr>
              <w:t xml:space="preserve"> (WAR)</w:t>
            </w:r>
            <w:r w:rsidR="00374253" w:rsidRPr="002B5C70">
              <w:rPr>
                <w:sz w:val="18"/>
                <w:szCs w:val="18"/>
              </w:rPr>
              <w:t xml:space="preserve">. In the late 1980s, she ran the Aryan Women’s League as a supplementary group, and published a Far right materials focusing on home, family, and white birth rates. </w:t>
            </w:r>
            <w:r w:rsidR="00374253" w:rsidRPr="002B5C70">
              <w:rPr>
                <w:sz w:val="18"/>
                <w:szCs w:val="18"/>
              </w:rPr>
              <w:fldChar w:fldCharType="begin"/>
            </w:r>
            <w:r w:rsidR="00374253" w:rsidRPr="002B5C70">
              <w:rPr>
                <w:sz w:val="18"/>
                <w:szCs w:val="18"/>
              </w:rPr>
              <w:instrText xml:space="preserve"> ADDIN EN.CITE &lt;EndNote&gt;&lt;Cite&gt;&lt;Author&gt;Belew&lt;/Author&gt;&lt;Year&gt;2018&lt;/Year&gt;&lt;RecNum&gt;424&lt;/RecNum&gt;&lt;DisplayText&gt;(Belew 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rsidR="00374253" w:rsidRPr="002B5C70">
              <w:rPr>
                <w:sz w:val="18"/>
                <w:szCs w:val="18"/>
              </w:rPr>
              <w:fldChar w:fldCharType="separate"/>
            </w:r>
            <w:r w:rsidR="00374253" w:rsidRPr="002B5C70">
              <w:rPr>
                <w:noProof/>
                <w:sz w:val="18"/>
                <w:szCs w:val="18"/>
              </w:rPr>
              <w:t>(Belew 2018)</w:t>
            </w:r>
            <w:r w:rsidR="00374253" w:rsidRPr="002B5C70">
              <w:rPr>
                <w:sz w:val="18"/>
                <w:szCs w:val="18"/>
              </w:rPr>
              <w:fldChar w:fldCharType="end"/>
            </w:r>
            <w:r w:rsidR="00374253" w:rsidRPr="002B5C70">
              <w:rPr>
                <w:sz w:val="18"/>
                <w:szCs w:val="18"/>
              </w:rPr>
              <w:t>167</w:t>
            </w:r>
          </w:p>
        </w:tc>
      </w:tr>
      <w:tr w:rsidR="00775454" w:rsidRPr="002B5C70" w:rsidTr="00775454">
        <w:tc>
          <w:tcPr>
            <w:cnfStyle w:val="001000000000" w:firstRow="0" w:lastRow="0" w:firstColumn="1" w:lastColumn="0" w:oddVBand="0" w:evenVBand="0" w:oddHBand="0" w:evenHBand="0" w:firstRowFirstColumn="0" w:firstRowLastColumn="0" w:lastRowFirstColumn="0" w:lastRowLastColumn="0"/>
            <w:tcW w:w="1329" w:type="dxa"/>
            <w:shd w:val="clear" w:color="auto" w:fill="auto"/>
          </w:tcPr>
          <w:p w:rsidR="00775454" w:rsidRPr="002B5C70" w:rsidRDefault="00775454" w:rsidP="002906AC">
            <w:pPr>
              <w:rPr>
                <w:b w:val="0"/>
                <w:sz w:val="18"/>
                <w:szCs w:val="18"/>
              </w:rPr>
            </w:pPr>
            <w:r w:rsidRPr="002B5C70">
              <w:rPr>
                <w:b w:val="0"/>
                <w:sz w:val="18"/>
                <w:szCs w:val="18"/>
              </w:rPr>
              <w:t>Claudia Patatas</w:t>
            </w:r>
          </w:p>
          <w:p w:rsidR="00313CEC" w:rsidRPr="002B5C70" w:rsidRDefault="00313CEC" w:rsidP="002906AC">
            <w:pPr>
              <w:rPr>
                <w:b w:val="0"/>
                <w:sz w:val="18"/>
                <w:szCs w:val="18"/>
              </w:rPr>
            </w:pPr>
            <w:r w:rsidRPr="002B5C70">
              <w:rPr>
                <w:b w:val="0"/>
                <w:sz w:val="18"/>
                <w:szCs w:val="18"/>
              </w:rPr>
              <w:t xml:space="preserve">United Kingdom </w:t>
            </w:r>
          </w:p>
        </w:tc>
        <w:tc>
          <w:tcPr>
            <w:tcW w:w="1360" w:type="dxa"/>
            <w:shd w:val="clear" w:color="auto" w:fill="auto"/>
          </w:tcPr>
          <w:p w:rsidR="00775454" w:rsidRPr="002B5C70" w:rsidRDefault="00775454"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Neo-Nazism </w:t>
            </w:r>
          </w:p>
        </w:tc>
        <w:tc>
          <w:tcPr>
            <w:tcW w:w="1433" w:type="dxa"/>
            <w:shd w:val="clear" w:color="auto" w:fill="auto"/>
          </w:tcPr>
          <w:p w:rsidR="00775454" w:rsidRPr="002B5C70" w:rsidRDefault="00775454"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National Action</w:t>
            </w:r>
          </w:p>
        </w:tc>
        <w:tc>
          <w:tcPr>
            <w:tcW w:w="4894" w:type="dxa"/>
            <w:shd w:val="clear" w:color="auto" w:fill="auto"/>
          </w:tcPr>
          <w:p w:rsidR="00775454" w:rsidRPr="002B5C70" w:rsidRDefault="00775454" w:rsidP="00400CDA">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Patatas was convicted of membership to National Action, a proscribed terrorist group in the United Kingdom. She was active in private discussions, </w:t>
            </w:r>
            <w:r w:rsidR="008504C2" w:rsidRPr="002B5C70">
              <w:rPr>
                <w:sz w:val="18"/>
                <w:szCs w:val="18"/>
              </w:rPr>
              <w:t>allegedly</w:t>
            </w:r>
            <w:r w:rsidRPr="002B5C70">
              <w:rPr>
                <w:sz w:val="18"/>
                <w:szCs w:val="18"/>
              </w:rPr>
              <w:t xml:space="preserve"> saying that ‘all Jews must be put to death” but the extent of </w:t>
            </w:r>
            <w:r w:rsidR="00400CDA" w:rsidRPr="002B5C70">
              <w:rPr>
                <w:sz w:val="18"/>
                <w:szCs w:val="18"/>
              </w:rPr>
              <w:t xml:space="preserve">her activity is not yet public </w:t>
            </w:r>
            <w:r w:rsidR="00400CDA" w:rsidRPr="002B5C70">
              <w:rPr>
                <w:sz w:val="18"/>
                <w:szCs w:val="18"/>
              </w:rPr>
              <w:fldChar w:fldCharType="begin"/>
            </w:r>
            <w:r w:rsidR="00400CDA" w:rsidRPr="002B5C70">
              <w:rPr>
                <w:sz w:val="18"/>
                <w:szCs w:val="18"/>
              </w:rPr>
              <w:instrText xml:space="preserve"> ADDIN EN.CITE &lt;EndNote&gt;&lt;Cite&gt;&lt;Author&gt;Simone&lt;/Author&gt;&lt;Year&gt;2018&lt;/Year&gt;&lt;RecNum&gt;879&lt;/RecNum&gt;&lt;DisplayText&gt;(Simone 2018)&lt;/DisplayText&gt;&lt;record&gt;&lt;rec-number&gt;879&lt;/rec-number&gt;&lt;foreign-keys&gt;&lt;key app="EN" db-id="tt9avpztkswaa1errpsvdse5zfw5aae9as2e" timestamp="1585880220"&gt;879&lt;/key&gt;&lt;/foreign-keys&gt;&lt;ref-type name="Newspaper Article"&gt;23&lt;/ref-type&gt;&lt;contributors&gt;&lt;authors&gt;&lt;author&gt;Daniel De Simone&lt;/author&gt;&lt;/authors&gt;&lt;/contributors&gt;&lt;titles&gt;&lt;title&gt;National Action: The new parents and the neo-Nazi terror threat&lt;/title&gt;&lt;secondary-title&gt;BBC News&lt;/secondary-title&gt;&lt;/titles&gt;&lt;dates&gt;&lt;year&gt;2018&lt;/year&gt;&lt;pub-dates&gt;&lt;date&gt;12 November&lt;/date&gt;&lt;/pub-dates&gt;&lt;/dates&gt;&lt;urls&gt;&lt;related-urls&gt;&lt;url&gt;https://www.bbc.com/news/stories-45919730&lt;/url&gt;&lt;/related-urls&gt;&lt;/urls&gt;&lt;/record&gt;&lt;/Cite&gt;&lt;/EndNote&gt;</w:instrText>
            </w:r>
            <w:r w:rsidR="00400CDA" w:rsidRPr="002B5C70">
              <w:rPr>
                <w:sz w:val="18"/>
                <w:szCs w:val="18"/>
              </w:rPr>
              <w:fldChar w:fldCharType="separate"/>
            </w:r>
            <w:r w:rsidR="00400CDA" w:rsidRPr="002B5C70">
              <w:rPr>
                <w:noProof/>
                <w:sz w:val="18"/>
                <w:szCs w:val="18"/>
              </w:rPr>
              <w:t>(Simone 2018)</w:t>
            </w:r>
            <w:r w:rsidR="00400CDA" w:rsidRPr="002B5C70">
              <w:rPr>
                <w:sz w:val="18"/>
                <w:szCs w:val="18"/>
              </w:rPr>
              <w:fldChar w:fldCharType="end"/>
            </w:r>
            <w:r w:rsidR="00400CDA" w:rsidRPr="002B5C70">
              <w:rPr>
                <w:sz w:val="18"/>
                <w:szCs w:val="18"/>
              </w:rPr>
              <w:t xml:space="preserve">. </w:t>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Antje Probst</w:t>
            </w:r>
          </w:p>
          <w:p w:rsidR="00874567" w:rsidRPr="002B5C70" w:rsidRDefault="00874567" w:rsidP="002906AC">
            <w:pPr>
              <w:rPr>
                <w:b w:val="0"/>
                <w:sz w:val="18"/>
                <w:szCs w:val="18"/>
              </w:rPr>
            </w:pPr>
            <w:r w:rsidRPr="002B5C70">
              <w:rPr>
                <w:b w:val="0"/>
                <w:sz w:val="18"/>
                <w:szCs w:val="18"/>
              </w:rPr>
              <w:t xml:space="preserve">Germany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Neo-Nazism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BnH, NSU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Probst and her husband owned Far-Right apparel store and sold military items in Saxony. She gave her passport to Zschape and make plans with BnH to extradite the NSU trio to South Africa. </w:t>
            </w:r>
            <w:r w:rsidRPr="002B5C70">
              <w:rPr>
                <w:sz w:val="18"/>
                <w:szCs w:val="18"/>
              </w:rPr>
              <w:fldChar w:fldCharType="begin"/>
            </w:r>
            <w:r w:rsidRPr="002B5C70">
              <w:rPr>
                <w:sz w:val="18"/>
                <w:szCs w:val="18"/>
              </w:rPr>
              <w:instrText xml:space="preserve"> ADDIN EN.CITE &lt;EndNote&gt;&lt;Cite&gt;&lt;Author&gt;Koehler&lt;/Author&gt;&lt;Year&gt;2017&lt;/Year&gt;&lt;RecNum&gt;871&lt;/RecNum&gt;&lt;DisplayText&gt;(Koehler 2017)&lt;/DisplayText&gt;&lt;record&gt;&lt;rec-number&gt;871&lt;/rec-number&gt;&lt;foreign-keys&gt;&lt;key app="EN" db-id="tt9avpztkswaa1errpsvdse5zfw5aae9as2e" timestamp="1585792223"&gt;871&lt;/key&gt;&lt;/foreign-keys&gt;&lt;ref-type name="Book"&gt;6&lt;/ref-type&gt;&lt;contributors&gt;&lt;authors&gt;&lt;author&gt;Koehler, Daniel&lt;/author&gt;&lt;/authors&gt;&lt;/contributors&gt;&lt;titles&gt;&lt;title&gt;Right-wing terrorism in the 21st century : the &amp;apos;National Socialist Underground&amp;apos; and the history of terror from the far-right in Germany&lt;/title&gt;&lt;secondary-title&gt;Routledge studies in fascism and the far right&lt;/secondary-title&gt;&lt;/titles&gt;&lt;keywords&gt;&lt;keyword&gt;Right-wing extremists -- Germany -- History&lt;/keyword&gt;&lt;keyword&gt;Terrorism -- Germany -- Prevention&lt;/keyword&gt;&lt;keyword&gt;Right and left (Political science)&lt;/keyword&gt;&lt;keyword&gt;Electronic books&lt;/keyword&gt;&lt;/keywords&gt;&lt;dates&gt;&lt;year&gt;2017&lt;/year&gt;&lt;/dates&gt;&lt;pub-location&gt;New York&lt;/pub-location&gt;&lt;publisher&gt;Routledge&lt;/publisher&gt;&lt;isbn&gt;9781317301066&lt;/isbn&gt;&lt;urls&gt;&lt;/urls&gt;&lt;/record&gt;&lt;/Cite&gt;&lt;/EndNote&gt;</w:instrText>
            </w:r>
            <w:r w:rsidRPr="002B5C70">
              <w:rPr>
                <w:sz w:val="18"/>
                <w:szCs w:val="18"/>
              </w:rPr>
              <w:fldChar w:fldCharType="separate"/>
            </w:r>
            <w:r w:rsidRPr="002B5C70">
              <w:rPr>
                <w:noProof/>
                <w:sz w:val="18"/>
                <w:szCs w:val="18"/>
              </w:rPr>
              <w:t>(Koehler 2017)</w:t>
            </w:r>
            <w:r w:rsidRPr="002B5C70">
              <w:rPr>
                <w:sz w:val="18"/>
                <w:szCs w:val="18"/>
              </w:rPr>
              <w:fldChar w:fldCharType="end"/>
            </w:r>
            <w:r w:rsidRPr="002B5C70">
              <w:rPr>
                <w:sz w:val="18"/>
                <w:szCs w:val="18"/>
              </w:rPr>
              <w:t>144</w:t>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 xml:space="preserve">Many Struck </w:t>
            </w:r>
          </w:p>
          <w:p w:rsidR="00874567" w:rsidRPr="002B5C70" w:rsidRDefault="00874567" w:rsidP="002906AC">
            <w:pPr>
              <w:rPr>
                <w:b w:val="0"/>
                <w:sz w:val="18"/>
                <w:szCs w:val="18"/>
              </w:rPr>
            </w:pPr>
            <w:r w:rsidRPr="002B5C70">
              <w:rPr>
                <w:b w:val="0"/>
                <w:sz w:val="18"/>
                <w:szCs w:val="18"/>
              </w:rPr>
              <w:t xml:space="preserve">Germany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Neo-Nazism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BnH, NSU, White Brotherhood Erzgebirge (WBE)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Struck was part of a BnH subsection, White Brotherhood Erzgebirge (WBE) living in Chemnitz. Struck and her boyfriend gave their names to NSU to use as alias personalities, with Zschape using Struck’s identity. In a separate event, Struck and her boyfriend also provided a safe house for two skinheads from the 88ers in the late nineties. </w:t>
            </w:r>
            <w:r w:rsidRPr="002B5C70">
              <w:rPr>
                <w:sz w:val="18"/>
                <w:szCs w:val="18"/>
              </w:rPr>
              <w:fldChar w:fldCharType="begin"/>
            </w:r>
            <w:r w:rsidRPr="002B5C70">
              <w:rPr>
                <w:sz w:val="18"/>
                <w:szCs w:val="18"/>
              </w:rPr>
              <w:instrText xml:space="preserve"> ADDIN EN.CITE &lt;EndNote&gt;&lt;Cite&gt;&lt;Author&gt;Koehler&lt;/Author&gt;&lt;Year&gt;2017&lt;/Year&gt;&lt;RecNum&gt;871&lt;/RecNum&gt;&lt;DisplayText&gt;(Koehler 2017)&lt;/DisplayText&gt;&lt;record&gt;&lt;rec-number&gt;871&lt;/rec-number&gt;&lt;foreign-keys&gt;&lt;key app="EN" db-id="tt9avpztkswaa1errpsvdse5zfw5aae9as2e" timestamp="1585792223"&gt;871&lt;/key&gt;&lt;/foreign-keys&gt;&lt;ref-type name="Book"&gt;6&lt;/ref-type&gt;&lt;contributors&gt;&lt;authors&gt;&lt;author&gt;Koehler, Daniel&lt;/author&gt;&lt;/authors&gt;&lt;/contributors&gt;&lt;titles&gt;&lt;title&gt;Right-wing terrorism in the 21st century : the &amp;apos;National Socialist Underground&amp;apos; and the history of terror from the far-right in Germany&lt;/title&gt;&lt;secondary-title&gt;Routledge studies in fascism and the far right&lt;/secondary-title&gt;&lt;/titles&gt;&lt;keywords&gt;&lt;keyword&gt;Right-wing extremists -- Germany -- History&lt;/keyword&gt;&lt;keyword&gt;Terrorism -- Germany -- Prevention&lt;/keyword&gt;&lt;keyword&gt;Right and left (Political science)&lt;/keyword&gt;&lt;keyword&gt;Electronic books&lt;/keyword&gt;&lt;/keywords&gt;&lt;dates&gt;&lt;year&gt;2017&lt;/year&gt;&lt;/dates&gt;&lt;pub-location&gt;New York&lt;/pub-location&gt;&lt;publisher&gt;Routledge&lt;/publisher&gt;&lt;isbn&gt;9781317301066&lt;/isbn&gt;&lt;urls&gt;&lt;/urls&gt;&lt;/record&gt;&lt;/Cite&gt;&lt;/EndNote&gt;</w:instrText>
            </w:r>
            <w:r w:rsidRPr="002B5C70">
              <w:rPr>
                <w:sz w:val="18"/>
                <w:szCs w:val="18"/>
              </w:rPr>
              <w:fldChar w:fldCharType="separate"/>
            </w:r>
            <w:r w:rsidRPr="002B5C70">
              <w:rPr>
                <w:noProof/>
                <w:sz w:val="18"/>
                <w:szCs w:val="18"/>
              </w:rPr>
              <w:t>(Koehler 2017)</w:t>
            </w:r>
            <w:r w:rsidRPr="002B5C70">
              <w:rPr>
                <w:sz w:val="18"/>
                <w:szCs w:val="18"/>
              </w:rPr>
              <w:fldChar w:fldCharType="end"/>
            </w:r>
            <w:r w:rsidRPr="002B5C70">
              <w:rPr>
                <w:sz w:val="18"/>
                <w:szCs w:val="18"/>
              </w:rPr>
              <w:t>144</w:t>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 xml:space="preserve">Juliane Walther </w:t>
            </w:r>
          </w:p>
          <w:p w:rsidR="00874567" w:rsidRPr="002B5C70" w:rsidRDefault="00874567" w:rsidP="002906AC">
            <w:pPr>
              <w:rPr>
                <w:b w:val="0"/>
                <w:sz w:val="18"/>
                <w:szCs w:val="18"/>
              </w:rPr>
            </w:pPr>
            <w:r w:rsidRPr="002B5C70">
              <w:rPr>
                <w:b w:val="0"/>
                <w:sz w:val="18"/>
                <w:szCs w:val="18"/>
              </w:rPr>
              <w:t xml:space="preserve">Germany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Neo-Nazism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BnH, NSU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alther and her boyfriend supported NSU in the late nineties by reclaiming Zschapes keys, and otherwise securing evidence or items for NSU. </w:t>
            </w:r>
            <w:r w:rsidRPr="002B5C70">
              <w:rPr>
                <w:sz w:val="18"/>
                <w:szCs w:val="18"/>
              </w:rPr>
              <w:fldChar w:fldCharType="begin"/>
            </w:r>
            <w:r w:rsidRPr="002B5C70">
              <w:rPr>
                <w:sz w:val="18"/>
                <w:szCs w:val="18"/>
              </w:rPr>
              <w:instrText xml:space="preserve"> ADDIN EN.CITE &lt;EndNote&gt;&lt;Cite&gt;&lt;Author&gt;Koehler&lt;/Author&gt;&lt;Year&gt;2017&lt;/Year&gt;&lt;RecNum&gt;871&lt;/RecNum&gt;&lt;DisplayText&gt;(Koehler 2017)&lt;/DisplayText&gt;&lt;record&gt;&lt;rec-number&gt;871&lt;/rec-number&gt;&lt;foreign-keys&gt;&lt;key app="EN" db-id="tt9avpztkswaa1errpsvdse5zfw5aae9as2e" timestamp="1585792223"&gt;871&lt;/key&gt;&lt;/foreign-keys&gt;&lt;ref-type name="Book"&gt;6&lt;/ref-type&gt;&lt;contributors&gt;&lt;authors&gt;&lt;author&gt;Koehler, Daniel&lt;/author&gt;&lt;/authors&gt;&lt;/contributors&gt;&lt;titles&gt;&lt;title&gt;Right-wing terrorism in the 21st century : the &amp;apos;National Socialist Underground&amp;apos; and the history of terror from the far-right in Germany&lt;/title&gt;&lt;secondary-title&gt;Routledge studies in fascism and the far right&lt;/secondary-title&gt;&lt;/titles&gt;&lt;keywords&gt;&lt;keyword&gt;Right-wing extremists -- Germany -- History&lt;/keyword&gt;&lt;keyword&gt;Terrorism -- Germany -- Prevention&lt;/keyword&gt;&lt;keyword&gt;Right and left (Political science)&lt;/keyword&gt;&lt;keyword&gt;Electronic books&lt;/keyword&gt;&lt;/keywords&gt;&lt;dates&gt;&lt;year&gt;2017&lt;/year&gt;&lt;/dates&gt;&lt;pub-location&gt;New York&lt;/pub-location&gt;&lt;publisher&gt;Routledge&lt;/publisher&gt;&lt;isbn&gt;9781317301066&lt;/isbn&gt;&lt;urls&gt;&lt;/urls&gt;&lt;/record&gt;&lt;/Cite&gt;&lt;/EndNote&gt;</w:instrText>
            </w:r>
            <w:r w:rsidRPr="002B5C70">
              <w:rPr>
                <w:sz w:val="18"/>
                <w:szCs w:val="18"/>
              </w:rPr>
              <w:fldChar w:fldCharType="separate"/>
            </w:r>
            <w:r w:rsidRPr="002B5C70">
              <w:rPr>
                <w:noProof/>
                <w:sz w:val="18"/>
                <w:szCs w:val="18"/>
              </w:rPr>
              <w:t>(Koehler 2017)</w:t>
            </w:r>
            <w:r w:rsidRPr="002B5C70">
              <w:rPr>
                <w:sz w:val="18"/>
                <w:szCs w:val="18"/>
              </w:rPr>
              <w:fldChar w:fldCharType="end"/>
            </w:r>
            <w:r w:rsidRPr="002B5C70">
              <w:rPr>
                <w:sz w:val="18"/>
                <w:szCs w:val="18"/>
              </w:rPr>
              <w:t xml:space="preserve"> 137</w:t>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Suzanne Tornatzky</w:t>
            </w:r>
          </w:p>
          <w:p w:rsidR="00313CEC" w:rsidRPr="002B5C70" w:rsidRDefault="00313CEC" w:rsidP="002906AC">
            <w:pPr>
              <w:rPr>
                <w:b w:val="0"/>
                <w:sz w:val="18"/>
                <w:szCs w:val="18"/>
              </w:rPr>
            </w:pPr>
            <w:r w:rsidRPr="002B5C70">
              <w:rPr>
                <w:b w:val="0"/>
                <w:sz w:val="18"/>
                <w:szCs w:val="18"/>
              </w:rPr>
              <w:t xml:space="preserve">United States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White supremacy</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The Order</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Tornatzky helped count $3.5 million stolen by The Order from an armoured car in 1985. She also helped plan another robbery which was never undertaken. </w:t>
            </w:r>
            <w:r w:rsidRPr="002B5C70">
              <w:rPr>
                <w:sz w:val="18"/>
                <w:szCs w:val="18"/>
              </w:rPr>
              <w:fldChar w:fldCharType="begin"/>
            </w:r>
            <w:r w:rsidRPr="002B5C70">
              <w:rPr>
                <w:sz w:val="18"/>
                <w:szCs w:val="18"/>
              </w:rPr>
              <w:instrText xml:space="preserve"> ADDIN EN.CITE &lt;EndNote&gt;&lt;Cite&gt;&lt;Author&gt;AP&lt;/Author&gt;&lt;Year&gt;1985&lt;/Year&gt;&lt;RecNum&gt;853&lt;/RecNum&gt;&lt;DisplayText&gt;(AP 1985)&lt;/DisplayText&gt;&lt;record&gt;&lt;rec-number&gt;853&lt;/rec-number&gt;&lt;foreign-keys&gt;&lt;key app="EN" db-id="tt9avpztkswaa1errpsvdse5zfw5aae9as2e" timestamp="1585620144"&gt;853&lt;/key&gt;&lt;/foreign-keys&gt;&lt;ref-type name="Newspaper Article"&gt;23&lt;/ref-type&gt;&lt;contributors&gt;&lt;authors&gt;&lt;author&gt;AP&lt;/author&gt;&lt;/authors&gt;&lt;/contributors&gt;&lt;titles&gt;&lt;title&gt;One Member Of The Order Pleads Guilty, Another Says Innocent&lt;/title&gt;&lt;secondary-title&gt;The Associated Press&lt;/secondary-title&gt;&lt;/titles&gt;&lt;dates&gt;&lt;year&gt;1985&lt;/year&gt;&lt;pub-dates&gt;&lt;date&gt;25 April&lt;/date&gt;&lt;/pub-dates&gt;&lt;/dates&gt;&lt;urls&gt;&lt;related-urls&gt;&lt;url&gt;https://apnews.com/993806ec69ba110134aca1e1c324059a&lt;/url&gt;&lt;/related-urls&gt;&lt;/urls&gt;&lt;/record&gt;&lt;/Cite&gt;&lt;/EndNote&gt;</w:instrText>
            </w:r>
            <w:r w:rsidRPr="002B5C70">
              <w:rPr>
                <w:sz w:val="18"/>
                <w:szCs w:val="18"/>
              </w:rPr>
              <w:fldChar w:fldCharType="separate"/>
            </w:r>
            <w:r w:rsidRPr="002B5C70">
              <w:rPr>
                <w:noProof/>
                <w:sz w:val="18"/>
                <w:szCs w:val="18"/>
              </w:rPr>
              <w:t>(AP 1985)</w:t>
            </w:r>
            <w:r w:rsidRPr="002B5C70">
              <w:rPr>
                <w:sz w:val="18"/>
                <w:szCs w:val="18"/>
              </w:rPr>
              <w:fldChar w:fldCharType="end"/>
            </w:r>
          </w:p>
        </w:tc>
      </w:tr>
      <w:tr w:rsidR="00874567" w:rsidRPr="002B5C70" w:rsidTr="002906AC">
        <w:tc>
          <w:tcPr>
            <w:cnfStyle w:val="001000000000" w:firstRow="0" w:lastRow="0" w:firstColumn="1" w:lastColumn="0" w:oddVBand="0" w:evenVBand="0" w:oddHBand="0" w:evenHBand="0" w:firstRowFirstColumn="0" w:firstRowLastColumn="0" w:lastRowFirstColumn="0" w:lastRowLastColumn="0"/>
            <w:tcW w:w="1329" w:type="dxa"/>
          </w:tcPr>
          <w:p w:rsidR="00874567" w:rsidRPr="002B5C70" w:rsidRDefault="00874567" w:rsidP="002906AC">
            <w:pPr>
              <w:rPr>
                <w:b w:val="0"/>
                <w:sz w:val="18"/>
                <w:szCs w:val="18"/>
              </w:rPr>
            </w:pPr>
            <w:r w:rsidRPr="002B5C70">
              <w:rPr>
                <w:b w:val="0"/>
                <w:sz w:val="18"/>
                <w:szCs w:val="18"/>
              </w:rPr>
              <w:t xml:space="preserve">Deborah Davila </w:t>
            </w:r>
          </w:p>
          <w:p w:rsidR="00313CEC" w:rsidRPr="002B5C70" w:rsidRDefault="00313CEC" w:rsidP="002906AC">
            <w:pPr>
              <w:rPr>
                <w:b w:val="0"/>
                <w:sz w:val="18"/>
                <w:szCs w:val="18"/>
              </w:rPr>
            </w:pPr>
            <w:r w:rsidRPr="002B5C70">
              <w:rPr>
                <w:b w:val="0"/>
                <w:sz w:val="18"/>
                <w:szCs w:val="18"/>
              </w:rPr>
              <w:t xml:space="preserve">United States </w:t>
            </w:r>
          </w:p>
        </w:tc>
        <w:tc>
          <w:tcPr>
            <w:tcW w:w="1360"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Neo-Nazi </w:t>
            </w:r>
          </w:p>
        </w:tc>
        <w:tc>
          <w:tcPr>
            <w:tcW w:w="1433"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Aryan Nations </w:t>
            </w:r>
          </w:p>
        </w:tc>
        <w:tc>
          <w:tcPr>
            <w:tcW w:w="4894" w:type="dxa"/>
          </w:tcPr>
          <w:p w:rsidR="00874567" w:rsidRPr="002B5C70" w:rsidRDefault="00874567" w:rsidP="002906AC">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Davila, with husband Rafael Davila, were charged with illegally obtaining top secret military documents to disseminate for profit in 1999. Deborah sold three packets of documents for $6,000. </w:t>
            </w:r>
            <w:r w:rsidRPr="002B5C70">
              <w:rPr>
                <w:sz w:val="18"/>
                <w:szCs w:val="18"/>
              </w:rPr>
              <w:fldChar w:fldCharType="begin"/>
            </w:r>
            <w:r w:rsidRPr="002B5C70">
              <w:rPr>
                <w:sz w:val="18"/>
                <w:szCs w:val="18"/>
              </w:rPr>
              <w:instrText xml:space="preserve"> ADDIN EN.CITE &lt;EndNote&gt;&lt;Cite&gt;&lt;Author&gt;AP&lt;/Author&gt;&lt;Year&gt;2003&lt;/Year&gt;&lt;RecNum&gt;844&lt;/RecNum&gt;&lt;DisplayText&gt;(AP 2003)&lt;/DisplayText&gt;&lt;record&gt;&lt;rec-number&gt;844&lt;/rec-number&gt;&lt;foreign-keys&gt;&lt;key app="EN" db-id="tt9avpztkswaa1errpsvdse5zfw5aae9as2e" timestamp="1585542494"&gt;844&lt;/key&gt;&lt;/foreign-keys&gt;&lt;ref-type name="Newspaper Article"&gt;23&lt;/ref-type&gt;&lt;contributors&gt;&lt;authors&gt;&lt;author&gt;AP&lt;/author&gt;&lt;/authors&gt;&lt;/contributors&gt;&lt;titles&gt;&lt;title&gt;Pair Charged With Possessing Secret Intelligence Documents&lt;/title&gt;&lt;secondary-title&gt;Los Angeles Times&lt;/secondary-title&gt;&lt;/titles&gt;&lt;dates&gt;&lt;year&gt;2003&lt;/year&gt;&lt;pub-dates&gt;&lt;date&gt;7 February&lt;/date&gt;&lt;/pub-dates&gt;&lt;/dates&gt;&lt;publisher&gt;Associated Press&lt;/publisher&gt;&lt;urls&gt;&lt;related-urls&gt;&lt;url&gt;https://www.latimes.com/archives/la-xpm-2003-feb-07-na-spokane7-story.html&lt;/url&gt;&lt;/related-urls&gt;&lt;/urls&gt;&lt;/record&gt;&lt;/Cite&gt;&lt;/EndNote&gt;</w:instrText>
            </w:r>
            <w:r w:rsidRPr="002B5C70">
              <w:rPr>
                <w:sz w:val="18"/>
                <w:szCs w:val="18"/>
              </w:rPr>
              <w:fldChar w:fldCharType="separate"/>
            </w:r>
            <w:r w:rsidRPr="002B5C70">
              <w:rPr>
                <w:noProof/>
                <w:sz w:val="18"/>
                <w:szCs w:val="18"/>
              </w:rPr>
              <w:t>(AP 2003)</w:t>
            </w:r>
            <w:r w:rsidRPr="002B5C70">
              <w:rPr>
                <w:sz w:val="18"/>
                <w:szCs w:val="18"/>
              </w:rPr>
              <w:fldChar w:fldCharType="end"/>
            </w:r>
          </w:p>
        </w:tc>
      </w:tr>
    </w:tbl>
    <w:p w:rsidR="00874567" w:rsidRDefault="00874567" w:rsidP="00874567">
      <w:pPr>
        <w:jc w:val="both"/>
      </w:pPr>
    </w:p>
    <w:p w:rsidR="00391BEE" w:rsidRDefault="00874567" w:rsidP="00183162">
      <w:pPr>
        <w:pStyle w:val="Heading3"/>
      </w:pPr>
      <w:r>
        <w:t>Four</w:t>
      </w:r>
      <w:r w:rsidR="00374253">
        <w:t>th</w:t>
      </w:r>
      <w:r w:rsidR="003A1E5B">
        <w:t xml:space="preserve"> </w:t>
      </w:r>
      <w:r w:rsidR="00B3066A">
        <w:t>Form</w:t>
      </w:r>
      <w:r w:rsidR="003A1E5B">
        <w:t>:</w:t>
      </w:r>
      <w:r w:rsidR="00075D79">
        <w:t xml:space="preserve"> </w:t>
      </w:r>
      <w:r w:rsidR="009367A2">
        <w:t>Promoter</w:t>
      </w:r>
      <w:r w:rsidR="0051498F">
        <w:t>s</w:t>
      </w:r>
      <w:r w:rsidR="00391BEE">
        <w:t xml:space="preserve"> </w:t>
      </w:r>
    </w:p>
    <w:p w:rsidR="00D74F38" w:rsidRDefault="00614F02" w:rsidP="00935673">
      <w:pPr>
        <w:spacing w:line="360" w:lineRule="auto"/>
        <w:ind w:firstLine="720"/>
        <w:jc w:val="both"/>
      </w:pPr>
      <w:r>
        <w:t>In contrast to the thinker</w:t>
      </w:r>
      <w:r w:rsidR="00F0500C">
        <w:t>s</w:t>
      </w:r>
      <w:r>
        <w:t xml:space="preserve">, </w:t>
      </w:r>
      <w:r w:rsidR="009367A2">
        <w:t>promoter</w:t>
      </w:r>
      <w:r w:rsidR="00F0500C">
        <w:t>s</w:t>
      </w:r>
      <w:r w:rsidR="00365638">
        <w:t xml:space="preserve"> </w:t>
      </w:r>
      <w:r w:rsidR="00F0500C">
        <w:t>are</w:t>
      </w:r>
      <w:r w:rsidR="00365638">
        <w:t xml:space="preserve"> actors who </w:t>
      </w:r>
      <w:r>
        <w:t xml:space="preserve">engage in information </w:t>
      </w:r>
      <w:r w:rsidR="009367A2">
        <w:t>sharing, dissemination</w:t>
      </w:r>
      <w:r>
        <w:t xml:space="preserve"> and</w:t>
      </w:r>
      <w:r w:rsidR="00365638">
        <w:t xml:space="preserve"> provocation (commonly online), but who largely re-package </w:t>
      </w:r>
      <w:r w:rsidR="009367A2">
        <w:t xml:space="preserve">and share </w:t>
      </w:r>
      <w:r w:rsidR="00365638">
        <w:t xml:space="preserve">ideas rather than create them. </w:t>
      </w:r>
      <w:r w:rsidR="009367A2">
        <w:t xml:space="preserve">The term “promoter” has been selected because it has neutral connotations aligned with the dissemination or promotion of ideas. The term “propagandist” </w:t>
      </w:r>
      <w:r w:rsidR="00935673">
        <w:t>has simi</w:t>
      </w:r>
      <w:r w:rsidR="009F0FED">
        <w:t xml:space="preserve">lar meaning, but carries </w:t>
      </w:r>
      <w:r w:rsidR="00935673">
        <w:t>further</w:t>
      </w:r>
      <w:r w:rsidR="009F0FED">
        <w:t xml:space="preserve"> i</w:t>
      </w:r>
      <w:r w:rsidR="00B31D5B">
        <w:t>mplications</w:t>
      </w:r>
      <w:r w:rsidR="009F0FED">
        <w:t xml:space="preserve"> of</w:t>
      </w:r>
      <w:r w:rsidR="00935673">
        <w:t xml:space="preserve"> “deliberate and systematic attempt to shape perceptions, manipulate cognitions, and direct behaviour” – with emphasis particularly on its deliberate nature </w:t>
      </w:r>
      <w:r w:rsidR="00935673">
        <w:fldChar w:fldCharType="begin"/>
      </w:r>
      <w:r w:rsidR="00935673">
        <w:instrText xml:space="preserve"> ADDIN EN.CITE &lt;EndNote&gt;&lt;Cite&gt;&lt;Author&gt;Jowett&lt;/Author&gt;&lt;Year&gt;2006&lt;/Year&gt;&lt;RecNum&gt;862&lt;/RecNum&gt;&lt;DisplayText&gt;(Jowett and O&amp;apos;Donnell 2006)&lt;/DisplayText&gt;&lt;record&gt;&lt;rec-number&gt;862&lt;/rec-number&gt;&lt;foreign-keys&gt;&lt;key app="EN" db-id="tt9avpztkswaa1errpsvdse5zfw5aae9as2e" timestamp="1585710107"&gt;862&lt;/key&gt;&lt;/foreign-keys&gt;&lt;ref-type name="Book"&gt;6&lt;/ref-type&gt;&lt;contributors&gt;&lt;authors&gt;&lt;author&gt;Garth S Jowett&lt;/author&gt;&lt;author&gt;Victoria O&amp;apos;Donnell&lt;/author&gt;&lt;/authors&gt;&lt;/contributors&gt;&lt;titles&gt;&lt;title&gt;Propaganda and Persuasion&lt;/title&gt;&lt;/titles&gt;&lt;edition&gt;4&lt;/edition&gt;&lt;dates&gt;&lt;year&gt;2006&lt;/year&gt;&lt;/dates&gt;&lt;pub-location&gt;California&lt;/pub-location&gt;&lt;publisher&gt;Sage&lt;/publisher&gt;&lt;urls&gt;&lt;/urls&gt;&lt;/record&gt;&lt;/Cite&gt;&lt;/EndNote&gt;</w:instrText>
      </w:r>
      <w:r w:rsidR="00935673">
        <w:fldChar w:fldCharType="separate"/>
      </w:r>
      <w:r w:rsidR="00935673">
        <w:rPr>
          <w:noProof/>
        </w:rPr>
        <w:t>(Jowett and O'Donnell 2006)</w:t>
      </w:r>
      <w:r w:rsidR="00935673">
        <w:fldChar w:fldCharType="end"/>
      </w:r>
      <w:r w:rsidR="003C5688">
        <w:t>269</w:t>
      </w:r>
      <w:r w:rsidR="00935673">
        <w:t>. Other</w:t>
      </w:r>
      <w:r w:rsidR="00956E1B">
        <w:t>s</w:t>
      </w:r>
      <w:r w:rsidR="00935673">
        <w:t xml:space="preserve"> suggest propaganda is “intenti</w:t>
      </w:r>
      <w:r w:rsidR="003C5688">
        <w:t>on</w:t>
      </w:r>
      <w:r w:rsidR="00935673">
        <w:t xml:space="preserve">ally manipulative and deceptive” </w:t>
      </w:r>
      <w:r w:rsidR="00935673">
        <w:fldChar w:fldCharType="begin"/>
      </w:r>
      <w:r w:rsidR="002E689A">
        <w:instrText xml:space="preserve"> ADDIN EN.CITE &lt;EndNote&gt;&lt;Cite&gt;&lt;Author&gt;Walton&lt;/Author&gt;&lt;Year&gt;2007&lt;/Year&gt;&lt;RecNum&gt;863&lt;/RecNum&gt;&lt;DisplayText&gt;(Walton 2007)&lt;/DisplayText&gt;&lt;record&gt;&lt;rec-number&gt;863&lt;/rec-number&gt;&lt;foreign-keys&gt;&lt;key app="EN" db-id="tt9avpztkswaa1errpsvdse5zfw5aae9as2e" timestamp="1585710236"&gt;863&lt;/key&gt;&lt;/foreign-keys&gt;&lt;ref-type name="Book Section"&gt;5&lt;/ref-type&gt;&lt;contributors&gt;&lt;authors&gt;&lt;author&gt;Walton, Douglas&lt;/author&gt;&lt;/authors&gt;&lt;/contributors&gt;&lt;titles&gt;&lt;title&gt;Propaganda&lt;/title&gt;&lt;secondary-title&gt;Media Argumentation&lt;/secondary-title&gt;&lt;/titles&gt;&lt;pages&gt;91-126&lt;/pages&gt;&lt;keywords&gt;&lt;keyword&gt;Philosophy&lt;/keyword&gt;&lt;/keywords&gt;&lt;dates&gt;&lt;year&gt;2007&lt;/year&gt;&lt;/dates&gt;&lt;pub-location&gt;Cambridge&lt;/pub-location&gt;&lt;publisher&gt;Cambridge University Press&lt;/publisher&gt;&lt;isbn&gt;9780521876902&lt;/isbn&gt;&lt;urls&gt;&lt;/urls&gt;&lt;electronic-resource-num&gt;10.1017/CBO9780511619311.004&lt;/electronic-resource-num&gt;&lt;/record&gt;&lt;/Cite&gt;&lt;/EndNote&gt;</w:instrText>
      </w:r>
      <w:r w:rsidR="00935673">
        <w:fldChar w:fldCharType="separate"/>
      </w:r>
      <w:r w:rsidR="00935673">
        <w:rPr>
          <w:noProof/>
        </w:rPr>
        <w:t>(Walton 2007)</w:t>
      </w:r>
      <w:r w:rsidR="00935673">
        <w:fldChar w:fldCharType="end"/>
      </w:r>
      <w:r w:rsidR="003C5688">
        <w:t xml:space="preserve">93. </w:t>
      </w:r>
      <w:r w:rsidR="00956E1B">
        <w:t>T</w:t>
      </w:r>
      <w:r w:rsidR="003C5688">
        <w:t>here is that there is little evidence to suggest that actors in this domain are being deliberately deceptive, but rather, subscribe to ideol</w:t>
      </w:r>
      <w:r w:rsidR="00C54DD0">
        <w:t>ogical w</w:t>
      </w:r>
      <w:r w:rsidR="003B52BD">
        <w:t xml:space="preserve">orldviews in which RWE content </w:t>
      </w:r>
      <w:r w:rsidR="00C54DD0">
        <w:t>is</w:t>
      </w:r>
      <w:r w:rsidR="003C5688">
        <w:t xml:space="preserve"> accepted as </w:t>
      </w:r>
      <w:r w:rsidR="00F0500C">
        <w:t xml:space="preserve">axiomatic </w:t>
      </w:r>
      <w:r w:rsidR="003C5688">
        <w:t>truth.</w:t>
      </w:r>
      <w:r w:rsidR="00B3066A">
        <w:t xml:space="preserve"> Few promotors explicitly call for violence, and </w:t>
      </w:r>
      <w:r w:rsidR="00F0500C">
        <w:t xml:space="preserve">many </w:t>
      </w:r>
      <w:r w:rsidR="00736392">
        <w:t>could be considered radical r</w:t>
      </w:r>
      <w:r w:rsidR="00B3066A">
        <w:t>ight r</w:t>
      </w:r>
      <w:r w:rsidR="000D3338">
        <w:t xml:space="preserve">ather than </w:t>
      </w:r>
      <w:r w:rsidR="00736392">
        <w:t>e</w:t>
      </w:r>
      <w:r w:rsidR="00B3066A">
        <w:t xml:space="preserve">xtreme. </w:t>
      </w:r>
    </w:p>
    <w:p w:rsidR="00E3047F" w:rsidRDefault="00D74F38" w:rsidP="003C4022">
      <w:pPr>
        <w:spacing w:line="360" w:lineRule="auto"/>
        <w:ind w:firstLine="720"/>
        <w:jc w:val="both"/>
      </w:pPr>
      <w:r>
        <w:t>Promot</w:t>
      </w:r>
      <w:r w:rsidR="0042579F">
        <w:t>e</w:t>
      </w:r>
      <w:r>
        <w:t xml:space="preserve">rs </w:t>
      </w:r>
      <w:r w:rsidR="00F0500C">
        <w:t xml:space="preserve">play a significant role in ideological magnification. They are </w:t>
      </w:r>
      <w:r>
        <w:t xml:space="preserve">skilled at re-packaging the ideas of others, taking abstract theories and making them readily understandable. </w:t>
      </w:r>
      <w:r w:rsidR="003C5688">
        <w:t xml:space="preserve"> </w:t>
      </w:r>
      <w:r w:rsidR="00E3047F">
        <w:t xml:space="preserve">This can provide a translation-type service </w:t>
      </w:r>
      <w:r w:rsidR="00A020B0">
        <w:t>between thinkers</w:t>
      </w:r>
      <w:r w:rsidR="001A3A09">
        <w:t xml:space="preserve"> </w:t>
      </w:r>
      <w:r w:rsidR="00A020B0">
        <w:t xml:space="preserve">and </w:t>
      </w:r>
      <w:r w:rsidR="001A3A09">
        <w:t>various audiences</w:t>
      </w:r>
      <w:r w:rsidR="00A020B0">
        <w:t xml:space="preserve">. Promotion </w:t>
      </w:r>
      <w:r w:rsidR="00F0500C">
        <w:t>uses many platforms, canvassing</w:t>
      </w:r>
      <w:r w:rsidR="00A020B0">
        <w:t xml:space="preserve"> Youtube, podcasts, blogs, Instagram, and artistic content creation</w:t>
      </w:r>
      <w:r w:rsidR="00013CE0">
        <w:t xml:space="preserve"> on Telegram</w:t>
      </w:r>
      <w:r w:rsidR="00A020B0">
        <w:t xml:space="preserve">. </w:t>
      </w:r>
      <w:r w:rsidR="00A020B0">
        <w:lastRenderedPageBreak/>
        <w:t>Promot</w:t>
      </w:r>
      <w:r w:rsidR="0042579F">
        <w:t>e</w:t>
      </w:r>
      <w:r w:rsidR="00A020B0">
        <w:t xml:space="preserve">rs themselves can be public individuals, or hide behind only </w:t>
      </w:r>
      <w:r w:rsidR="0042579F">
        <w:t>pseudonyms</w:t>
      </w:r>
      <w:r w:rsidR="00A020B0">
        <w:t xml:space="preserve">. </w:t>
      </w:r>
      <w:r w:rsidR="0042579F">
        <w:t xml:space="preserve">While pseudonyms obscure identity, </w:t>
      </w:r>
      <w:r w:rsidR="00A020B0">
        <w:t>the representation of being female</w:t>
      </w:r>
      <w:r w:rsidR="0042579F">
        <w:t xml:space="preserve"> </w:t>
      </w:r>
      <w:r w:rsidR="00730347">
        <w:t>has</w:t>
      </w:r>
      <w:r w:rsidR="0042579F">
        <w:t xml:space="preserve"> influence over the perceived legitimacy of the message. </w:t>
      </w:r>
      <w:r w:rsidR="00A020B0">
        <w:t xml:space="preserve"> </w:t>
      </w:r>
      <w:r w:rsidR="00A638C9">
        <w:t>P</w:t>
      </w:r>
      <w:r w:rsidR="002F5209">
        <w:t xml:space="preserve">romoters are </w:t>
      </w:r>
      <w:r w:rsidR="003C4022">
        <w:t>also</w:t>
      </w:r>
      <w:r w:rsidR="002F5209">
        <w:t xml:space="preserve"> highly networked</w:t>
      </w:r>
      <w:r w:rsidR="00F0500C">
        <w:t>, sometimes with thinkers</w:t>
      </w:r>
      <w:r w:rsidR="002F5209">
        <w:t>. For example, Lauren Southern, Tara McCarthy, Brittany Sellner, Bre Faucheux,</w:t>
      </w:r>
      <w:r w:rsidR="004052AD">
        <w:t xml:space="preserve"> Robyn Riley,</w:t>
      </w:r>
      <w:r w:rsidR="002F5209">
        <w:t xml:space="preserve"> and Blonde in the Belly of the Beast all </w:t>
      </w:r>
      <w:r w:rsidR="00F0500C">
        <w:t>cross-promote</w:t>
      </w:r>
      <w:r w:rsidR="002F5209">
        <w:t xml:space="preserve"> each other’s content, and to content hosted by male promoters. </w:t>
      </w:r>
      <w:r w:rsidR="00013CE0">
        <w:t>In Telegram, promoters</w:t>
      </w:r>
      <w:r w:rsidR="00F0500C">
        <w:t xml:space="preserve"> such as the Right Wing Art Squad,</w:t>
      </w:r>
      <w:r w:rsidR="00013CE0">
        <w:t xml:space="preserve"> also cross-distribute artistic works</w:t>
      </w:r>
      <w:r w:rsidR="000D3338">
        <w:t xml:space="preserve"> promoting RWE</w:t>
      </w:r>
      <w:r w:rsidR="00013CE0">
        <w:t>.</w:t>
      </w:r>
      <w:r w:rsidR="00AC0606">
        <w:t xml:space="preserve"> </w:t>
      </w:r>
    </w:p>
    <w:p w:rsidR="00391BEE" w:rsidRDefault="00391BEE" w:rsidP="00391BEE">
      <w:pPr>
        <w:pStyle w:val="Caption"/>
        <w:keepNext/>
      </w:pPr>
      <w:r>
        <w:t xml:space="preserve">Table </w:t>
      </w:r>
      <w:r w:rsidR="00316F1B">
        <w:rPr>
          <w:noProof/>
        </w:rPr>
        <w:t>4</w:t>
      </w:r>
      <w:r>
        <w:t xml:space="preserve">: </w:t>
      </w:r>
      <w:r w:rsidR="003C5688">
        <w:t>Promoter</w:t>
      </w:r>
      <w:r w:rsidR="0051498F">
        <w:t>s</w:t>
      </w:r>
      <w:r w:rsidR="003C5688">
        <w:t xml:space="preserve"> </w:t>
      </w:r>
    </w:p>
    <w:tbl>
      <w:tblPr>
        <w:tblStyle w:val="GridTable1Light"/>
        <w:tblW w:w="0" w:type="auto"/>
        <w:tblLook w:val="04A0" w:firstRow="1" w:lastRow="0" w:firstColumn="1" w:lastColumn="0" w:noHBand="0" w:noVBand="1"/>
      </w:tblPr>
      <w:tblGrid>
        <w:gridCol w:w="1331"/>
        <w:gridCol w:w="1358"/>
        <w:gridCol w:w="1433"/>
        <w:gridCol w:w="4894"/>
      </w:tblGrid>
      <w:tr w:rsidR="00391BEE" w:rsidRPr="002B5C70" w:rsidTr="00FE7B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31" w:type="dxa"/>
          </w:tcPr>
          <w:p w:rsidR="00391BEE" w:rsidRPr="002B5C70" w:rsidRDefault="00391BEE" w:rsidP="00391BEE">
            <w:pPr>
              <w:rPr>
                <w:sz w:val="18"/>
              </w:rPr>
            </w:pPr>
            <w:r w:rsidRPr="002B5C70">
              <w:rPr>
                <w:sz w:val="18"/>
              </w:rPr>
              <w:t xml:space="preserve">Name </w:t>
            </w:r>
          </w:p>
        </w:tc>
        <w:tc>
          <w:tcPr>
            <w:tcW w:w="1358"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Ideological Alignment </w:t>
            </w:r>
          </w:p>
        </w:tc>
        <w:tc>
          <w:tcPr>
            <w:tcW w:w="1433"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Organisational Links </w:t>
            </w:r>
          </w:p>
        </w:tc>
        <w:tc>
          <w:tcPr>
            <w:tcW w:w="4894"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Roles </w:t>
            </w:r>
          </w:p>
        </w:tc>
      </w:tr>
      <w:tr w:rsidR="000846BA"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846BA" w:rsidRPr="002B5C70" w:rsidRDefault="000846BA" w:rsidP="00391BEE">
            <w:pPr>
              <w:rPr>
                <w:b w:val="0"/>
                <w:sz w:val="18"/>
              </w:rPr>
            </w:pPr>
            <w:r w:rsidRPr="002B5C70">
              <w:rPr>
                <w:b w:val="0"/>
                <w:sz w:val="18"/>
              </w:rPr>
              <w:t>Katja Lane</w:t>
            </w:r>
          </w:p>
          <w:p w:rsidR="003C5688" w:rsidRPr="002B5C70" w:rsidRDefault="003C5688" w:rsidP="00391BEE">
            <w:pPr>
              <w:rPr>
                <w:b w:val="0"/>
                <w:sz w:val="18"/>
              </w:rPr>
            </w:pPr>
            <w:r w:rsidRPr="002B5C70">
              <w:rPr>
                <w:b w:val="0"/>
                <w:sz w:val="18"/>
              </w:rPr>
              <w:t xml:space="preserve">United States </w:t>
            </w:r>
          </w:p>
        </w:tc>
        <w:tc>
          <w:tcPr>
            <w:tcW w:w="1358" w:type="dxa"/>
          </w:tcPr>
          <w:p w:rsidR="000846BA" w:rsidRPr="002B5C70" w:rsidRDefault="000846BA" w:rsidP="00391BE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otansvolk </w:t>
            </w:r>
          </w:p>
        </w:tc>
        <w:tc>
          <w:tcPr>
            <w:tcW w:w="1433" w:type="dxa"/>
          </w:tcPr>
          <w:p w:rsidR="000846BA" w:rsidRPr="002B5C70" w:rsidRDefault="000846BA" w:rsidP="00391BE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The Order </w:t>
            </w:r>
          </w:p>
        </w:tc>
        <w:tc>
          <w:tcPr>
            <w:tcW w:w="4894" w:type="dxa"/>
          </w:tcPr>
          <w:p w:rsidR="000846BA" w:rsidRPr="002B5C70" w:rsidRDefault="000846BA" w:rsidP="00B31D5B">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Lane, with husband David, created the publishing outfit, 14 Words Press, which Katja ran to disperse Da</w:t>
            </w:r>
            <w:r w:rsidR="00E4578D">
              <w:rPr>
                <w:sz w:val="18"/>
              </w:rPr>
              <w:t>vid Lane’s ideological writings</w:t>
            </w:r>
            <w:r w:rsidRPr="002B5C70">
              <w:rPr>
                <w:sz w:val="18"/>
              </w:rPr>
              <w:t xml:space="preserve"> </w:t>
            </w:r>
            <w:r w:rsidRPr="002B5C70">
              <w:rPr>
                <w:sz w:val="18"/>
              </w:rPr>
              <w:fldChar w:fldCharType="begin"/>
            </w:r>
            <w:r w:rsidR="00B31D5B">
              <w:rPr>
                <w:sz w:val="18"/>
              </w:rPr>
              <w:instrText xml:space="preserve"> ADDIN EN.CITE &lt;EndNote&gt;&lt;Cite&gt;&lt;Author&gt;Michael&lt;/Author&gt;&lt;Year&gt;2009&lt;/Year&gt;&lt;RecNum&gt;792&lt;/RecNum&gt;&lt;DisplayText&gt;(Michael 2009a)&lt;/DisplayText&gt;&lt;record&gt;&lt;rec-number&gt;792&lt;/rec-number&gt;&lt;foreign-keys&gt;&lt;key app="EN" db-id="tt9avpztkswaa1errpsvdse5zfw5aae9as2e" timestamp="1579129468"&gt;792&lt;/key&gt;&lt;/foreign-keys&gt;&lt;ref-type name="Journal Article"&gt;17&lt;/ref-type&gt;&lt;contributors&gt;&lt;authors&gt;&lt;author&gt;Michael, George&lt;/author&gt;&lt;/authors&gt;&lt;/contributors&gt;&lt;titles&gt;&lt;title&gt;David Lane and the Fourteen Words&lt;/title&gt;&lt;secondary-title&gt;Totalitarian Movements and Political Religions&lt;/secondary-title&gt;&lt;/titles&gt;&lt;periodical&gt;&lt;full-title&gt;Totalitarian Movements and Political Religions&lt;/full-title&gt;&lt;/periodical&gt;&lt;pages&gt;43-61&lt;/pages&gt;&lt;volume&gt;10&lt;/volume&gt;&lt;number&gt;1&lt;/number&gt;&lt;keywords&gt;&lt;keyword&gt;Political Science&lt;/keyword&gt;&lt;/keywords&gt;&lt;dates&gt;&lt;year&gt;2009&lt;/year&gt;&lt;/dates&gt;&lt;publisher&gt;Routledge&lt;/publisher&gt;&lt;isbn&gt;1469-0764&lt;/isbn&gt;&lt;urls&gt;&lt;/urls&gt;&lt;electronic-resource-num&gt;10.1080/14690760903067986&lt;/electronic-resource-num&gt;&lt;/record&gt;&lt;/Cite&gt;&lt;/EndNote&gt;</w:instrText>
            </w:r>
            <w:r w:rsidRPr="002B5C70">
              <w:rPr>
                <w:sz w:val="18"/>
              </w:rPr>
              <w:fldChar w:fldCharType="separate"/>
            </w:r>
            <w:r w:rsidR="00B31D5B">
              <w:rPr>
                <w:noProof/>
                <w:sz w:val="18"/>
              </w:rPr>
              <w:t>(Michael 2009a)</w:t>
            </w:r>
            <w:r w:rsidRPr="002B5C70">
              <w:rPr>
                <w:sz w:val="18"/>
              </w:rPr>
              <w:fldChar w:fldCharType="end"/>
            </w:r>
            <w:r w:rsidR="00E4578D">
              <w:rPr>
                <w:sz w:val="18"/>
              </w:rPr>
              <w:t>.</w:t>
            </w:r>
          </w:p>
        </w:tc>
      </w:tr>
      <w:tr w:rsidR="0062642C"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62642C" w:rsidRPr="002B5C70" w:rsidRDefault="0062642C" w:rsidP="0062642C">
            <w:pPr>
              <w:rPr>
                <w:b w:val="0"/>
                <w:sz w:val="18"/>
              </w:rPr>
            </w:pPr>
            <w:r w:rsidRPr="002B5C70">
              <w:rPr>
                <w:b w:val="0"/>
                <w:sz w:val="18"/>
              </w:rPr>
              <w:t>Brittany Pettibone nee Sellner</w:t>
            </w:r>
          </w:p>
          <w:p w:rsidR="0062642C" w:rsidRPr="002B5C70" w:rsidRDefault="0062642C" w:rsidP="007B6A14">
            <w:pPr>
              <w:rPr>
                <w:b w:val="0"/>
                <w:sz w:val="18"/>
              </w:rPr>
            </w:pPr>
            <w:r w:rsidRPr="002B5C70">
              <w:rPr>
                <w:b w:val="0"/>
                <w:sz w:val="18"/>
              </w:rPr>
              <w:t xml:space="preserve">United States </w:t>
            </w:r>
          </w:p>
        </w:tc>
        <w:tc>
          <w:tcPr>
            <w:tcW w:w="1358"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Conservative </w:t>
            </w:r>
          </w:p>
        </w:tc>
        <w:tc>
          <w:tcPr>
            <w:tcW w:w="1433" w:type="dxa"/>
          </w:tcPr>
          <w:p w:rsidR="0062642C" w:rsidRPr="002B5C70" w:rsidRDefault="001A3A09"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A</w:t>
            </w:r>
          </w:p>
        </w:tc>
        <w:tc>
          <w:tcPr>
            <w:tcW w:w="4894" w:type="dxa"/>
          </w:tcPr>
          <w:p w:rsidR="0062642C" w:rsidRPr="002B5C70" w:rsidRDefault="0062642C" w:rsidP="00E4578D">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Sellner is a social media personality who ran a podcast called </w:t>
            </w:r>
            <w:r w:rsidRPr="002B5C70">
              <w:rPr>
                <w:i/>
                <w:sz w:val="18"/>
              </w:rPr>
              <w:t xml:space="preserve">Virtue </w:t>
            </w:r>
            <w:r w:rsidRPr="00E4578D">
              <w:rPr>
                <w:i/>
                <w:sz w:val="18"/>
              </w:rPr>
              <w:t>of The West</w:t>
            </w:r>
            <w:r w:rsidRPr="00E4578D">
              <w:rPr>
                <w:sz w:val="18"/>
              </w:rPr>
              <w:t xml:space="preserve">, and was active in </w:t>
            </w:r>
            <w:r w:rsidR="00E4578D">
              <w:rPr>
                <w:sz w:val="18"/>
              </w:rPr>
              <w:t xml:space="preserve">the 2017 Defend Europe campaign </w:t>
            </w:r>
            <w:r w:rsidR="00E4578D">
              <w:rPr>
                <w:sz w:val="18"/>
              </w:rPr>
              <w:fldChar w:fldCharType="begin"/>
            </w:r>
            <w:r w:rsidR="00E4578D">
              <w:rPr>
                <w:sz w:val="18"/>
              </w:rPr>
              <w:instrText xml:space="preserve"> ADDIN EN.CITE &lt;EndNote&gt;&lt;Cite&gt;&lt;Author&gt;Ganesh&lt;/Author&gt;&lt;Year&gt;2018&lt;/Year&gt;&lt;RecNum&gt;377&lt;/RecNum&gt;&lt;DisplayText&gt;(Ganesh 2018)&lt;/DisplayText&gt;&lt;record&gt;&lt;rec-number&gt;377&lt;/rec-number&gt;&lt;foreign-keys&gt;&lt;key app="EN" db-id="tt9avpztkswaa1errpsvdse5zfw5aae9as2e" timestamp="1562128811"&gt;377&lt;/key&gt;&lt;/foreign-keys&gt;&lt;ref-type name="Journal Article"&gt;17&lt;/ref-type&gt;&lt;contributors&gt;&lt;authors&gt;&lt;author&gt;Ganesh, Bharath&lt;/author&gt;&lt;/authors&gt;&lt;/contributors&gt;&lt;titles&gt;&lt;title&gt;The Ungovernability of Digital Hate Culture&lt;/title&gt;&lt;secondary-title&gt;Journal of International Affairs&lt;/secondary-title&gt;&lt;/titles&gt;&lt;periodical&gt;&lt;full-title&gt;Journal of International Affairs&lt;/full-title&gt;&lt;/periodical&gt;&lt;pages&gt;30&lt;/pages&gt;&lt;volume&gt;71&lt;/volume&gt;&lt;number&gt;2&lt;/number&gt;&lt;keywords&gt;&lt;keyword&gt;Osborne, Darren&lt;/keyword&gt;&lt;keyword&gt;United Kingdom–UK&lt;/keyword&gt;&lt;keyword&gt;Europe&lt;/keyword&gt;&lt;keyword&gt;Social Networks&lt;/keyword&gt;&lt;keyword&gt;Violence&lt;/keyword&gt;&lt;keyword&gt;White Supremacists&lt;/keyword&gt;&lt;keyword&gt;Muslims&lt;/keyword&gt;&lt;keyword&gt;Independent&lt;/keyword&gt;&lt;keyword&gt;Twitter Inc&lt;/keyword&gt;&lt;keyword&gt;Youtube Inc&lt;/keyword&gt;&lt;/keywords&gt;&lt;dates&gt;&lt;year&gt;2018&lt;/year&gt;&lt;/dates&gt;&lt;pub-location&gt;New York&lt;/pub-location&gt;&lt;publisher&gt;Journal of International Affairs&lt;/publisher&gt;&lt;isbn&gt;0022197X&lt;/isbn&gt;&lt;urls&gt;&lt;/urls&gt;&lt;/record&gt;&lt;/Cite&gt;&lt;/EndNote&gt;</w:instrText>
            </w:r>
            <w:r w:rsidR="00E4578D">
              <w:rPr>
                <w:sz w:val="18"/>
              </w:rPr>
              <w:fldChar w:fldCharType="separate"/>
            </w:r>
            <w:r w:rsidR="00E4578D">
              <w:rPr>
                <w:noProof/>
                <w:sz w:val="18"/>
              </w:rPr>
              <w:t>(Ganesh 2018)</w:t>
            </w:r>
            <w:r w:rsidR="00E4578D">
              <w:rPr>
                <w:sz w:val="18"/>
              </w:rPr>
              <w:fldChar w:fldCharType="end"/>
            </w:r>
            <w:r w:rsidRPr="00E4578D">
              <w:rPr>
                <w:sz w:val="18"/>
              </w:rPr>
              <w:t>. Her videos often fo</w:t>
            </w:r>
            <w:r w:rsidR="007B6A14" w:rsidRPr="00E4578D">
              <w:rPr>
                <w:sz w:val="18"/>
              </w:rPr>
              <w:t>cus on women’s issues</w:t>
            </w:r>
            <w:r w:rsidRPr="00E4578D">
              <w:rPr>
                <w:sz w:val="18"/>
              </w:rPr>
              <w:t>.</w:t>
            </w:r>
            <w:r w:rsidRPr="002B5C70">
              <w:rPr>
                <w:sz w:val="18"/>
              </w:rPr>
              <w:t xml:space="preserve">    </w:t>
            </w:r>
          </w:p>
        </w:tc>
      </w:tr>
      <w:tr w:rsidR="000255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255BF" w:rsidRPr="002B5C70" w:rsidRDefault="000255BF" w:rsidP="0062642C">
            <w:pPr>
              <w:rPr>
                <w:b w:val="0"/>
                <w:sz w:val="18"/>
              </w:rPr>
            </w:pPr>
            <w:r w:rsidRPr="002B5C70">
              <w:rPr>
                <w:b w:val="0"/>
                <w:sz w:val="18"/>
              </w:rPr>
              <w:t>Liv Heide</w:t>
            </w:r>
          </w:p>
          <w:p w:rsidR="000255BF" w:rsidRPr="002B5C70" w:rsidRDefault="000255BF" w:rsidP="0062642C">
            <w:pPr>
              <w:rPr>
                <w:b w:val="0"/>
                <w:sz w:val="18"/>
              </w:rPr>
            </w:pPr>
            <w:r w:rsidRPr="002B5C70">
              <w:rPr>
                <w:b w:val="0"/>
                <w:sz w:val="18"/>
              </w:rPr>
              <w:t xml:space="preserve">United States </w:t>
            </w:r>
          </w:p>
        </w:tc>
        <w:tc>
          <w:tcPr>
            <w:tcW w:w="1358" w:type="dxa"/>
          </w:tcPr>
          <w:p w:rsidR="000255BF" w:rsidRPr="002B5C70" w:rsidRDefault="000255BF" w:rsidP="000255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0255BF" w:rsidRPr="002B5C70" w:rsidRDefault="000255B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American Renaissance </w:t>
            </w:r>
          </w:p>
        </w:tc>
        <w:tc>
          <w:tcPr>
            <w:tcW w:w="4894" w:type="dxa"/>
          </w:tcPr>
          <w:p w:rsidR="000255BF" w:rsidRPr="002B5C70" w:rsidRDefault="000255BF" w:rsidP="000255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Heide is a blogger and writer for American Renaissance who writes on topics such a single-ethnic couples, white dating, and anti-miscegenation. </w:t>
            </w:r>
            <w:r w:rsidRPr="002B5C70">
              <w:rPr>
                <w:sz w:val="18"/>
              </w:rPr>
              <w:fldChar w:fldCharType="begin"/>
            </w:r>
            <w:r w:rsidRPr="002B5C70">
              <w:rPr>
                <w:sz w:val="18"/>
              </w:rPr>
              <w:instrText xml:space="preserve"> ADDIN EN.CITE &lt;EndNote&gt;&lt;Cite&gt;&lt;Author&gt;Heide&lt;/Author&gt;&lt;Year&gt;2017 - 2019&lt;/Year&gt;&lt;RecNum&gt;874&lt;/RecNum&gt;&lt;DisplayText&gt;(Heide 2017 - 2019)&lt;/DisplayText&gt;&lt;record&gt;&lt;rec-number&gt;874&lt;/rec-number&gt;&lt;foreign-keys&gt;&lt;key app="EN" db-id="tt9avpztkswaa1errpsvdse5zfw5aae9as2e" timestamp="1585798988"&gt;874&lt;/key&gt;&lt;/foreign-keys&gt;&lt;ref-type name="Web Page"&gt;12&lt;/ref-type&gt;&lt;contributors&gt;&lt;authors&gt;&lt;author&gt;Liv Heide&lt;/author&gt;&lt;/authors&gt;&lt;/contributors&gt;&lt;titles&gt;&lt;title&gt;Quality Matters; A New White Dating Site; Why White Men Fall for Asian Women; Why Can&amp;apos;t White People Openly Prefer to Date Each Other; Where are all the Good Men?&lt;/title&gt;&lt;/titles&gt;&lt;volume&gt;2020&lt;/volume&gt;&lt;number&gt;2 April&lt;/number&gt;&lt;dates&gt;&lt;year&gt;2017 - 2019&lt;/year&gt;&lt;/dates&gt;&lt;publisher&gt;American Renaissance&lt;/publisher&gt;&lt;urls&gt;&lt;related-urls&gt;&lt;url&gt;https://www.amren.com/search/?q=liv%20hedie&lt;/url&gt;&lt;/related-urls&gt;&lt;/urls&gt;&lt;/record&gt;&lt;/Cite&gt;&lt;/EndNote&gt;</w:instrText>
            </w:r>
            <w:r w:rsidRPr="002B5C70">
              <w:rPr>
                <w:sz w:val="18"/>
              </w:rPr>
              <w:fldChar w:fldCharType="separate"/>
            </w:r>
            <w:r w:rsidRPr="002B5C70">
              <w:rPr>
                <w:noProof/>
                <w:sz w:val="18"/>
              </w:rPr>
              <w:t>(Heide 2017 - 2019)</w:t>
            </w:r>
            <w:r w:rsidRPr="002B5C70">
              <w:rPr>
                <w:sz w:val="18"/>
              </w:rPr>
              <w:fldChar w:fldCharType="end"/>
            </w:r>
          </w:p>
        </w:tc>
      </w:tr>
      <w:tr w:rsidR="00DD597D"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DD597D" w:rsidRPr="002B5C70" w:rsidRDefault="00DD597D" w:rsidP="0062642C">
            <w:pPr>
              <w:rPr>
                <w:b w:val="0"/>
                <w:sz w:val="18"/>
              </w:rPr>
            </w:pPr>
            <w:r w:rsidRPr="002B5C70">
              <w:rPr>
                <w:b w:val="0"/>
                <w:sz w:val="18"/>
              </w:rPr>
              <w:t xml:space="preserve">Cecilia Davonport </w:t>
            </w:r>
          </w:p>
          <w:p w:rsidR="00DD597D" w:rsidRPr="002B5C70" w:rsidRDefault="00E4578D" w:rsidP="0062642C">
            <w:pPr>
              <w:rPr>
                <w:b w:val="0"/>
                <w:sz w:val="18"/>
              </w:rPr>
            </w:pPr>
            <w:r>
              <w:rPr>
                <w:b w:val="0"/>
                <w:sz w:val="18"/>
              </w:rPr>
              <w:t>Germany</w:t>
            </w:r>
          </w:p>
        </w:tc>
        <w:tc>
          <w:tcPr>
            <w:tcW w:w="1358" w:type="dxa"/>
          </w:tcPr>
          <w:p w:rsidR="00DD597D" w:rsidRPr="002B5C70" w:rsidRDefault="00E3047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Alt-right, white nationalism </w:t>
            </w:r>
          </w:p>
        </w:tc>
        <w:tc>
          <w:tcPr>
            <w:tcW w:w="1433" w:type="dxa"/>
          </w:tcPr>
          <w:p w:rsidR="00DD597D" w:rsidRPr="002B5C70" w:rsidRDefault="000255B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Radix Journal</w:t>
            </w:r>
          </w:p>
        </w:tc>
        <w:tc>
          <w:tcPr>
            <w:tcW w:w="4894" w:type="dxa"/>
          </w:tcPr>
          <w:p w:rsidR="00DD597D" w:rsidRPr="002B5C70" w:rsidRDefault="00DD597D" w:rsidP="00E3047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Davenpor</w:t>
            </w:r>
            <w:r w:rsidR="00E3047F" w:rsidRPr="002B5C70">
              <w:rPr>
                <w:sz w:val="18"/>
              </w:rPr>
              <w:t xml:space="preserve">t was a blogger and writer for altright.com and Radix journal between 2016 and 2017, and has been described as one of the “poster girls” </w:t>
            </w:r>
            <w:r w:rsidR="00E3047F" w:rsidRPr="002B5C70">
              <w:rPr>
                <w:sz w:val="18"/>
              </w:rPr>
              <w:fldChar w:fldCharType="begin"/>
            </w:r>
            <w:r w:rsidR="00E3047F" w:rsidRPr="002B5C70">
              <w:rPr>
                <w:sz w:val="18"/>
              </w:rPr>
              <w:instrText xml:space="preserve"> ADDIN EN.CITE &lt;EndNote&gt;&lt;Cite&gt;&lt;Author&gt;Gaugele&lt;/Author&gt;&lt;Year&gt;2019&lt;/Year&gt;&lt;RecNum&gt;869&lt;/RecNum&gt;&lt;DisplayText&gt;(Gaugele 2019)&lt;/DisplayText&gt;&lt;record&gt;&lt;rec-number&gt;869&lt;/rec-number&gt;&lt;foreign-keys&gt;&lt;key app="EN" db-id="tt9avpztkswaa1errpsvdse5zfw5aae9as2e" timestamp="1585786800"&gt;869&lt;/key&gt;&lt;/foreign-keys&gt;&lt;ref-type name="Journal Article"&gt;17&lt;/ref-type&gt;&lt;contributors&gt;&lt;authors&gt;&lt;author&gt;Gaugele, Elke&lt;/author&gt;&lt;/authors&gt;&lt;/contributors&gt;&lt;titles&gt;&lt;title&gt;The New Obscurity in Style. Alt-right Faction, Populist Normalization, and the Cultural War on Fashion from the Far Right&lt;/title&gt;&lt;secondary-title&gt;Fashion Theory: Fashion as Politics: Dressing Dissent&lt;/secondary-title&gt;&lt;/titles&gt;&lt;periodical&gt;&lt;full-title&gt;Fashion Theory: Fashion as Politics: Dressing Dissent&lt;/full-title&gt;&lt;/periodical&gt;&lt;pages&gt;711-731&lt;/pages&gt;&lt;volume&gt;23&lt;/volume&gt;&lt;number&gt;6&lt;/number&gt;&lt;keywords&gt;&lt;keyword&gt;Fashion&lt;/keyword&gt;&lt;keyword&gt;Far-Right&lt;/keyword&gt;&lt;keyword&gt;Normcore&lt;/keyword&gt;&lt;keyword&gt;Media&lt;/keyword&gt;&lt;keyword&gt;AI Technology&lt;/keyword&gt;&lt;keyword&gt;Frankfurt School&lt;/keyword&gt;&lt;keyword&gt;Metapolitics&lt;/keyword&gt;&lt;keyword&gt;Visual Arts&lt;/keyword&gt;&lt;/keywords&gt;&lt;dates&gt;&lt;year&gt;2019&lt;/year&gt;&lt;/dates&gt;&lt;publisher&gt;Routledge&lt;/publisher&gt;&lt;isbn&gt;1362-704X&lt;/isbn&gt;&lt;urls&gt;&lt;/urls&gt;&lt;electronic-resource-num&gt;10.1080/1362704X.2019.1657262&lt;/electronic-resource-num&gt;&lt;/record&gt;&lt;/Cite&gt;&lt;/EndNote&gt;</w:instrText>
            </w:r>
            <w:r w:rsidR="00E3047F" w:rsidRPr="002B5C70">
              <w:rPr>
                <w:sz w:val="18"/>
              </w:rPr>
              <w:fldChar w:fldCharType="separate"/>
            </w:r>
            <w:r w:rsidR="00E3047F" w:rsidRPr="002B5C70">
              <w:rPr>
                <w:noProof/>
                <w:sz w:val="18"/>
              </w:rPr>
              <w:t>(Gaugele 2019)</w:t>
            </w:r>
            <w:r w:rsidR="00E3047F" w:rsidRPr="002B5C70">
              <w:rPr>
                <w:sz w:val="18"/>
              </w:rPr>
              <w:fldChar w:fldCharType="end"/>
            </w:r>
            <w:r w:rsidR="00E3047F" w:rsidRPr="002B5C70">
              <w:rPr>
                <w:sz w:val="18"/>
              </w:rPr>
              <w:t xml:space="preserve">. </w:t>
            </w:r>
          </w:p>
        </w:tc>
      </w:tr>
      <w:tr w:rsidR="0062642C"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62642C" w:rsidRPr="002B5C70" w:rsidRDefault="0062642C" w:rsidP="0062642C">
            <w:pPr>
              <w:rPr>
                <w:b w:val="0"/>
                <w:sz w:val="18"/>
              </w:rPr>
            </w:pPr>
            <w:r w:rsidRPr="002B5C70">
              <w:rPr>
                <w:b w:val="0"/>
                <w:sz w:val="18"/>
              </w:rPr>
              <w:t xml:space="preserve">SOPH </w:t>
            </w:r>
          </w:p>
          <w:p w:rsidR="0062642C" w:rsidRPr="002B5C70" w:rsidRDefault="0062642C" w:rsidP="0062642C">
            <w:pPr>
              <w:rPr>
                <w:b w:val="0"/>
                <w:sz w:val="18"/>
              </w:rPr>
            </w:pPr>
            <w:r w:rsidRPr="002B5C70">
              <w:rPr>
                <w:b w:val="0"/>
                <w:sz w:val="18"/>
              </w:rPr>
              <w:t xml:space="preserve">United States </w:t>
            </w:r>
          </w:p>
        </w:tc>
        <w:tc>
          <w:tcPr>
            <w:tcW w:w="1358"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62642C" w:rsidRPr="002B5C70" w:rsidRDefault="001A3A09"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A</w:t>
            </w:r>
          </w:p>
        </w:tc>
        <w:tc>
          <w:tcPr>
            <w:tcW w:w="4894" w:type="dxa"/>
          </w:tcPr>
          <w:p w:rsidR="0062642C" w:rsidRPr="002B5C70" w:rsidRDefault="0062642C" w:rsidP="00221CA6">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SOPH is a fourteen year old Youtube personality who went viral in 2019 for her sarcastic video Be Not Afraid in which she wears a hijab and targets Muslims (among oth</w:t>
            </w:r>
            <w:r w:rsidR="00720455">
              <w:rPr>
                <w:sz w:val="18"/>
              </w:rPr>
              <w:t>ers) which gained 800,000 views</w:t>
            </w:r>
            <w:r w:rsidRPr="002B5C70">
              <w:rPr>
                <w:sz w:val="18"/>
              </w:rPr>
              <w:t xml:space="preserve"> </w:t>
            </w:r>
            <w:r w:rsidRPr="002B5C70">
              <w:rPr>
                <w:sz w:val="18"/>
              </w:rPr>
              <w:fldChar w:fldCharType="begin"/>
            </w:r>
            <w:r w:rsidRPr="002B5C70">
              <w:rPr>
                <w:sz w:val="18"/>
              </w:rPr>
              <w:instrText xml:space="preserve"> ADDIN EN.CITE &lt;EndNote&gt;&lt;Cite&gt;&lt;Author&gt;Bernstein&lt;/Author&gt;&lt;Year&gt;2019&lt;/Year&gt;&lt;RecNum&gt;864&lt;/RecNum&gt;&lt;DisplayText&gt;(Bernstein 2019)&lt;/DisplayText&gt;&lt;record&gt;&lt;rec-number&gt;864&lt;/rec-number&gt;&lt;foreign-keys&gt;&lt;key app="EN" db-id="tt9avpztkswaa1errpsvdse5zfw5aae9as2e" timestamp="1585710743"&gt;864&lt;/key&gt;&lt;/foreign-keys&gt;&lt;ref-type name="Newspaper Article"&gt;23&lt;/ref-type&gt;&lt;contributors&gt;&lt;authors&gt;&lt;author&gt;Joseph Bernstein&lt;/author&gt;&lt;/authors&gt;&lt;/contributors&gt;&lt;titles&gt;&lt;title&gt;YouTube’s Newest Far-Right, Foul-Mouthed, Red-Pilling Star Is A 14-Year-Old Girl&lt;/title&gt;&lt;secondary-title&gt;Buzzfeed News&lt;/secondary-title&gt;&lt;/titles&gt;&lt;dates&gt;&lt;year&gt;2019&lt;/year&gt;&lt;/dates&gt;&lt;urls&gt;&lt;related-urls&gt;&lt;url&gt;https://www.buzzfeednews.com/article/josephbernstein/youtubes-newest-far-right-foul-mouthed-red-pilling-star-is&lt;/url&gt;&lt;/related-urls&gt;&lt;/urls&gt;&lt;/record&gt;&lt;/Cite&gt;&lt;/EndNote&gt;</w:instrText>
            </w:r>
            <w:r w:rsidRPr="002B5C70">
              <w:rPr>
                <w:sz w:val="18"/>
              </w:rPr>
              <w:fldChar w:fldCharType="separate"/>
            </w:r>
            <w:r w:rsidRPr="002B5C70">
              <w:rPr>
                <w:noProof/>
                <w:sz w:val="18"/>
              </w:rPr>
              <w:t>(Bernstein 2019)</w:t>
            </w:r>
            <w:r w:rsidRPr="002B5C70">
              <w:rPr>
                <w:sz w:val="18"/>
              </w:rPr>
              <w:fldChar w:fldCharType="end"/>
            </w:r>
            <w:r w:rsidR="00720455">
              <w:rPr>
                <w:sz w:val="18"/>
              </w:rPr>
              <w:t>.</w:t>
            </w:r>
          </w:p>
        </w:tc>
      </w:tr>
      <w:tr w:rsidR="0062642C"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62642C" w:rsidRPr="002B5C70" w:rsidRDefault="0062642C" w:rsidP="0062642C">
            <w:pPr>
              <w:rPr>
                <w:b w:val="0"/>
                <w:sz w:val="18"/>
              </w:rPr>
            </w:pPr>
            <w:r w:rsidRPr="002B5C70">
              <w:rPr>
                <w:b w:val="0"/>
                <w:sz w:val="18"/>
              </w:rPr>
              <w:t>Laura Towler</w:t>
            </w:r>
          </w:p>
          <w:p w:rsidR="0062642C" w:rsidRPr="002B5C70" w:rsidRDefault="0062642C" w:rsidP="0062642C">
            <w:pPr>
              <w:rPr>
                <w:b w:val="0"/>
                <w:sz w:val="18"/>
              </w:rPr>
            </w:pPr>
            <w:r w:rsidRPr="002B5C70">
              <w:rPr>
                <w:b w:val="0"/>
                <w:sz w:val="18"/>
              </w:rPr>
              <w:t xml:space="preserve">United Kingdom </w:t>
            </w:r>
          </w:p>
        </w:tc>
        <w:tc>
          <w:tcPr>
            <w:tcW w:w="1358"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t </w:t>
            </w:r>
          </w:p>
        </w:tc>
        <w:tc>
          <w:tcPr>
            <w:tcW w:w="1433"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Patriotic Alternative </w:t>
            </w:r>
          </w:p>
        </w:tc>
        <w:tc>
          <w:tcPr>
            <w:tcW w:w="4894"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Towler is a Youtube creator with 50.7 thousand subscribers as of April 2020, who promotes replacement theory, white identity politics, and the deportation of migr</w:t>
            </w:r>
            <w:r w:rsidR="00720455">
              <w:rPr>
                <w:sz w:val="18"/>
              </w:rPr>
              <w:t>ants to achieve a white Britain</w:t>
            </w:r>
            <w:r w:rsidRPr="002B5C70">
              <w:rPr>
                <w:sz w:val="18"/>
              </w:rPr>
              <w:t xml:space="preserve"> </w:t>
            </w:r>
            <w:r w:rsidRPr="002B5C70">
              <w:rPr>
                <w:sz w:val="18"/>
              </w:rPr>
              <w:fldChar w:fldCharType="begin"/>
            </w:r>
            <w:r w:rsidRPr="002B5C70">
              <w:rPr>
                <w:sz w:val="18"/>
              </w:rPr>
              <w:instrText xml:space="preserve"> ADDIN EN.CITE &lt;EndNote&gt;&lt;Cite&gt;&lt;Author&gt;Towler&lt;/Author&gt;&lt;Year&gt;2020&lt;/Year&gt;&lt;RecNum&gt;865&lt;/RecNum&gt;&lt;DisplayText&gt;(Towler 2020)&lt;/DisplayText&gt;&lt;record&gt;&lt;rec-number&gt;865&lt;/rec-number&gt;&lt;foreign-keys&gt;&lt;key app="EN" db-id="tt9avpztkswaa1errpsvdse5zfw5aae9as2e" timestamp="1585711639"&gt;865&lt;/key&gt;&lt;/foreign-keys&gt;&lt;ref-type name="Online Multimedia"&gt;48&lt;/ref-type&gt;&lt;contributors&gt;&lt;authors&gt;&lt;author&gt;Laura Towler&lt;/author&gt;&lt;/authors&gt;&lt;/contributors&gt;&lt;titles&gt;&lt;title&gt;My Patriotic Alternative Spring 2020 Conference Speech&lt;/title&gt;&lt;/titles&gt;&lt;dates&gt;&lt;year&gt;2020&lt;/year&gt;&lt;pub-dates&gt;&lt;date&gt;April 2020&lt;/date&gt;&lt;/pub-dates&gt;&lt;/dates&gt;&lt;publisher&gt;Youtube&lt;/publisher&gt;&lt;work-type&gt;Speech&lt;/work-type&gt;&lt;urls&gt;&lt;related-urls&gt;&lt;url&gt;https://www.youtube.com/watch?v=cu7DGfo9rmI&lt;/url&gt;&lt;/related-urls&gt;&lt;/urls&gt;&lt;/record&gt;&lt;/Cite&gt;&lt;/EndNote&gt;</w:instrText>
            </w:r>
            <w:r w:rsidRPr="002B5C70">
              <w:rPr>
                <w:sz w:val="18"/>
              </w:rPr>
              <w:fldChar w:fldCharType="separate"/>
            </w:r>
            <w:r w:rsidRPr="002B5C70">
              <w:rPr>
                <w:noProof/>
                <w:sz w:val="18"/>
              </w:rPr>
              <w:t>(Towler 2020)</w:t>
            </w:r>
            <w:r w:rsidRPr="002B5C70">
              <w:rPr>
                <w:sz w:val="18"/>
              </w:rPr>
              <w:fldChar w:fldCharType="end"/>
            </w:r>
            <w:r w:rsidR="00720455">
              <w:rPr>
                <w:sz w:val="18"/>
              </w:rPr>
              <w:t>.</w:t>
            </w:r>
          </w:p>
        </w:tc>
      </w:tr>
      <w:tr w:rsidR="001A3A09"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1A3A09" w:rsidRPr="002B5C70" w:rsidRDefault="001A3A09" w:rsidP="0062642C">
            <w:pPr>
              <w:rPr>
                <w:b w:val="0"/>
                <w:sz w:val="18"/>
              </w:rPr>
            </w:pPr>
            <w:r w:rsidRPr="002B5C70">
              <w:rPr>
                <w:b w:val="0"/>
                <w:sz w:val="18"/>
              </w:rPr>
              <w:t>Bre Faucheux</w:t>
            </w:r>
          </w:p>
        </w:tc>
        <w:tc>
          <w:tcPr>
            <w:tcW w:w="1358" w:type="dxa"/>
          </w:tcPr>
          <w:p w:rsidR="001A3A09" w:rsidRPr="002B5C70" w:rsidRDefault="001A3A09"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1A3A09" w:rsidRPr="002B5C70" w:rsidRDefault="001A3A09"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A </w:t>
            </w:r>
          </w:p>
        </w:tc>
        <w:tc>
          <w:tcPr>
            <w:tcW w:w="4894" w:type="dxa"/>
          </w:tcPr>
          <w:p w:rsidR="001A3A09" w:rsidRPr="002B5C70" w:rsidRDefault="001A3A09" w:rsidP="001A3A0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Faucheux runs the No Time For Silence website, which acts as an index to promote </w:t>
            </w:r>
            <w:r w:rsidR="00371BC8">
              <w:rPr>
                <w:sz w:val="18"/>
              </w:rPr>
              <w:t>Extreme right</w:t>
            </w:r>
            <w:r w:rsidRPr="002B5C70">
              <w:rPr>
                <w:sz w:val="18"/>
              </w:rPr>
              <w:t xml:space="preserve"> individuals, from Adolf Hitler to William Pierce to fellow women such as Laura Southern; and ideas such as white genocide, ZOG, white guilt, and replacement </w:t>
            </w:r>
            <w:r w:rsidRPr="002B5C70">
              <w:rPr>
                <w:sz w:val="18"/>
              </w:rPr>
              <w:fldChar w:fldCharType="begin"/>
            </w:r>
            <w:r w:rsidRPr="002B5C70">
              <w:rPr>
                <w:sz w:val="18"/>
              </w:rPr>
              <w:instrText xml:space="preserve"> ADDIN EN.CITE &lt;EndNote&gt;&lt;Cite&gt;&lt;Author&gt;Faucheux&lt;/Author&gt;&lt;Year&gt;n.d&lt;/Year&gt;&lt;RecNum&gt;876&lt;/RecNum&gt;&lt;DisplayText&gt;(Faucheux n.d)&lt;/DisplayText&gt;&lt;record&gt;&lt;rec-number&gt;876&lt;/rec-number&gt;&lt;foreign-keys&gt;&lt;key app="EN" db-id="tt9avpztkswaa1errpsvdse5zfw5aae9as2e" timestamp="1585876968"&gt;876&lt;/key&gt;&lt;/foreign-keys&gt;&lt;ref-type name="Web Page"&gt;12&lt;/ref-type&gt;&lt;contributors&gt;&lt;authors&gt;&lt;author&gt;Bre Faucheux&lt;/author&gt;&lt;/authors&gt;&lt;/contributors&gt;&lt;titles&gt;&lt;title&gt;No Time for Silence&lt;/title&gt;&lt;/titles&gt;&lt;volume&gt;2020&lt;/volume&gt;&lt;number&gt;3 April&lt;/number&gt;&lt;dates&gt;&lt;year&gt;n.d&lt;/year&gt;&lt;/dates&gt;&lt;urls&gt;&lt;related-urls&gt;&lt;url&gt;https://notimeforsilence.wordpress.com/&lt;/url&gt;&lt;/related-urls&gt;&lt;/urls&gt;&lt;/record&gt;&lt;/Cite&gt;&lt;/EndNote&gt;</w:instrText>
            </w:r>
            <w:r w:rsidRPr="002B5C70">
              <w:rPr>
                <w:sz w:val="18"/>
              </w:rPr>
              <w:fldChar w:fldCharType="separate"/>
            </w:r>
            <w:r w:rsidRPr="002B5C70">
              <w:rPr>
                <w:noProof/>
                <w:sz w:val="18"/>
              </w:rPr>
              <w:t>(Faucheux n.d)</w:t>
            </w:r>
            <w:r w:rsidRPr="002B5C70">
              <w:rPr>
                <w:sz w:val="18"/>
              </w:rPr>
              <w:fldChar w:fldCharType="end"/>
            </w:r>
            <w:r w:rsidRPr="002B5C70">
              <w:rPr>
                <w:sz w:val="18"/>
              </w:rPr>
              <w:t>.</w:t>
            </w:r>
          </w:p>
        </w:tc>
      </w:tr>
      <w:tr w:rsidR="003840C7"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3840C7" w:rsidRPr="002B5C70" w:rsidRDefault="003840C7" w:rsidP="0062642C">
            <w:pPr>
              <w:rPr>
                <w:b w:val="0"/>
                <w:sz w:val="18"/>
              </w:rPr>
            </w:pPr>
            <w:r w:rsidRPr="002B5C70">
              <w:rPr>
                <w:b w:val="0"/>
                <w:sz w:val="18"/>
              </w:rPr>
              <w:t xml:space="preserve">Blonde in the Belly of the Beast </w:t>
            </w:r>
          </w:p>
        </w:tc>
        <w:tc>
          <w:tcPr>
            <w:tcW w:w="1358" w:type="dxa"/>
          </w:tcPr>
          <w:p w:rsidR="003840C7" w:rsidRPr="002B5C70" w:rsidRDefault="00372518"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3840C7" w:rsidRPr="002B5C70" w:rsidRDefault="00372518"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A </w:t>
            </w:r>
          </w:p>
        </w:tc>
        <w:tc>
          <w:tcPr>
            <w:tcW w:w="4894" w:type="dxa"/>
          </w:tcPr>
          <w:p w:rsidR="003840C7" w:rsidRPr="002B5C70" w:rsidRDefault="0092072D" w:rsidP="00372518">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Beast is a podcaster and Youtuber with 127,000 subscribers as of April 2020. </w:t>
            </w:r>
            <w:r w:rsidR="00874567" w:rsidRPr="002B5C70">
              <w:rPr>
                <w:sz w:val="18"/>
              </w:rPr>
              <w:t>One video seeks to excuse and explain the actions of terrorist Brenton Tarrant as a logical reaction to</w:t>
            </w:r>
            <w:r w:rsidR="00372518" w:rsidRPr="002B5C70">
              <w:rPr>
                <w:sz w:val="18"/>
              </w:rPr>
              <w:t xml:space="preserve"> western culture and nihilism</w:t>
            </w:r>
            <w:r w:rsidR="00874567" w:rsidRPr="002B5C70">
              <w:rPr>
                <w:sz w:val="18"/>
              </w:rPr>
              <w:t>, which was watche</w:t>
            </w:r>
            <w:r w:rsidR="00372518" w:rsidRPr="002B5C70">
              <w:rPr>
                <w:sz w:val="18"/>
              </w:rPr>
              <w:t xml:space="preserve">d over a hundred thousand times </w:t>
            </w:r>
            <w:r w:rsidR="00372518" w:rsidRPr="002B5C70">
              <w:rPr>
                <w:sz w:val="18"/>
              </w:rPr>
              <w:fldChar w:fldCharType="begin"/>
            </w:r>
            <w:r w:rsidR="00372518" w:rsidRPr="002B5C70">
              <w:rPr>
                <w:sz w:val="18"/>
              </w:rPr>
              <w:instrText xml:space="preserve"> ADDIN EN.CITE &lt;EndNote&gt;&lt;Cite&gt;&lt;Author&gt;Beast&lt;/Author&gt;&lt;Year&gt;2019&lt;/Year&gt;&lt;RecNum&gt;878&lt;/RecNum&gt;&lt;DisplayText&gt;(Beast 2019)&lt;/DisplayText&gt;&lt;record&gt;&lt;rec-number&gt;878&lt;/rec-number&gt;&lt;foreign-keys&gt;&lt;key app="EN" db-id="tt9avpztkswaa1errpsvdse5zfw5aae9as2e" timestamp="1585878653"&gt;878&lt;/key&gt;&lt;/foreign-keys&gt;&lt;ref-type name="Online Multimedia"&gt;48&lt;/ref-type&gt;&lt;contributors&gt;&lt;authors&gt;&lt;author&gt;Blonde in the Belly of the Beast&lt;/author&gt;&lt;/authors&gt;&lt;/contributors&gt;&lt;titles&gt;&lt;title&gt;Brenton Tarrant, Acceleration &amp;amp; Collapse&lt;/title&gt;&lt;/titles&gt;&lt;dates&gt;&lt;year&gt;2019&lt;/year&gt;&lt;pub-dates&gt;&lt;date&gt;3 April 2020&lt;/date&gt;&lt;/pub-dates&gt;&lt;/dates&gt;&lt;publisher&gt;Youtube&lt;/publisher&gt;&lt;urls&gt;&lt;related-urls&gt;&lt;url&gt;https://www.youtube.com/watch?v=A7nXZAfDiCY&lt;/url&gt;&lt;/related-urls&gt;&lt;/urls&gt;&lt;/record&gt;&lt;/Cite&gt;&lt;/EndNote&gt;</w:instrText>
            </w:r>
            <w:r w:rsidR="00372518" w:rsidRPr="002B5C70">
              <w:rPr>
                <w:sz w:val="18"/>
              </w:rPr>
              <w:fldChar w:fldCharType="separate"/>
            </w:r>
            <w:r w:rsidR="00372518" w:rsidRPr="002B5C70">
              <w:rPr>
                <w:noProof/>
                <w:sz w:val="18"/>
              </w:rPr>
              <w:t>(Beast 2019)</w:t>
            </w:r>
            <w:r w:rsidR="00372518" w:rsidRPr="002B5C70">
              <w:rPr>
                <w:sz w:val="18"/>
              </w:rPr>
              <w:fldChar w:fldCharType="end"/>
            </w:r>
            <w:r w:rsidR="00372518" w:rsidRPr="002B5C70">
              <w:rPr>
                <w:sz w:val="18"/>
              </w:rPr>
              <w:t xml:space="preserve">. </w:t>
            </w:r>
          </w:p>
        </w:tc>
      </w:tr>
      <w:tr w:rsidR="004052AD"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4052AD" w:rsidRDefault="004052AD" w:rsidP="0062642C">
            <w:pPr>
              <w:rPr>
                <w:b w:val="0"/>
                <w:sz w:val="18"/>
              </w:rPr>
            </w:pPr>
            <w:r>
              <w:rPr>
                <w:b w:val="0"/>
                <w:sz w:val="18"/>
              </w:rPr>
              <w:t>Robyn Riley</w:t>
            </w:r>
          </w:p>
          <w:p w:rsidR="004052AD" w:rsidRPr="002B5C70" w:rsidRDefault="004052AD" w:rsidP="0062642C">
            <w:pPr>
              <w:rPr>
                <w:b w:val="0"/>
                <w:sz w:val="18"/>
              </w:rPr>
            </w:pPr>
            <w:r>
              <w:rPr>
                <w:b w:val="0"/>
                <w:sz w:val="18"/>
              </w:rPr>
              <w:t>Canada</w:t>
            </w:r>
          </w:p>
        </w:tc>
        <w:tc>
          <w:tcPr>
            <w:tcW w:w="1358" w:type="dxa"/>
          </w:tcPr>
          <w:p w:rsidR="004052AD" w:rsidRPr="002B5C70" w:rsidRDefault="004052AD" w:rsidP="0062642C">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hite nationalist </w:t>
            </w:r>
          </w:p>
        </w:tc>
        <w:tc>
          <w:tcPr>
            <w:tcW w:w="1433" w:type="dxa"/>
          </w:tcPr>
          <w:p w:rsidR="004052AD" w:rsidRPr="002B5C70" w:rsidRDefault="004052AD" w:rsidP="0062642C">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tcPr>
          <w:p w:rsidR="004052AD" w:rsidRPr="002B5C70" w:rsidRDefault="004052AD" w:rsidP="00720455">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Riley is a Youtuber with 31.2K subscribers, who ran popular series including Girl Talk, where she talked with other promoters, and other clips. Her most popular video, “I lost all my friends in the culture war” was viewed 234K times </w:t>
            </w:r>
            <w:r>
              <w:rPr>
                <w:sz w:val="18"/>
              </w:rPr>
              <w:fldChar w:fldCharType="begin"/>
            </w:r>
            <w:r w:rsidR="00720455">
              <w:rPr>
                <w:sz w:val="18"/>
              </w:rPr>
              <w:instrText xml:space="preserve"> ADDIN EN.CITE &lt;EndNote&gt;&lt;Cite&gt;&lt;Author&gt;Riley&lt;/Author&gt;&lt;Year&gt;2020&lt;/Year&gt;&lt;RecNum&gt;944&lt;/RecNum&gt;&lt;DisplayText&gt;(Riley 2020)&lt;/DisplayText&gt;&lt;record&gt;&lt;rec-number&gt;944&lt;/rec-number&gt;&lt;foreign-keys&gt;&lt;key app="EN" db-id="tt9avpztkswaa1errpsvdse5zfw5aae9as2e" timestamp="1589426854"&gt;944&lt;/key&gt;&lt;/foreign-keys&gt;&lt;ref-type name="Online Multimedia"&gt;48&lt;/ref-type&gt;&lt;contributors&gt;&lt;authors&gt;&lt;author&gt;Robyn Riley&lt;/author&gt;&lt;/authors&gt;&lt;/contributors&gt;&lt;titles&gt;&lt;title&gt;Assorted Videos&lt;/title&gt;&lt;/titles&gt;&lt;dates&gt;&lt;year&gt;2020&lt;/year&gt;&lt;pub-dates&gt;&lt;date&gt;10 May 2020&lt;/date&gt;&lt;/pub-dates&gt;&lt;/dates&gt;&lt;publisher&gt;Youtube&lt;/publisher&gt;&lt;work-type&gt;Youtube Channel&lt;/work-type&gt;&lt;urls&gt;&lt;related-urls&gt;&lt;url&gt;https://www.youtube.com/user/robynhriley/videos&lt;/url&gt;&lt;/related-urls&gt;&lt;/urls&gt;&lt;/record&gt;&lt;/Cite&gt;&lt;/EndNote&gt;</w:instrText>
            </w:r>
            <w:r>
              <w:rPr>
                <w:sz w:val="18"/>
              </w:rPr>
              <w:fldChar w:fldCharType="separate"/>
            </w:r>
            <w:r w:rsidR="00720455">
              <w:rPr>
                <w:noProof/>
                <w:sz w:val="18"/>
              </w:rPr>
              <w:t>(Riley 2020)</w:t>
            </w:r>
            <w:r>
              <w:rPr>
                <w:sz w:val="18"/>
              </w:rPr>
              <w:fldChar w:fldCharType="end"/>
            </w:r>
            <w:r>
              <w:rPr>
                <w:sz w:val="18"/>
              </w:rPr>
              <w:t xml:space="preserve">. </w:t>
            </w:r>
          </w:p>
        </w:tc>
      </w:tr>
      <w:tr w:rsidR="003840C7"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3840C7" w:rsidRPr="002B5C70" w:rsidRDefault="003840C7" w:rsidP="0062642C">
            <w:pPr>
              <w:rPr>
                <w:b w:val="0"/>
                <w:sz w:val="18"/>
              </w:rPr>
            </w:pPr>
            <w:r w:rsidRPr="002B5C70">
              <w:rPr>
                <w:b w:val="0"/>
                <w:sz w:val="18"/>
              </w:rPr>
              <w:t xml:space="preserve">Carolyn Emerick </w:t>
            </w:r>
          </w:p>
        </w:tc>
        <w:tc>
          <w:tcPr>
            <w:tcW w:w="1358" w:type="dxa"/>
          </w:tcPr>
          <w:p w:rsidR="003840C7" w:rsidRPr="002B5C70" w:rsidRDefault="00346B4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Identitarian </w:t>
            </w:r>
          </w:p>
        </w:tc>
        <w:tc>
          <w:tcPr>
            <w:tcW w:w="1433" w:type="dxa"/>
          </w:tcPr>
          <w:p w:rsidR="003840C7" w:rsidRPr="002B5C70" w:rsidRDefault="001A3A09"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A</w:t>
            </w:r>
          </w:p>
        </w:tc>
        <w:tc>
          <w:tcPr>
            <w:tcW w:w="4894" w:type="dxa"/>
          </w:tcPr>
          <w:p w:rsidR="003840C7" w:rsidRPr="002B5C70" w:rsidRDefault="001A3A09" w:rsidP="00346B4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Emerick is a writer and author, as well as editor of the “first unabashedly pro-west history and culture magazine, Europa Sun” according to her Amazon profile</w:t>
            </w:r>
            <w:r w:rsidR="00346B4C" w:rsidRPr="002B5C70">
              <w:rPr>
                <w:sz w:val="18"/>
              </w:rPr>
              <w:t xml:space="preserve"> </w:t>
            </w:r>
            <w:r w:rsidR="00346B4C" w:rsidRPr="002B5C70">
              <w:rPr>
                <w:sz w:val="18"/>
              </w:rPr>
              <w:fldChar w:fldCharType="begin"/>
            </w:r>
            <w:r w:rsidR="00346B4C" w:rsidRPr="002B5C70">
              <w:rPr>
                <w:sz w:val="18"/>
              </w:rPr>
              <w:instrText xml:space="preserve"> ADDIN EN.CITE &lt;EndNote&gt;&lt;Cite&gt;&lt;Author&gt;Emerick&lt;/Author&gt;&lt;Year&gt;2017 - 2019&lt;/Year&gt;&lt;RecNum&gt;877&lt;/RecNum&gt;&lt;DisplayText&gt;(Emerick 2017 - 2019)&lt;/DisplayText&gt;&lt;record&gt;&lt;rec-number&gt;877&lt;/rec-number&gt;&lt;foreign-keys&gt;&lt;key app="EN" db-id="tt9avpztkswaa1errpsvdse5zfw5aae9as2e" timestamp="1585877887"&gt;877&lt;/key&gt;&lt;/foreign-keys&gt;&lt;ref-type name="Web Page"&gt;12&lt;/ref-type&gt;&lt;contributors&gt;&lt;authors&gt;&lt;author&gt;Carolyn Emerick&lt;/author&gt;&lt;/authors&gt;&lt;/contributors&gt;&lt;titles&gt;&lt;title&gt;About: Carolyn Emerick&lt;/title&gt;&lt;/titles&gt;&lt;volume&gt;2020&lt;/volume&gt;&lt;number&gt;3 April&lt;/number&gt;&lt;dates&gt;&lt;year&gt;2017 - 2019&lt;/year&gt;&lt;/dates&gt;&lt;publisher&gt;Amazon.com&lt;/publisher&gt;&lt;urls&gt;&lt;related-urls&gt;&lt;url&gt;https://www.amazon.com/kindle-dbs/entity/author/B072KFQJQN&lt;/url&gt;&lt;/related-urls&gt;&lt;/urls&gt;&lt;/record&gt;&lt;/Cite&gt;&lt;/EndNote&gt;</w:instrText>
            </w:r>
            <w:r w:rsidR="00346B4C" w:rsidRPr="002B5C70">
              <w:rPr>
                <w:sz w:val="18"/>
              </w:rPr>
              <w:fldChar w:fldCharType="separate"/>
            </w:r>
            <w:r w:rsidR="00346B4C" w:rsidRPr="002B5C70">
              <w:rPr>
                <w:noProof/>
                <w:sz w:val="18"/>
              </w:rPr>
              <w:t>(Emerick 2017 - 2019)</w:t>
            </w:r>
            <w:r w:rsidR="00346B4C" w:rsidRPr="002B5C70">
              <w:rPr>
                <w:sz w:val="18"/>
              </w:rPr>
              <w:fldChar w:fldCharType="end"/>
            </w:r>
            <w:r w:rsidRPr="002B5C70">
              <w:rPr>
                <w:sz w:val="18"/>
              </w:rPr>
              <w:t xml:space="preserve">. </w:t>
            </w:r>
          </w:p>
        </w:tc>
      </w:tr>
      <w:tr w:rsidR="00F701D4"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F701D4" w:rsidRPr="002B5C70" w:rsidRDefault="00F701D4" w:rsidP="0062642C">
            <w:pPr>
              <w:rPr>
                <w:b w:val="0"/>
                <w:sz w:val="18"/>
              </w:rPr>
            </w:pPr>
            <w:r w:rsidRPr="002B5C70">
              <w:rPr>
                <w:b w:val="0"/>
                <w:sz w:val="18"/>
              </w:rPr>
              <w:t>Faith J Goldy</w:t>
            </w:r>
          </w:p>
          <w:p w:rsidR="00F701D4" w:rsidRPr="002B5C70" w:rsidRDefault="00F701D4" w:rsidP="0062642C">
            <w:pPr>
              <w:rPr>
                <w:b w:val="0"/>
                <w:sz w:val="18"/>
              </w:rPr>
            </w:pPr>
            <w:r w:rsidRPr="002B5C70">
              <w:rPr>
                <w:b w:val="0"/>
                <w:sz w:val="18"/>
              </w:rPr>
              <w:t xml:space="preserve">Canada </w:t>
            </w:r>
          </w:p>
        </w:tc>
        <w:tc>
          <w:tcPr>
            <w:tcW w:w="1358" w:type="dxa"/>
          </w:tcPr>
          <w:p w:rsidR="00F701D4" w:rsidRPr="002B5C70" w:rsidRDefault="00F701D4"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tc>
        <w:tc>
          <w:tcPr>
            <w:tcW w:w="1433" w:type="dxa"/>
          </w:tcPr>
          <w:p w:rsidR="00F701D4" w:rsidRPr="002B5C70" w:rsidRDefault="004B7C58" w:rsidP="0062642C">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tcPr>
          <w:p w:rsidR="00F701D4" w:rsidRPr="002B5C70" w:rsidRDefault="00944C57" w:rsidP="00720455">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Goldy is a Youtube personality with 104,000 subscribers as of April 2020. She talks on matters of identity, nationalism, Catholicism, degeneracy, and recently made an unsuccessful bid for mayor of Toronto</w:t>
            </w:r>
            <w:r w:rsidR="00720455">
              <w:rPr>
                <w:sz w:val="18"/>
              </w:rPr>
              <w:t xml:space="preserve"> </w:t>
            </w:r>
            <w:r w:rsidR="00720455">
              <w:rPr>
                <w:sz w:val="18"/>
              </w:rPr>
              <w:fldChar w:fldCharType="begin"/>
            </w:r>
            <w:r w:rsidR="00720455">
              <w:rPr>
                <w:sz w:val="18"/>
              </w:rPr>
              <w:instrText xml:space="preserve"> ADDIN EN.CITE &lt;EndNote&gt;&lt;Cite&gt;&lt;Author&gt;Goldy&lt;/Author&gt;&lt;Year&gt;2020&lt;/Year&gt;&lt;RecNum&gt;951&lt;/RecNum&gt;&lt;DisplayText&gt;(Goldy 2020)&lt;/DisplayText&gt;&lt;record&gt;&lt;rec-number&gt;951&lt;/rec-number&gt;&lt;foreign-keys&gt;&lt;key app="EN" db-id="tt9avpztkswaa1errpsvdse5zfw5aae9as2e" timestamp="1589950411"&gt;951&lt;/key&gt;&lt;/foreign-keys&gt;&lt;ref-type name="Online Multimedia"&gt;48&lt;/ref-type&gt;&lt;contributors&gt;&lt;authors&gt;&lt;author&gt;Faith J Goldy&lt;/author&gt;&lt;/authors&gt;&lt;/contributors&gt;&lt;titles&gt;&lt;title&gt;Assorted Videos&lt;/title&gt;&lt;/titles&gt;&lt;dates&gt;&lt;year&gt;2020&lt;/year&gt;&lt;pub-dates&gt;&lt;date&gt;2020&lt;/date&gt;&lt;/pub-dates&gt;&lt;/dates&gt;&lt;publisher&gt;Youtube&lt;/publisher&gt;&lt;work-type&gt;Youtube videos&lt;/work-type&gt;&lt;urls&gt;&lt;related-urls&gt;&lt;url&gt;https://www.youtube.com/channel/UClMWnUHbxJKJLUgloN1mPUA&lt;/url&gt;&lt;/related-urls&gt;&lt;/urls&gt;&lt;/record&gt;&lt;/Cite&gt;&lt;/EndNote&gt;</w:instrText>
            </w:r>
            <w:r w:rsidR="00720455">
              <w:rPr>
                <w:sz w:val="18"/>
              </w:rPr>
              <w:fldChar w:fldCharType="separate"/>
            </w:r>
            <w:r w:rsidR="00720455">
              <w:rPr>
                <w:noProof/>
                <w:sz w:val="18"/>
              </w:rPr>
              <w:t>(Goldy 2020)</w:t>
            </w:r>
            <w:r w:rsidR="00720455">
              <w:rPr>
                <w:sz w:val="18"/>
              </w:rPr>
              <w:fldChar w:fldCharType="end"/>
            </w:r>
            <w:r w:rsidRPr="002B5C70">
              <w:rPr>
                <w:sz w:val="18"/>
              </w:rPr>
              <w:t xml:space="preserve">.   </w:t>
            </w:r>
          </w:p>
        </w:tc>
      </w:tr>
      <w:tr w:rsidR="00B11841" w:rsidRPr="002B5C70" w:rsidTr="00B11841">
        <w:tc>
          <w:tcPr>
            <w:cnfStyle w:val="001000000000" w:firstRow="0" w:lastRow="0" w:firstColumn="1" w:lastColumn="0" w:oddVBand="0" w:evenVBand="0" w:oddHBand="0" w:evenHBand="0" w:firstRowFirstColumn="0" w:firstRowLastColumn="0" w:lastRowFirstColumn="0" w:lastRowLastColumn="0"/>
            <w:tcW w:w="1331" w:type="dxa"/>
            <w:shd w:val="clear" w:color="auto" w:fill="auto"/>
          </w:tcPr>
          <w:p w:rsidR="00B11841" w:rsidRPr="002B5C70" w:rsidRDefault="00B11841" w:rsidP="00B11841">
            <w:pPr>
              <w:rPr>
                <w:b w:val="0"/>
                <w:sz w:val="18"/>
              </w:rPr>
            </w:pPr>
            <w:r w:rsidRPr="002B5C70">
              <w:rPr>
                <w:b w:val="0"/>
                <w:sz w:val="18"/>
              </w:rPr>
              <w:t xml:space="preserve">Daisy Cousens </w:t>
            </w:r>
          </w:p>
          <w:p w:rsidR="00B11841" w:rsidRPr="002B5C70" w:rsidRDefault="00B11841" w:rsidP="00B11841">
            <w:pPr>
              <w:rPr>
                <w:b w:val="0"/>
                <w:sz w:val="18"/>
              </w:rPr>
            </w:pPr>
            <w:r w:rsidRPr="002B5C70">
              <w:rPr>
                <w:b w:val="0"/>
                <w:sz w:val="18"/>
              </w:rPr>
              <w:t xml:space="preserve">Australia </w:t>
            </w:r>
          </w:p>
        </w:tc>
        <w:tc>
          <w:tcPr>
            <w:tcW w:w="1358" w:type="dxa"/>
            <w:shd w:val="clear" w:color="auto" w:fill="auto"/>
          </w:tcPr>
          <w:p w:rsidR="00B11841" w:rsidRPr="002B5C70" w:rsidRDefault="004B7C58" w:rsidP="00B11841">
            <w:pPr>
              <w:cnfStyle w:val="000000000000" w:firstRow="0" w:lastRow="0" w:firstColumn="0" w:lastColumn="0" w:oddVBand="0" w:evenVBand="0" w:oddHBand="0" w:evenHBand="0" w:firstRowFirstColumn="0" w:firstRowLastColumn="0" w:lastRowFirstColumn="0" w:lastRowLastColumn="0"/>
              <w:rPr>
                <w:sz w:val="18"/>
              </w:rPr>
            </w:pPr>
            <w:r>
              <w:rPr>
                <w:sz w:val="18"/>
              </w:rPr>
              <w:t>Alt Right</w:t>
            </w:r>
          </w:p>
        </w:tc>
        <w:tc>
          <w:tcPr>
            <w:tcW w:w="1433" w:type="dxa"/>
            <w:shd w:val="clear" w:color="auto" w:fill="auto"/>
          </w:tcPr>
          <w:p w:rsidR="00B11841" w:rsidRPr="002B5C70" w:rsidRDefault="004B7C58" w:rsidP="00B11841">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shd w:val="clear" w:color="auto" w:fill="auto"/>
          </w:tcPr>
          <w:p w:rsidR="00B11841" w:rsidRPr="002B5C70" w:rsidRDefault="00B11841" w:rsidP="00720455">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Cousens is a Youtuber with 160k subscribers, who also contributes to Sky News promoting </w:t>
            </w:r>
            <w:r w:rsidR="004B7C58">
              <w:rPr>
                <w:sz w:val="18"/>
              </w:rPr>
              <w:t xml:space="preserve">alt right ideas, and frequently targeting female politicians </w:t>
            </w:r>
            <w:r w:rsidR="004B7C58">
              <w:rPr>
                <w:sz w:val="18"/>
              </w:rPr>
              <w:fldChar w:fldCharType="begin"/>
            </w:r>
            <w:r w:rsidR="00720455">
              <w:rPr>
                <w:sz w:val="18"/>
              </w:rPr>
              <w:instrText xml:space="preserve"> ADDIN EN.CITE &lt;EndNote&gt;&lt;Cite&gt;&lt;Author&gt;Cousens&lt;/Author&gt;&lt;Year&gt;2020&lt;/Year&gt;&lt;RecNum&gt;907&lt;/RecNum&gt;&lt;DisplayText&gt;(Cousens 2020)&lt;/DisplayText&gt;&lt;record&gt;&lt;rec-number&gt;907&lt;/rec-number&gt;&lt;foreign-keys&gt;&lt;key app="EN" db-id="tt9avpztkswaa1errpsvdse5zfw5aae9as2e" timestamp="1588134976"&gt;907&lt;/key&gt;&lt;/foreign-keys&gt;&lt;ref-type name="Online Multimedia"&gt;48&lt;/ref-type&gt;&lt;contributors&gt;&lt;authors&gt;&lt;author&gt;Daisy Cousens&lt;/author&gt;&lt;/authors&gt;&lt;/contributors&gt;&lt;titles&gt;&lt;title&gt;Assorted Videos&lt;/title&gt;&lt;/titles&gt;&lt;dates&gt;&lt;year&gt;2020&lt;/year&gt;&lt;/dates&gt;&lt;publisher&gt;Youtube&lt;/publisher&gt;&lt;urls&gt;&lt;related-urls&gt;&lt;url&gt;https://www.youtube.com/user/divafleur13/featured&lt;/url&gt;&lt;/related-urls&gt;&lt;/urls&gt;&lt;/record&gt;&lt;/Cite&gt;&lt;/EndNote&gt;</w:instrText>
            </w:r>
            <w:r w:rsidR="004B7C58">
              <w:rPr>
                <w:sz w:val="18"/>
              </w:rPr>
              <w:fldChar w:fldCharType="separate"/>
            </w:r>
            <w:r w:rsidR="004B7C58">
              <w:rPr>
                <w:noProof/>
                <w:sz w:val="18"/>
              </w:rPr>
              <w:t>(Cousens 2020)</w:t>
            </w:r>
            <w:r w:rsidR="004B7C58">
              <w:rPr>
                <w:sz w:val="18"/>
              </w:rPr>
              <w:fldChar w:fldCharType="end"/>
            </w:r>
            <w:r w:rsidR="004B7C58">
              <w:rPr>
                <w:sz w:val="18"/>
              </w:rPr>
              <w:t xml:space="preserve">. </w:t>
            </w:r>
          </w:p>
        </w:tc>
      </w:tr>
      <w:tr w:rsidR="00B11841" w:rsidRPr="002B5C70" w:rsidTr="00B11841">
        <w:tc>
          <w:tcPr>
            <w:cnfStyle w:val="001000000000" w:firstRow="0" w:lastRow="0" w:firstColumn="1" w:lastColumn="0" w:oddVBand="0" w:evenVBand="0" w:oddHBand="0" w:evenHBand="0" w:firstRowFirstColumn="0" w:firstRowLastColumn="0" w:lastRowFirstColumn="0" w:lastRowLastColumn="0"/>
            <w:tcW w:w="1331" w:type="dxa"/>
            <w:shd w:val="clear" w:color="auto" w:fill="auto"/>
          </w:tcPr>
          <w:p w:rsidR="00B11841" w:rsidRPr="002B5C70" w:rsidRDefault="00B11841" w:rsidP="00B11841">
            <w:pPr>
              <w:rPr>
                <w:b w:val="0"/>
                <w:sz w:val="18"/>
              </w:rPr>
            </w:pPr>
            <w:r w:rsidRPr="002B5C70">
              <w:rPr>
                <w:b w:val="0"/>
                <w:sz w:val="18"/>
              </w:rPr>
              <w:lastRenderedPageBreak/>
              <w:t xml:space="preserve">Dia Beltran </w:t>
            </w:r>
          </w:p>
          <w:p w:rsidR="00B11841" w:rsidRPr="002B5C70" w:rsidRDefault="00B11841" w:rsidP="00B11841">
            <w:pPr>
              <w:rPr>
                <w:b w:val="0"/>
                <w:sz w:val="18"/>
              </w:rPr>
            </w:pPr>
            <w:r w:rsidRPr="002B5C70">
              <w:rPr>
                <w:b w:val="0"/>
                <w:sz w:val="18"/>
              </w:rPr>
              <w:t xml:space="preserve">Australia </w:t>
            </w:r>
          </w:p>
        </w:tc>
        <w:tc>
          <w:tcPr>
            <w:tcW w:w="1358" w:type="dxa"/>
            <w:shd w:val="clear" w:color="auto" w:fill="auto"/>
          </w:tcPr>
          <w:p w:rsidR="00B11841" w:rsidRPr="002B5C70" w:rsidRDefault="004B7C58" w:rsidP="00B11841">
            <w:pPr>
              <w:cnfStyle w:val="000000000000" w:firstRow="0" w:lastRow="0" w:firstColumn="0" w:lastColumn="0" w:oddVBand="0" w:evenVBand="0" w:oddHBand="0" w:evenHBand="0" w:firstRowFirstColumn="0" w:firstRowLastColumn="0" w:lastRowFirstColumn="0" w:lastRowLastColumn="0"/>
              <w:rPr>
                <w:sz w:val="18"/>
              </w:rPr>
            </w:pPr>
            <w:r>
              <w:rPr>
                <w:sz w:val="18"/>
              </w:rPr>
              <w:t>Alt Right</w:t>
            </w:r>
          </w:p>
        </w:tc>
        <w:tc>
          <w:tcPr>
            <w:tcW w:w="1433" w:type="dxa"/>
            <w:shd w:val="clear" w:color="auto" w:fill="auto"/>
          </w:tcPr>
          <w:p w:rsidR="00B11841" w:rsidRPr="002B5C70" w:rsidRDefault="004B7C58" w:rsidP="00B11841">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shd w:val="clear" w:color="auto" w:fill="auto"/>
          </w:tcPr>
          <w:p w:rsidR="00B11841" w:rsidRPr="002B5C70" w:rsidRDefault="00B11841" w:rsidP="00720455">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Beltran is a Youtuber with 3.27K </w:t>
            </w:r>
            <w:r w:rsidR="004B7C58">
              <w:rPr>
                <w:sz w:val="18"/>
              </w:rPr>
              <w:t>subscribers</w:t>
            </w:r>
            <w:r>
              <w:rPr>
                <w:sz w:val="18"/>
              </w:rPr>
              <w:t xml:space="preserve">, who </w:t>
            </w:r>
            <w:r w:rsidR="004B7C58">
              <w:rPr>
                <w:sz w:val="18"/>
              </w:rPr>
              <w:t>frequently</w:t>
            </w:r>
            <w:r>
              <w:rPr>
                <w:sz w:val="18"/>
              </w:rPr>
              <w:t xml:space="preserve"> interviews other alt right personalities such as Lana Lokteff, Avi Yemini, and </w:t>
            </w:r>
            <w:r w:rsidR="004B7C58">
              <w:rPr>
                <w:sz w:val="18"/>
              </w:rPr>
              <w:t xml:space="preserve">Gavin McInnes </w:t>
            </w:r>
            <w:r w:rsidR="004B7C58">
              <w:rPr>
                <w:sz w:val="18"/>
              </w:rPr>
              <w:fldChar w:fldCharType="begin"/>
            </w:r>
            <w:r w:rsidR="00720455">
              <w:rPr>
                <w:sz w:val="18"/>
              </w:rPr>
              <w:instrText xml:space="preserve"> ADDIN EN.CITE &lt;EndNote&gt;&lt;Cite&gt;&lt;Author&gt;Beltran&lt;/Author&gt;&lt;Year&gt;2020&lt;/Year&gt;&lt;RecNum&gt;906&lt;/RecNum&gt;&lt;DisplayText&gt;(Beltran 2020)&lt;/DisplayText&gt;&lt;record&gt;&lt;rec-number&gt;906&lt;/rec-number&gt;&lt;foreign-keys&gt;&lt;key app="EN" db-id="tt9avpztkswaa1errpsvdse5zfw5aae9as2e" timestamp="1588134844"&gt;906&lt;/key&gt;&lt;/foreign-keys&gt;&lt;ref-type name="Online Multimedia"&gt;48&lt;/ref-type&gt;&lt;contributors&gt;&lt;authors&gt;&lt;author&gt;Dia Beltran&lt;/author&gt;&lt;/authors&gt;&lt;/contributors&gt;&lt;titles&gt;&lt;title&gt;Assorted Videos&lt;/title&gt;&lt;/titles&gt;&lt;dates&gt;&lt;year&gt;2020&lt;/year&gt;&lt;/dates&gt;&lt;publisher&gt;Youtube&lt;/publisher&gt;&lt;work-type&gt;Youtube Clips&lt;/work-type&gt;&lt;urls&gt;&lt;related-urls&gt;&lt;url&gt;https://www.youtube.com/user/eldiaopina/about?disable_polymer=1&lt;/url&gt;&lt;/related-urls&gt;&lt;/urls&gt;&lt;/record&gt;&lt;/Cite&gt;&lt;/EndNote&gt;</w:instrText>
            </w:r>
            <w:r w:rsidR="004B7C58">
              <w:rPr>
                <w:sz w:val="18"/>
              </w:rPr>
              <w:fldChar w:fldCharType="separate"/>
            </w:r>
            <w:r w:rsidR="004B7C58">
              <w:rPr>
                <w:noProof/>
                <w:sz w:val="18"/>
              </w:rPr>
              <w:t>(Beltran 2020)</w:t>
            </w:r>
            <w:r w:rsidR="004B7C58">
              <w:rPr>
                <w:sz w:val="18"/>
              </w:rPr>
              <w:fldChar w:fldCharType="end"/>
            </w:r>
            <w:r w:rsidR="00720455">
              <w:rPr>
                <w:sz w:val="18"/>
              </w:rPr>
              <w:t>.</w:t>
            </w:r>
          </w:p>
        </w:tc>
      </w:tr>
      <w:tr w:rsidR="0062642C"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62642C" w:rsidRPr="002B5C70" w:rsidRDefault="0062642C" w:rsidP="0062642C">
            <w:pPr>
              <w:rPr>
                <w:b w:val="0"/>
                <w:sz w:val="18"/>
              </w:rPr>
            </w:pPr>
            <w:r w:rsidRPr="002B5C70">
              <w:rPr>
                <w:b w:val="0"/>
                <w:sz w:val="18"/>
              </w:rPr>
              <w:t xml:space="preserve">Olena Semenyaka </w:t>
            </w:r>
          </w:p>
          <w:p w:rsidR="0062642C" w:rsidRPr="002B5C70" w:rsidRDefault="0062642C" w:rsidP="0062642C">
            <w:pPr>
              <w:rPr>
                <w:b w:val="0"/>
                <w:sz w:val="18"/>
              </w:rPr>
            </w:pPr>
            <w:r w:rsidRPr="002B5C70">
              <w:rPr>
                <w:b w:val="0"/>
                <w:sz w:val="18"/>
              </w:rPr>
              <w:t>Ukraine</w:t>
            </w:r>
          </w:p>
        </w:tc>
        <w:tc>
          <w:tcPr>
            <w:tcW w:w="1358"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eo-Nazism</w:t>
            </w:r>
          </w:p>
        </w:tc>
        <w:tc>
          <w:tcPr>
            <w:tcW w:w="1433"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Azov Battalion</w:t>
            </w:r>
          </w:p>
        </w:tc>
        <w:tc>
          <w:tcPr>
            <w:tcW w:w="4894" w:type="dxa"/>
          </w:tcPr>
          <w:p w:rsidR="0062642C" w:rsidRPr="002B5C70" w:rsidRDefault="0062642C"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Semenyaka is the leader of the International Department for the National Corps, linked to neo-Nazi Azov Battalion </w:t>
            </w:r>
            <w:r w:rsidRPr="002B5C70">
              <w:rPr>
                <w:sz w:val="18"/>
              </w:rPr>
              <w:fldChar w:fldCharType="begin"/>
            </w:r>
            <w:r w:rsidRPr="002B5C70">
              <w:rPr>
                <w:sz w:val="18"/>
              </w:rPr>
              <w:instrText xml:space="preserve"> ADDIN EN.CITE &lt;EndNote&gt;&lt;Cite&gt;&lt;Author&gt;FBI&lt;/Author&gt;&lt;Year&gt;2017&lt;/Year&gt;&lt;RecNum&gt;866&lt;/RecNum&gt;&lt;DisplayText&gt;(FBI 2017)&lt;/DisplayText&gt;&lt;record&gt;&lt;rec-number&gt;866&lt;/rec-number&gt;&lt;foreign-keys&gt;&lt;key app="EN" db-id="tt9avpztkswaa1errpsvdse5zfw5aae9as2e" timestamp="1585712298"&gt;866&lt;/key&gt;&lt;/foreign-keys&gt;&lt;ref-type name="Report"&gt;27&lt;/ref-type&gt;&lt;contributors&gt;&lt;authors&gt;&lt;author&gt;FBI&lt;/author&gt;&lt;/authors&gt;&lt;/contributors&gt;&lt;titles&gt;&lt;title&gt;United States of America v. Robert Paul Rundo, Robert Boman, Tyler Laube, and Aaron Eason. &lt;/title&gt;&lt;secondary-title&gt;Criminal Complaint&lt;/secondary-title&gt;&lt;/titles&gt;&lt;dates&gt;&lt;year&gt;2017&lt;/year&gt;&lt;/dates&gt;&lt;publisher&gt;United States District Court: Central Distract of California&lt;/publisher&gt;&lt;urls&gt;&lt;related-urls&gt;&lt;url&gt;https://int.nyt.com/data/documenthelper/421-robert-rundo-complaint/0f1e76cdeef814133f24/optimized/full.pdf&lt;/url&gt;&lt;/related-urls&gt;&lt;/urls&gt;&lt;/record&gt;&lt;/Cite&gt;&lt;/EndNote&gt;</w:instrText>
            </w:r>
            <w:r w:rsidRPr="002B5C70">
              <w:rPr>
                <w:sz w:val="18"/>
              </w:rPr>
              <w:fldChar w:fldCharType="separate"/>
            </w:r>
            <w:r w:rsidRPr="002B5C70">
              <w:rPr>
                <w:noProof/>
                <w:sz w:val="18"/>
              </w:rPr>
              <w:t>(FBI 2017)</w:t>
            </w:r>
            <w:r w:rsidRPr="002B5C70">
              <w:rPr>
                <w:sz w:val="18"/>
              </w:rPr>
              <w:fldChar w:fldCharType="end"/>
            </w:r>
            <w:r w:rsidRPr="002B5C70">
              <w:rPr>
                <w:sz w:val="18"/>
              </w:rPr>
              <w:t xml:space="preserve">. She is the spokesperson for the movement </w:t>
            </w:r>
            <w:r w:rsidRPr="002B5C70">
              <w:rPr>
                <w:sz w:val="18"/>
              </w:rPr>
              <w:fldChar w:fldCharType="begin"/>
            </w:r>
            <w:r w:rsidRPr="002B5C70">
              <w:rPr>
                <w:sz w:val="18"/>
              </w:rPr>
              <w:instrText xml:space="preserve"> ADDIN EN.CITE &lt;EndNote&gt;&lt;Cite&gt;&lt;Author&gt;Colborne&lt;/Author&gt;&lt;Year&gt;2019&lt;/Year&gt;&lt;RecNum&gt;867&lt;/RecNum&gt;&lt;DisplayText&gt;(Colborne 2019)&lt;/DisplayText&gt;&lt;record&gt;&lt;rec-number&gt;867&lt;/rec-number&gt;&lt;foreign-keys&gt;&lt;key app="EN" db-id="tt9avpztkswaa1errpsvdse5zfw5aae9as2e" timestamp="1585712709"&gt;867&lt;/key&gt;&lt;/foreign-keys&gt;&lt;ref-type name="Newspaper Article"&gt;23&lt;/ref-type&gt;&lt;contributors&gt;&lt;authors&gt;&lt;author&gt;Michael Colborne&lt;/author&gt;&lt;/authors&gt;&lt;/contributors&gt;&lt;titles&gt;&lt;title&gt;There’s One Far-Right Movement That Hates the Kremlin&lt;/title&gt;&lt;secondary-title&gt;Foreign Policy&lt;/secondary-title&gt;&lt;/titles&gt;&lt;dates&gt;&lt;year&gt;2019&lt;/year&gt;&lt;pub-dates&gt;&lt;date&gt;17 April&lt;/date&gt;&lt;/pub-dates&gt;&lt;/dates&gt;&lt;urls&gt;&lt;related-urls&gt;&lt;url&gt;https://foreignpolicy.com/2019/04/17/theres-one-far-right-movement-that-hates-the-kremlin-azov-ukraine-biletsky-nouvelle-droite-venner/&lt;/url&gt;&lt;/related-urls&gt;&lt;/urls&gt;&lt;/record&gt;&lt;/Cite&gt;&lt;/EndNote&gt;</w:instrText>
            </w:r>
            <w:r w:rsidRPr="002B5C70">
              <w:rPr>
                <w:sz w:val="18"/>
              </w:rPr>
              <w:fldChar w:fldCharType="separate"/>
            </w:r>
            <w:r w:rsidRPr="002B5C70">
              <w:rPr>
                <w:noProof/>
                <w:sz w:val="18"/>
              </w:rPr>
              <w:t>(Colborne 2019)</w:t>
            </w:r>
            <w:r w:rsidRPr="002B5C70">
              <w:rPr>
                <w:sz w:val="18"/>
              </w:rPr>
              <w:fldChar w:fldCharType="end"/>
            </w:r>
            <w:r w:rsidRPr="002B5C70">
              <w:rPr>
                <w:sz w:val="18"/>
              </w:rPr>
              <w:t>.</w:t>
            </w:r>
          </w:p>
        </w:tc>
      </w:tr>
      <w:tr w:rsidR="0062642C"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62642C" w:rsidRPr="002B5C70" w:rsidRDefault="0062642C" w:rsidP="0062642C">
            <w:pPr>
              <w:rPr>
                <w:b w:val="0"/>
                <w:sz w:val="18"/>
              </w:rPr>
            </w:pPr>
            <w:r w:rsidRPr="002B5C70">
              <w:rPr>
                <w:b w:val="0"/>
                <w:sz w:val="18"/>
              </w:rPr>
              <w:t>Gemma Bernadette Kits</w:t>
            </w:r>
          </w:p>
          <w:p w:rsidR="00E3047F" w:rsidRPr="002B5C70" w:rsidRDefault="00E3047F" w:rsidP="0062642C">
            <w:pPr>
              <w:rPr>
                <w:b w:val="0"/>
                <w:sz w:val="18"/>
              </w:rPr>
            </w:pPr>
            <w:r w:rsidRPr="002B5C70">
              <w:rPr>
                <w:b w:val="0"/>
                <w:sz w:val="18"/>
              </w:rPr>
              <w:t xml:space="preserve">Estonia </w:t>
            </w:r>
          </w:p>
        </w:tc>
        <w:tc>
          <w:tcPr>
            <w:tcW w:w="1358" w:type="dxa"/>
          </w:tcPr>
          <w:p w:rsidR="0062642C" w:rsidRPr="002B5C70" w:rsidRDefault="00040CB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tc>
        <w:tc>
          <w:tcPr>
            <w:tcW w:w="1433" w:type="dxa"/>
          </w:tcPr>
          <w:p w:rsidR="0062642C" w:rsidRPr="002B5C70" w:rsidRDefault="00040CB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Allegedly Blue Alarm </w:t>
            </w:r>
          </w:p>
        </w:tc>
        <w:tc>
          <w:tcPr>
            <w:tcW w:w="4894" w:type="dxa"/>
          </w:tcPr>
          <w:p w:rsidR="0062642C" w:rsidRPr="002B5C70" w:rsidRDefault="00E3047F" w:rsidP="00E3047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Instagramer (@gemkits) with 1109 followers as of April 2020 who shares white nationalist content, frequently with the w</w:t>
            </w:r>
            <w:r w:rsidR="00040CBF" w:rsidRPr="002B5C70">
              <w:rPr>
                <w:sz w:val="18"/>
              </w:rPr>
              <w:t xml:space="preserve">hite power “okay” hand movement, and has been accused of trolling. </w:t>
            </w:r>
            <w:r w:rsidRPr="002B5C70">
              <w:rPr>
                <w:sz w:val="18"/>
              </w:rPr>
              <w:t xml:space="preserve">  </w:t>
            </w:r>
          </w:p>
        </w:tc>
      </w:tr>
      <w:tr w:rsidR="0062642C"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62642C" w:rsidRPr="002B5C70" w:rsidRDefault="0062642C" w:rsidP="0062642C">
            <w:pPr>
              <w:rPr>
                <w:b w:val="0"/>
                <w:sz w:val="18"/>
              </w:rPr>
            </w:pPr>
            <w:r w:rsidRPr="002B5C70">
              <w:rPr>
                <w:b w:val="0"/>
                <w:sz w:val="18"/>
              </w:rPr>
              <w:t xml:space="preserve">Melissa Guille </w:t>
            </w:r>
          </w:p>
          <w:p w:rsidR="00040CBF" w:rsidRPr="002B5C70" w:rsidRDefault="00040CBF" w:rsidP="0062642C">
            <w:pPr>
              <w:rPr>
                <w:b w:val="0"/>
                <w:sz w:val="18"/>
              </w:rPr>
            </w:pPr>
            <w:r w:rsidRPr="002B5C70">
              <w:rPr>
                <w:b w:val="0"/>
                <w:sz w:val="18"/>
              </w:rPr>
              <w:t>Canada</w:t>
            </w:r>
          </w:p>
        </w:tc>
        <w:tc>
          <w:tcPr>
            <w:tcW w:w="1358" w:type="dxa"/>
          </w:tcPr>
          <w:p w:rsidR="0062642C" w:rsidRPr="002B5C70" w:rsidRDefault="00040CB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62642C" w:rsidRPr="002B5C70" w:rsidRDefault="00040CBF" w:rsidP="0062642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Canadian Heritage Alliance </w:t>
            </w:r>
          </w:p>
        </w:tc>
        <w:tc>
          <w:tcPr>
            <w:tcW w:w="4894" w:type="dxa"/>
          </w:tcPr>
          <w:p w:rsidR="0062642C"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Guille designs and maintains the website of the Canadian Heritage Alliance, considere</w:t>
            </w:r>
            <w:r w:rsidR="00720455">
              <w:rPr>
                <w:sz w:val="18"/>
              </w:rPr>
              <w:t>d to be a white supremacy group</w:t>
            </w:r>
            <w:r w:rsidRPr="002B5C70">
              <w:rPr>
                <w:sz w:val="18"/>
              </w:rPr>
              <w:t xml:space="preserve"> </w:t>
            </w:r>
            <w:r w:rsidRPr="002B5C70">
              <w:rPr>
                <w:sz w:val="18"/>
              </w:rPr>
              <w:fldChar w:fldCharType="begin"/>
            </w:r>
            <w:r w:rsidRPr="002B5C70">
              <w:rPr>
                <w:sz w:val="18"/>
              </w:rPr>
              <w:instrText xml:space="preserve"> ADDIN EN.CITE &lt;EndNote&gt;&lt;Cite&gt;&lt;Author&gt;Monteiro&lt;/Author&gt;&lt;Year&gt;2001&lt;/Year&gt;&lt;RecNum&gt;870&lt;/RecNum&gt;&lt;DisplayText&gt;(Monteiro 2001)&lt;/DisplayText&gt;&lt;record&gt;&lt;rec-number&gt;870&lt;/rec-number&gt;&lt;foreign-keys&gt;&lt;key app="EN" db-id="tt9avpztkswaa1errpsvdse5zfw5aae9as2e" timestamp="1585787312"&gt;870&lt;/key&gt;&lt;/foreign-keys&gt;&lt;ref-type name="Generic"&gt;13&lt;/ref-type&gt;&lt;contributors&gt;&lt;authors&gt;&lt;author&gt;Monteiro, Liz&lt;/author&gt;&lt;/authors&gt;&lt;/contributors&gt;&lt;titles&gt;&lt;title&gt;Waterloo supremacist group has road &amp;apos;adoption&amp;apos; revoked ; Sign is plucked from roadside&lt;/title&gt;&lt;/titles&gt;&lt;pages&gt;A.04&lt;/pages&gt;&lt;dates&gt;&lt;year&gt;2001&lt;/year&gt;&lt;/dates&gt;&lt;pub-location&gt;Toronto, Ont.&lt;/pub-location&gt;&lt;publisher&gt;Torstar Syndication Services, a Division of Toronto Star Newspapers Limited&lt;/publisher&gt;&lt;isbn&gt;03190781&lt;/isbn&gt;&lt;urls&gt;&lt;/urls&gt;&lt;/record&gt;&lt;/Cite&gt;&lt;/EndNote&gt;</w:instrText>
            </w:r>
            <w:r w:rsidRPr="002B5C70">
              <w:rPr>
                <w:sz w:val="18"/>
              </w:rPr>
              <w:fldChar w:fldCharType="separate"/>
            </w:r>
            <w:r w:rsidRPr="002B5C70">
              <w:rPr>
                <w:noProof/>
                <w:sz w:val="18"/>
              </w:rPr>
              <w:t>(Monteiro 2001)</w:t>
            </w:r>
            <w:r w:rsidRPr="002B5C70">
              <w:rPr>
                <w:sz w:val="18"/>
              </w:rPr>
              <w:fldChar w:fldCharType="end"/>
            </w:r>
            <w:r w:rsidR="00720455">
              <w:rPr>
                <w:sz w:val="18"/>
              </w:rPr>
              <w:t>.</w:t>
            </w:r>
          </w:p>
        </w:tc>
      </w:tr>
      <w:tr w:rsidR="00040C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40CBF" w:rsidRPr="002B5C70" w:rsidRDefault="00040CBF" w:rsidP="00040CBF">
            <w:pPr>
              <w:rPr>
                <w:b w:val="0"/>
                <w:sz w:val="18"/>
              </w:rPr>
            </w:pPr>
            <w:r w:rsidRPr="002B5C70">
              <w:rPr>
                <w:b w:val="0"/>
                <w:sz w:val="18"/>
              </w:rPr>
              <w:t xml:space="preserve">Rachel Pendergraft </w:t>
            </w:r>
          </w:p>
          <w:p w:rsidR="00040CBF" w:rsidRPr="002B5C70" w:rsidRDefault="00040CBF" w:rsidP="00040CBF">
            <w:pPr>
              <w:rPr>
                <w:b w:val="0"/>
                <w:sz w:val="18"/>
              </w:rPr>
            </w:pPr>
            <w:r w:rsidRPr="002B5C70">
              <w:rPr>
                <w:b w:val="0"/>
                <w:sz w:val="18"/>
              </w:rPr>
              <w:t xml:space="preserve">United States </w:t>
            </w:r>
          </w:p>
        </w:tc>
        <w:tc>
          <w:tcPr>
            <w:tcW w:w="1358"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Christian Identity  </w:t>
            </w:r>
          </w:p>
        </w:tc>
        <w:tc>
          <w:tcPr>
            <w:tcW w:w="1433"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Knights Party of the KKK</w:t>
            </w:r>
          </w:p>
        </w:tc>
        <w:tc>
          <w:tcPr>
            <w:tcW w:w="4894"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Pendergraft and her father host a weekly radio and television show </w:t>
            </w:r>
            <w:r w:rsidRPr="002B5C70">
              <w:rPr>
                <w:sz w:val="18"/>
              </w:rPr>
              <w:fldChar w:fldCharType="begin"/>
            </w:r>
            <w:r w:rsidRPr="002B5C70">
              <w:rPr>
                <w:sz w:val="18"/>
              </w:rPr>
              <w:instrText xml:space="preserve"> ADDIN EN.CITE &lt;EndNote&gt;&lt;Cite&gt;&lt;Author&gt;Dentice&lt;/Author&gt;&lt;Year&gt;2013&lt;/Year&gt;&lt;RecNum&gt;859&lt;/RecNum&gt;&lt;DisplayText&gt;(Dentice 2013)&lt;/DisplayText&gt;&lt;record&gt;&lt;rec-number&gt;859&lt;/rec-number&gt;&lt;foreign-keys&gt;&lt;key app="EN" db-id="tt9avpztkswaa1errpsvdse5zfw5aae9as2e" timestamp="1585630000"&gt;859&lt;/key&gt;&lt;/foreign-keys&gt;&lt;ref-type name="Journal Article"&gt;17&lt;/ref-type&gt;&lt;contributors&gt;&lt;authors&gt;&lt;author&gt;Dentice, Dianne&lt;/author&gt;&lt;/authors&gt;&lt;/contributors&gt;&lt;titles&gt;&lt;title&gt;The Demise of White Revolution: What&amp;apos;s Next for Billy Roper?&lt;/title&gt;&lt;secondary-title&gt;Social Movement Studies&lt;/secondary-title&gt;&lt;/titles&gt;&lt;periodical&gt;&lt;full-title&gt;Social Movement Studies&lt;/full-title&gt;&lt;/periodical&gt;&lt;pages&gt;466-470&lt;/pages&gt;&lt;volume&gt;12&lt;/volume&gt;&lt;number&gt;4&lt;/number&gt;&lt;keywords&gt;&lt;keyword&gt;White Supremacy&lt;/keyword&gt;&lt;keyword&gt;Ku Klux Klan&lt;/keyword&gt;&lt;keyword&gt;White Racial Activism&lt;/keyword&gt;&lt;keyword&gt;Neo-Nazis&lt;/keyword&gt;&lt;keyword&gt;Skinheads&lt;/keyword&gt;&lt;keyword&gt;Sociology &amp;amp; Social History&lt;/keyword&gt;&lt;/keywords&gt;&lt;dates&gt;&lt;year&gt;2013&lt;/year&gt;&lt;/dates&gt;&lt;publisher&gt;Routledge&lt;/publisher&gt;&lt;isbn&gt;1474-2837&lt;/isbn&gt;&lt;urls&gt;&lt;/urls&gt;&lt;electronic-resource-num&gt;10.1080/14742837.2013.807729&lt;/electronic-resource-num&gt;&lt;/record&gt;&lt;/Cite&gt;&lt;/EndNote&gt;</w:instrText>
            </w:r>
            <w:r w:rsidRPr="002B5C70">
              <w:rPr>
                <w:sz w:val="18"/>
              </w:rPr>
              <w:fldChar w:fldCharType="separate"/>
            </w:r>
            <w:r w:rsidRPr="002B5C70">
              <w:rPr>
                <w:noProof/>
                <w:sz w:val="18"/>
              </w:rPr>
              <w:t>(Dentice 2013)</w:t>
            </w:r>
            <w:r w:rsidRPr="002B5C70">
              <w:rPr>
                <w:sz w:val="18"/>
              </w:rPr>
              <w:fldChar w:fldCharType="end"/>
            </w:r>
            <w:r w:rsidRPr="002B5C70">
              <w:rPr>
                <w:sz w:val="18"/>
              </w:rPr>
              <w:t xml:space="preserve">. As of 2015, Pendergraft is the national membership coordinator of the Knights Party of the Ku Klux Klan </w:t>
            </w:r>
            <w:r w:rsidRPr="002B5C70">
              <w:rPr>
                <w:sz w:val="18"/>
              </w:rPr>
              <w:fldChar w:fldCharType="begin"/>
            </w:r>
            <w:r w:rsidRPr="002B5C70">
              <w:rPr>
                <w:sz w:val="18"/>
              </w:rPr>
              <w:instrText xml:space="preserve"> ADDIN EN.CITE &lt;EndNote&gt;&lt;Cite&gt;&lt;Author&gt;Chan&lt;/Author&gt;&lt;Year&gt;2015&lt;/Year&gt;&lt;RecNum&gt;858&lt;/RecNum&gt;&lt;DisplayText&gt;(Chan 2015)&lt;/DisplayText&gt;&lt;record&gt;&lt;rec-number&gt;858&lt;/rec-number&gt;&lt;foreign-keys&gt;&lt;key app="EN" db-id="tt9avpztkswaa1errpsvdse5zfw5aae9as2e" timestamp="1585629820"&gt;858&lt;/key&gt;&lt;/foreign-keys&gt;&lt;ref-type name="Newspaper Article"&gt;23&lt;/ref-type&gt;&lt;contributors&gt;&lt;authors&gt;&lt;author&gt;Melissa Chan&lt;/author&gt;&lt;/authors&gt;&lt;/contributors&gt;&lt;titles&gt;&lt;title&gt;KKK Leader Finds Donald Trump a Great Recruiting Tool&lt;/title&gt;&lt;secondary-title&gt;Time&lt;/secondary-title&gt;&lt;/titles&gt;&lt;dates&gt;&lt;year&gt;2015&lt;/year&gt;&lt;pub-dates&gt;&lt;date&gt;21 December&lt;/date&gt;&lt;/pub-dates&gt;&lt;/dates&gt;&lt;urls&gt;&lt;related-urls&gt;&lt;url&gt;https://time.com/4156821/donald-trump-kkk/&lt;/url&gt;&lt;/related-urls&gt;&lt;/urls&gt;&lt;/record&gt;&lt;/Cite&gt;&lt;/EndNote&gt;</w:instrText>
            </w:r>
            <w:r w:rsidRPr="002B5C70">
              <w:rPr>
                <w:sz w:val="18"/>
              </w:rPr>
              <w:fldChar w:fldCharType="separate"/>
            </w:r>
            <w:r w:rsidRPr="002B5C70">
              <w:rPr>
                <w:noProof/>
                <w:sz w:val="18"/>
              </w:rPr>
              <w:t>(Chan 2015)</w:t>
            </w:r>
            <w:r w:rsidRPr="002B5C70">
              <w:rPr>
                <w:sz w:val="18"/>
              </w:rPr>
              <w:fldChar w:fldCharType="end"/>
            </w:r>
            <w:r w:rsidRPr="002B5C70">
              <w:rPr>
                <w:sz w:val="18"/>
              </w:rPr>
              <w:t xml:space="preserve">. </w:t>
            </w:r>
          </w:p>
        </w:tc>
      </w:tr>
      <w:tr w:rsidR="00040C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40CBF" w:rsidRPr="002B5C70" w:rsidRDefault="00040CBF" w:rsidP="00040CBF">
            <w:pPr>
              <w:rPr>
                <w:b w:val="0"/>
                <w:sz w:val="18"/>
              </w:rPr>
            </w:pPr>
            <w:r w:rsidRPr="002B5C70">
              <w:rPr>
                <w:b w:val="0"/>
                <w:sz w:val="18"/>
              </w:rPr>
              <w:t>Philosophi</w:t>
            </w:r>
            <w:r w:rsidR="0029627D">
              <w:rPr>
                <w:b w:val="0"/>
                <w:sz w:val="18"/>
              </w:rPr>
              <w:softHyphen/>
              <w:t>_</w:t>
            </w:r>
            <w:r w:rsidR="0029627D">
              <w:rPr>
                <w:b w:val="0"/>
                <w:sz w:val="18"/>
              </w:rPr>
              <w:softHyphen/>
            </w:r>
            <w:r w:rsidRPr="002B5C70">
              <w:rPr>
                <w:b w:val="0"/>
                <w:sz w:val="18"/>
              </w:rPr>
              <w:t>Cat</w:t>
            </w:r>
          </w:p>
          <w:p w:rsidR="00730347" w:rsidRPr="002B5C70" w:rsidRDefault="00720455" w:rsidP="003F6115">
            <w:pPr>
              <w:rPr>
                <w:b w:val="0"/>
                <w:sz w:val="18"/>
              </w:rPr>
            </w:pPr>
            <w:r>
              <w:rPr>
                <w:b w:val="0"/>
                <w:sz w:val="18"/>
              </w:rPr>
              <w:t>United States</w:t>
            </w:r>
          </w:p>
        </w:tc>
        <w:tc>
          <w:tcPr>
            <w:tcW w:w="1358" w:type="dxa"/>
          </w:tcPr>
          <w:p w:rsidR="00040CBF" w:rsidRPr="002B5C70" w:rsidRDefault="00BE790E"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tc>
        <w:tc>
          <w:tcPr>
            <w:tcW w:w="1433" w:type="dxa"/>
          </w:tcPr>
          <w:p w:rsidR="00040CBF" w:rsidRPr="002B5C70" w:rsidRDefault="00346B4C"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A</w:t>
            </w:r>
          </w:p>
        </w:tc>
        <w:tc>
          <w:tcPr>
            <w:tcW w:w="4894" w:type="dxa"/>
          </w:tcPr>
          <w:p w:rsidR="00040CBF" w:rsidRPr="002B5C70" w:rsidRDefault="0042579F" w:rsidP="00720455">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Twitter user, @Philosophi_Cat </w:t>
            </w:r>
            <w:r w:rsidR="00720455">
              <w:rPr>
                <w:sz w:val="18"/>
              </w:rPr>
              <w:t xml:space="preserve">(aka Cat Weiss) </w:t>
            </w:r>
            <w:r w:rsidRPr="002B5C70">
              <w:rPr>
                <w:sz w:val="18"/>
              </w:rPr>
              <w:t xml:space="preserve">has 6,654 followers as of April 2020, and runs a Youtube </w:t>
            </w:r>
            <w:r w:rsidR="00BE790E" w:rsidRPr="002B5C70">
              <w:rPr>
                <w:sz w:val="18"/>
              </w:rPr>
              <w:t>channel with 9,34</w:t>
            </w:r>
            <w:r w:rsidR="00B03CD0">
              <w:rPr>
                <w:sz w:val="18"/>
              </w:rPr>
              <w:t>k</w:t>
            </w:r>
            <w:r w:rsidR="00BE790E" w:rsidRPr="002B5C70">
              <w:rPr>
                <w:sz w:val="18"/>
              </w:rPr>
              <w:t xml:space="preserve"> subscribers discussing concepts like femininity, </w:t>
            </w:r>
            <w:r w:rsidR="00720455">
              <w:rPr>
                <w:sz w:val="18"/>
              </w:rPr>
              <w:t>gender</w:t>
            </w:r>
            <w:r w:rsidR="00BE790E" w:rsidRPr="002B5C70">
              <w:rPr>
                <w:sz w:val="18"/>
              </w:rPr>
              <w:t xml:space="preserve"> interactions, and a series called Revolt against the Modern World</w:t>
            </w:r>
            <w:r w:rsidR="00720455">
              <w:rPr>
                <w:sz w:val="18"/>
              </w:rPr>
              <w:t xml:space="preserve"> </w:t>
            </w:r>
            <w:r w:rsidR="00720455">
              <w:rPr>
                <w:sz w:val="18"/>
              </w:rPr>
              <w:fldChar w:fldCharType="begin"/>
            </w:r>
            <w:r w:rsidR="00720455">
              <w:rPr>
                <w:sz w:val="18"/>
              </w:rPr>
              <w:instrText xml:space="preserve"> ADDIN EN.CITE &lt;EndNote&gt;&lt;Cite&gt;&lt;Author&gt;PhilosophiCat&lt;/Author&gt;&lt;Year&gt;2020&lt;/Year&gt;&lt;RecNum&gt;952&lt;/RecNum&gt;&lt;DisplayText&gt;(PhilosophiCat 2020)&lt;/DisplayText&gt;&lt;record&gt;&lt;rec-number&gt;952&lt;/rec-number&gt;&lt;foreign-keys&gt;&lt;key app="EN" db-id="tt9avpztkswaa1errpsvdse5zfw5aae9as2e" timestamp="1589950741"&gt;952&lt;/key&gt;&lt;/foreign-keys&gt;&lt;ref-type name="Online Multimedia"&gt;48&lt;/ref-type&gt;&lt;contributors&gt;&lt;authors&gt;&lt;author&gt;PhilosophiCat&lt;/author&gt;&lt;/authors&gt;&lt;/contributors&gt;&lt;titles&gt;&lt;title&gt;Assorted Videos&lt;/title&gt;&lt;/titles&gt;&lt;dates&gt;&lt;year&gt;2020&lt;/year&gt;&lt;pub-dates&gt;&lt;date&gt;May 2020&lt;/date&gt;&lt;/pub-dates&gt;&lt;/dates&gt;&lt;publisher&gt;Youtube&lt;/publisher&gt;&lt;urls&gt;&lt;related-urls&gt;&lt;url&gt;https://www.youtube.com/channel/UCfYgocARmndnLrO5HHMXqrg&lt;/url&gt;&lt;/related-urls&gt;&lt;/urls&gt;&lt;/record&gt;&lt;/Cite&gt;&lt;/EndNote&gt;</w:instrText>
            </w:r>
            <w:r w:rsidR="00720455">
              <w:rPr>
                <w:sz w:val="18"/>
              </w:rPr>
              <w:fldChar w:fldCharType="separate"/>
            </w:r>
            <w:r w:rsidR="00720455">
              <w:rPr>
                <w:noProof/>
                <w:sz w:val="18"/>
              </w:rPr>
              <w:t>(PhilosophiCat 2020)</w:t>
            </w:r>
            <w:r w:rsidR="00720455">
              <w:rPr>
                <w:sz w:val="18"/>
              </w:rPr>
              <w:fldChar w:fldCharType="end"/>
            </w:r>
            <w:r w:rsidR="00BE790E" w:rsidRPr="002B5C70">
              <w:rPr>
                <w:sz w:val="18"/>
              </w:rPr>
              <w:t xml:space="preserve">.  </w:t>
            </w:r>
            <w:r w:rsidRPr="002B5C70">
              <w:rPr>
                <w:sz w:val="18"/>
              </w:rPr>
              <w:t xml:space="preserve"> </w:t>
            </w:r>
          </w:p>
        </w:tc>
      </w:tr>
      <w:tr w:rsidR="00040C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40CBF" w:rsidRPr="002B5C70" w:rsidRDefault="00730347" w:rsidP="00040CBF">
            <w:pPr>
              <w:rPr>
                <w:b w:val="0"/>
                <w:sz w:val="18"/>
              </w:rPr>
            </w:pPr>
            <w:r w:rsidRPr="002B5C70">
              <w:rPr>
                <w:b w:val="0"/>
                <w:sz w:val="18"/>
              </w:rPr>
              <w:t>M</w:t>
            </w:r>
            <w:r w:rsidR="00040CBF" w:rsidRPr="002B5C70">
              <w:rPr>
                <w:b w:val="0"/>
                <w:sz w:val="18"/>
              </w:rPr>
              <w:t>anoncaroni</w:t>
            </w:r>
          </w:p>
          <w:p w:rsidR="00730347" w:rsidRPr="002B5C70" w:rsidRDefault="00730347" w:rsidP="00040CBF">
            <w:pPr>
              <w:rPr>
                <w:b w:val="0"/>
                <w:sz w:val="18"/>
              </w:rPr>
            </w:pPr>
            <w:r w:rsidRPr="002B5C70">
              <w:rPr>
                <w:b w:val="0"/>
                <w:sz w:val="18"/>
              </w:rPr>
              <w:t xml:space="preserve">Unknown </w:t>
            </w:r>
          </w:p>
        </w:tc>
        <w:tc>
          <w:tcPr>
            <w:tcW w:w="1358" w:type="dxa"/>
          </w:tcPr>
          <w:p w:rsidR="00040CBF" w:rsidRPr="002B5C70" w:rsidRDefault="00346B4C"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040CBF" w:rsidRPr="002B5C70" w:rsidRDefault="003B5471" w:rsidP="00040CBF">
            <w:pPr>
              <w:cnfStyle w:val="000000000000" w:firstRow="0" w:lastRow="0" w:firstColumn="0" w:lastColumn="0" w:oddVBand="0" w:evenVBand="0" w:oddHBand="0" w:evenHBand="0" w:firstRowFirstColumn="0" w:firstRowLastColumn="0" w:lastRowFirstColumn="0" w:lastRowLastColumn="0"/>
              <w:rPr>
                <w:sz w:val="18"/>
              </w:rPr>
            </w:pPr>
            <w:r>
              <w:rPr>
                <w:sz w:val="18"/>
              </w:rPr>
              <w:t>Right Wing Art Squad</w:t>
            </w:r>
          </w:p>
        </w:tc>
        <w:tc>
          <w:tcPr>
            <w:tcW w:w="4894" w:type="dxa"/>
          </w:tcPr>
          <w:p w:rsidR="00040CBF" w:rsidRPr="002B5C70" w:rsidRDefault="003F6115" w:rsidP="003B5471">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This individual d</w:t>
            </w:r>
            <w:r w:rsidR="003B5471">
              <w:rPr>
                <w:sz w:val="18"/>
              </w:rPr>
              <w:t xml:space="preserve">raws in </w:t>
            </w:r>
            <w:r w:rsidR="00040CBF" w:rsidRPr="002B5C70">
              <w:rPr>
                <w:sz w:val="18"/>
              </w:rPr>
              <w:t xml:space="preserve">Manga / Waifu style. She restyles existing XRW memes, such as those depicting Christchurch terrorist </w:t>
            </w:r>
            <w:r w:rsidR="0029627D">
              <w:rPr>
                <w:sz w:val="18"/>
              </w:rPr>
              <w:t xml:space="preserve">Brenton </w:t>
            </w:r>
            <w:r w:rsidR="003B5471">
              <w:rPr>
                <w:sz w:val="18"/>
              </w:rPr>
              <w:t xml:space="preserve">Tarrant, and using prominent RWE symbols </w:t>
            </w:r>
            <w:r w:rsidR="003B5471">
              <w:rPr>
                <w:sz w:val="18"/>
              </w:rPr>
              <w:fldChar w:fldCharType="begin"/>
            </w:r>
            <w:r w:rsidR="003B5471">
              <w:rPr>
                <w:sz w:val="18"/>
              </w:rPr>
              <w:instrText xml:space="preserve"> ADDIN EN.CITE &lt;EndNote&gt;&lt;Cite&gt;&lt;Author&gt;Manoncaroni&lt;/Author&gt;&lt;Year&gt;2020&lt;/Year&gt;&lt;RecNum&gt;947&lt;/RecNum&gt;&lt;DisplayText&gt;(Manoncaroni 2020)&lt;/DisplayText&gt;&lt;record&gt;&lt;rec-number&gt;947&lt;/rec-number&gt;&lt;foreign-keys&gt;&lt;key app="EN" db-id="tt9avpztkswaa1errpsvdse5zfw5aae9as2e" timestamp="1589854355"&gt;947&lt;/key&gt;&lt;/foreign-keys&gt;&lt;ref-type name="Web Page"&gt;12&lt;/ref-type&gt;&lt;contributors&gt;&lt;authors&gt;&lt;author&gt;Manoncaroni&lt;/author&gt;&lt;/authors&gt;&lt;/contributors&gt;&lt;titles&gt;&lt;title&gt;@Manoncaroniart&lt;/title&gt;&lt;/titles&gt;&lt;volume&gt;2020&lt;/volume&gt;&lt;number&gt;19 May&lt;/number&gt;&lt;dates&gt;&lt;year&gt;2020&lt;/year&gt;&lt;/dates&gt;&lt;pub-location&gt;Telegram&lt;/pub-location&gt;&lt;work-type&gt;Art&lt;/work-type&gt;&lt;urls&gt;&lt;related-urls&gt;&lt;url&gt;https://t.me/s/manoncaroniart?before=19&lt;/url&gt;&lt;/related-urls&gt;&lt;/urls&gt;&lt;/record&gt;&lt;/Cite&gt;&lt;/EndNote&gt;</w:instrText>
            </w:r>
            <w:r w:rsidR="003B5471">
              <w:rPr>
                <w:sz w:val="18"/>
              </w:rPr>
              <w:fldChar w:fldCharType="separate"/>
            </w:r>
            <w:r w:rsidR="003B5471">
              <w:rPr>
                <w:noProof/>
                <w:sz w:val="18"/>
              </w:rPr>
              <w:t>(Manoncaroni 2020)</w:t>
            </w:r>
            <w:r w:rsidR="003B5471">
              <w:rPr>
                <w:sz w:val="18"/>
              </w:rPr>
              <w:fldChar w:fldCharType="end"/>
            </w:r>
            <w:r w:rsidR="003B5471">
              <w:rPr>
                <w:sz w:val="18"/>
              </w:rPr>
              <w:t>.</w:t>
            </w:r>
          </w:p>
        </w:tc>
      </w:tr>
      <w:tr w:rsidR="00040C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40CBF" w:rsidRPr="002B5C70" w:rsidRDefault="00040CBF" w:rsidP="00040CBF">
            <w:pPr>
              <w:rPr>
                <w:b w:val="0"/>
                <w:sz w:val="18"/>
              </w:rPr>
            </w:pPr>
            <w:r w:rsidRPr="002B5C70">
              <w:rPr>
                <w:b w:val="0"/>
                <w:sz w:val="18"/>
              </w:rPr>
              <w:t>Missgore-houndart</w:t>
            </w:r>
          </w:p>
          <w:p w:rsidR="00730347" w:rsidRPr="002B5C70" w:rsidRDefault="00730347" w:rsidP="00040CBF">
            <w:pPr>
              <w:rPr>
                <w:b w:val="0"/>
                <w:sz w:val="18"/>
              </w:rPr>
            </w:pPr>
            <w:r w:rsidRPr="002B5C70">
              <w:rPr>
                <w:b w:val="0"/>
                <w:sz w:val="18"/>
              </w:rPr>
              <w:t xml:space="preserve">Unknown </w:t>
            </w:r>
          </w:p>
          <w:p w:rsidR="00040CBF" w:rsidRPr="002B5C70" w:rsidRDefault="00040CBF" w:rsidP="00040CBF">
            <w:pPr>
              <w:rPr>
                <w:b w:val="0"/>
                <w:sz w:val="18"/>
              </w:rPr>
            </w:pPr>
          </w:p>
        </w:tc>
        <w:tc>
          <w:tcPr>
            <w:tcW w:w="1358" w:type="dxa"/>
          </w:tcPr>
          <w:p w:rsidR="00040CBF" w:rsidRPr="002B5C70" w:rsidRDefault="003B5471" w:rsidP="00040CBF">
            <w:pPr>
              <w:cnfStyle w:val="000000000000" w:firstRow="0" w:lastRow="0" w:firstColumn="0" w:lastColumn="0" w:oddVBand="0" w:evenVBand="0" w:oddHBand="0" w:evenHBand="0" w:firstRowFirstColumn="0" w:firstRowLastColumn="0" w:lastRowFirstColumn="0" w:lastRowLastColumn="0"/>
              <w:rPr>
                <w:sz w:val="18"/>
              </w:rPr>
            </w:pPr>
            <w:r>
              <w:rPr>
                <w:sz w:val="18"/>
              </w:rPr>
              <w:t>White supremacy</w:t>
            </w:r>
          </w:p>
        </w:tc>
        <w:tc>
          <w:tcPr>
            <w:tcW w:w="1433"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Right Wing Art Squad </w:t>
            </w:r>
          </w:p>
        </w:tc>
        <w:tc>
          <w:tcPr>
            <w:tcW w:w="4894" w:type="dxa"/>
          </w:tcPr>
          <w:p w:rsidR="00040CBF" w:rsidRPr="002B5C70" w:rsidRDefault="003F6115" w:rsidP="003B5471">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This individual posts</w:t>
            </w:r>
            <w:r w:rsidR="00040CBF" w:rsidRPr="002B5C70">
              <w:rPr>
                <w:sz w:val="18"/>
              </w:rPr>
              <w:t xml:space="preserve"> </w:t>
            </w:r>
            <w:r w:rsidRPr="002B5C70">
              <w:rPr>
                <w:sz w:val="18"/>
              </w:rPr>
              <w:t>thei</w:t>
            </w:r>
            <w:r w:rsidR="00040CBF" w:rsidRPr="002B5C70">
              <w:rPr>
                <w:sz w:val="18"/>
              </w:rPr>
              <w:t xml:space="preserve">r own Waifu style drawings, redistributes memes, drawings, </w:t>
            </w:r>
            <w:r w:rsidR="003B5471">
              <w:rPr>
                <w:sz w:val="18"/>
              </w:rPr>
              <w:t>and</w:t>
            </w:r>
            <w:r w:rsidR="00040CBF" w:rsidRPr="002B5C70">
              <w:rPr>
                <w:sz w:val="18"/>
              </w:rPr>
              <w:t xml:space="preserve"> content </w:t>
            </w:r>
            <w:r w:rsidR="003B5471">
              <w:rPr>
                <w:sz w:val="18"/>
              </w:rPr>
              <w:t xml:space="preserve">celebrating Brenton Tarrant and Dylan Roof. She encourages women to have children or martyr themselves </w:t>
            </w:r>
            <w:r w:rsidR="003B5471">
              <w:rPr>
                <w:sz w:val="18"/>
              </w:rPr>
              <w:fldChar w:fldCharType="begin"/>
            </w:r>
            <w:r w:rsidR="003B5471">
              <w:rPr>
                <w:sz w:val="18"/>
              </w:rPr>
              <w:instrText xml:space="preserve"> ADDIN EN.CITE &lt;EndNote&gt;&lt;Cite&gt;&lt;Author&gt;MissGorehoundArt&lt;/Author&gt;&lt;Year&gt;2020&lt;/Year&gt;&lt;RecNum&gt;948&lt;/RecNum&gt;&lt;DisplayText&gt;(MissGorehoundArt 2020)&lt;/DisplayText&gt;&lt;record&gt;&lt;rec-number&gt;948&lt;/rec-number&gt;&lt;foreign-keys&gt;&lt;key app="EN" db-id="tt9avpztkswaa1errpsvdse5zfw5aae9as2e" timestamp="1589855586"&gt;948&lt;/key&gt;&lt;/foreign-keys&gt;&lt;ref-type name="Web Page"&gt;12&lt;/ref-type&gt;&lt;contributors&gt;&lt;authors&gt;&lt;author&gt;MissGorehoundArt&lt;/author&gt;&lt;/authors&gt;&lt;/contributors&gt;&lt;titles&gt;&lt;title&gt;@MISSGOREHOUNDART&lt;/title&gt;&lt;/titles&gt;&lt;volume&gt;2020&lt;/volume&gt;&lt;number&gt;19 May&lt;/number&gt;&lt;dates&gt;&lt;year&gt;2020&lt;/year&gt;&lt;/dates&gt;&lt;pub-location&gt;Telegram&lt;/pub-location&gt;&lt;urls&gt;&lt;related-urls&gt;&lt;url&gt;https://t.me/s/MISSGOREHOUNDART?before=207&lt;/url&gt;&lt;/related-urls&gt;&lt;/urls&gt;&lt;/record&gt;&lt;/Cite&gt;&lt;/EndNote&gt;</w:instrText>
            </w:r>
            <w:r w:rsidR="003B5471">
              <w:rPr>
                <w:sz w:val="18"/>
              </w:rPr>
              <w:fldChar w:fldCharType="separate"/>
            </w:r>
            <w:r w:rsidR="003B5471">
              <w:rPr>
                <w:noProof/>
                <w:sz w:val="18"/>
              </w:rPr>
              <w:t>(MissGorehoundArt 2020)</w:t>
            </w:r>
            <w:r w:rsidR="003B5471">
              <w:rPr>
                <w:sz w:val="18"/>
              </w:rPr>
              <w:fldChar w:fldCharType="end"/>
            </w:r>
            <w:r w:rsidR="003B5471">
              <w:rPr>
                <w:sz w:val="18"/>
              </w:rPr>
              <w:t>.</w:t>
            </w:r>
          </w:p>
        </w:tc>
      </w:tr>
      <w:tr w:rsidR="00040C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40CBF" w:rsidRPr="002B5C70" w:rsidRDefault="00040CBF" w:rsidP="00040CBF">
            <w:pPr>
              <w:rPr>
                <w:b w:val="0"/>
                <w:sz w:val="18"/>
              </w:rPr>
            </w:pPr>
            <w:r w:rsidRPr="002B5C70">
              <w:rPr>
                <w:b w:val="0"/>
                <w:sz w:val="18"/>
              </w:rPr>
              <w:t>FrauleinFash-Art</w:t>
            </w:r>
          </w:p>
          <w:p w:rsidR="00730347" w:rsidRPr="002B5C70" w:rsidRDefault="00730347" w:rsidP="00040CBF">
            <w:pPr>
              <w:rPr>
                <w:b w:val="0"/>
                <w:sz w:val="18"/>
              </w:rPr>
            </w:pPr>
            <w:r w:rsidRPr="002B5C70">
              <w:rPr>
                <w:b w:val="0"/>
                <w:sz w:val="18"/>
              </w:rPr>
              <w:t xml:space="preserve">Unknown </w:t>
            </w:r>
          </w:p>
        </w:tc>
        <w:tc>
          <w:tcPr>
            <w:tcW w:w="1358" w:type="dxa"/>
          </w:tcPr>
          <w:p w:rsidR="00040CBF" w:rsidRPr="002B5C70" w:rsidRDefault="003B5471" w:rsidP="00040CBF">
            <w:pPr>
              <w:cnfStyle w:val="000000000000" w:firstRow="0" w:lastRow="0" w:firstColumn="0" w:lastColumn="0" w:oddVBand="0" w:evenVBand="0" w:oddHBand="0" w:evenHBand="0" w:firstRowFirstColumn="0" w:firstRowLastColumn="0" w:lastRowFirstColumn="0" w:lastRowLastColumn="0"/>
              <w:rPr>
                <w:sz w:val="18"/>
              </w:rPr>
            </w:pPr>
            <w:r>
              <w:rPr>
                <w:sz w:val="18"/>
              </w:rPr>
              <w:t>Neo-Nazi</w:t>
            </w:r>
          </w:p>
        </w:tc>
        <w:tc>
          <w:tcPr>
            <w:tcW w:w="1433" w:type="dxa"/>
          </w:tcPr>
          <w:p w:rsidR="00040CBF" w:rsidRPr="002B5C70" w:rsidRDefault="003B5471" w:rsidP="00040CBF">
            <w:pPr>
              <w:cnfStyle w:val="000000000000" w:firstRow="0" w:lastRow="0" w:firstColumn="0" w:lastColumn="0" w:oddVBand="0" w:evenVBand="0" w:oddHBand="0" w:evenHBand="0" w:firstRowFirstColumn="0" w:firstRowLastColumn="0" w:lastRowFirstColumn="0" w:lastRowLastColumn="0"/>
              <w:rPr>
                <w:sz w:val="18"/>
              </w:rPr>
            </w:pPr>
            <w:r>
              <w:rPr>
                <w:sz w:val="18"/>
              </w:rPr>
              <w:t>Right Wing Art Squad</w:t>
            </w:r>
          </w:p>
        </w:tc>
        <w:tc>
          <w:tcPr>
            <w:tcW w:w="4894" w:type="dxa"/>
          </w:tcPr>
          <w:p w:rsidR="00040CBF" w:rsidRPr="002B5C70" w:rsidRDefault="00040CBF" w:rsidP="002E689A">
            <w:pPr>
              <w:cnfStyle w:val="000000000000" w:firstRow="0" w:lastRow="0" w:firstColumn="0" w:lastColumn="0" w:oddVBand="0" w:evenVBand="0" w:oddHBand="0" w:evenHBand="0" w:firstRowFirstColumn="0" w:firstRowLastColumn="0" w:lastRowFirstColumn="0" w:lastRowLastColumn="0"/>
              <w:rPr>
                <w:sz w:val="18"/>
              </w:rPr>
            </w:pPr>
            <w:r w:rsidRPr="002B5C70">
              <w:rPr>
                <w:sz w:val="18"/>
                <w:szCs w:val="20"/>
              </w:rPr>
              <w:t xml:space="preserve">FrauleinFashArt posts </w:t>
            </w:r>
            <w:r w:rsidR="003F6115" w:rsidRPr="002B5C70">
              <w:rPr>
                <w:sz w:val="18"/>
                <w:szCs w:val="20"/>
              </w:rPr>
              <w:t>their</w:t>
            </w:r>
            <w:r w:rsidRPr="002B5C70">
              <w:rPr>
                <w:sz w:val="18"/>
                <w:szCs w:val="20"/>
              </w:rPr>
              <w:t xml:space="preserve"> own memes, usually modified </w:t>
            </w:r>
            <w:r w:rsidR="003B5471">
              <w:rPr>
                <w:sz w:val="18"/>
                <w:szCs w:val="20"/>
              </w:rPr>
              <w:t xml:space="preserve">graphic </w:t>
            </w:r>
            <w:r w:rsidRPr="002B5C70">
              <w:rPr>
                <w:sz w:val="18"/>
                <w:szCs w:val="20"/>
              </w:rPr>
              <w:t>pho</w:t>
            </w:r>
            <w:r w:rsidR="003B5471">
              <w:rPr>
                <w:sz w:val="18"/>
                <w:szCs w:val="20"/>
              </w:rPr>
              <w:t xml:space="preserve">tographs, which commonly celebrate Hitler, Nazi Germany, and female shieldmaidens </w:t>
            </w:r>
            <w:r w:rsidR="003B5471">
              <w:rPr>
                <w:sz w:val="18"/>
                <w:szCs w:val="20"/>
              </w:rPr>
              <w:fldChar w:fldCharType="begin"/>
            </w:r>
            <w:r w:rsidR="002E689A">
              <w:rPr>
                <w:sz w:val="18"/>
                <w:szCs w:val="20"/>
              </w:rPr>
              <w:instrText xml:space="preserve"> ADDIN EN.CITE &lt;EndNote&gt;&lt;Cite&gt;&lt;Author&gt;FrauleinFashArt&lt;/Author&gt;&lt;Year&gt;2020&lt;/Year&gt;&lt;RecNum&gt;949&lt;/RecNum&gt;&lt;DisplayText&gt;(FrauleinFashArt 2020)&lt;/DisplayText&gt;&lt;record&gt;&lt;rec-number&gt;949&lt;/rec-number&gt;&lt;foreign-keys&gt;&lt;key app="EN" db-id="tt9avpztkswaa1errpsvdse5zfw5aae9as2e" timestamp="1589856058"&gt;949&lt;/key&gt;&lt;/foreign-keys&gt;&lt;ref-type name="Web Page"&gt;12&lt;/ref-type&gt;&lt;contributors&gt;&lt;authors&gt;&lt;author&gt;FrauleinFashArt&lt;/author&gt;&lt;/authors&gt;&lt;/contributors&gt;&lt;titles&gt;&lt;title&gt;@FrauFashArt&lt;/title&gt;&lt;/titles&gt;&lt;volume&gt;2020&lt;/volume&gt;&lt;number&gt;19 May&lt;/number&gt;&lt;dates&gt;&lt;year&gt;2020&lt;/year&gt;&lt;/dates&gt;&lt;pub-location&gt;Telegram&lt;/pub-location&gt;&lt;urls&gt;&lt;related-urls&gt;&lt;url&gt;https://t.me/s/FrauFashArt&lt;/url&gt;&lt;/related-urls&gt;&lt;/urls&gt;&lt;/record&gt;&lt;/Cite&gt;&lt;/EndNote&gt;</w:instrText>
            </w:r>
            <w:r w:rsidR="003B5471">
              <w:rPr>
                <w:sz w:val="18"/>
                <w:szCs w:val="20"/>
              </w:rPr>
              <w:fldChar w:fldCharType="separate"/>
            </w:r>
            <w:r w:rsidR="003B5471">
              <w:rPr>
                <w:noProof/>
                <w:sz w:val="18"/>
                <w:szCs w:val="20"/>
              </w:rPr>
              <w:t>(FrauleinFashArt 2020)</w:t>
            </w:r>
            <w:r w:rsidR="003B5471">
              <w:rPr>
                <w:sz w:val="18"/>
                <w:szCs w:val="20"/>
              </w:rPr>
              <w:fldChar w:fldCharType="end"/>
            </w:r>
            <w:r w:rsidR="003B5471">
              <w:rPr>
                <w:sz w:val="18"/>
                <w:szCs w:val="20"/>
              </w:rPr>
              <w:t>.</w:t>
            </w:r>
          </w:p>
        </w:tc>
      </w:tr>
      <w:tr w:rsidR="0029627D"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29627D" w:rsidRDefault="0029627D" w:rsidP="0029627D">
            <w:pPr>
              <w:rPr>
                <w:b w:val="0"/>
                <w:sz w:val="18"/>
              </w:rPr>
            </w:pPr>
            <w:r w:rsidRPr="002B5C70">
              <w:rPr>
                <w:b w:val="0"/>
                <w:sz w:val="18"/>
              </w:rPr>
              <w:t xml:space="preserve">Cami Debolt </w:t>
            </w:r>
          </w:p>
          <w:p w:rsidR="00720455" w:rsidRPr="002B5C70" w:rsidRDefault="00720455" w:rsidP="0029627D">
            <w:pPr>
              <w:rPr>
                <w:b w:val="0"/>
                <w:sz w:val="18"/>
              </w:rPr>
            </w:pPr>
            <w:r>
              <w:rPr>
                <w:b w:val="0"/>
                <w:sz w:val="18"/>
              </w:rPr>
              <w:t>United States</w:t>
            </w:r>
          </w:p>
        </w:tc>
        <w:tc>
          <w:tcPr>
            <w:tcW w:w="1358" w:type="dxa"/>
          </w:tcPr>
          <w:p w:rsidR="0029627D" w:rsidRPr="002B5C70" w:rsidRDefault="0029627D" w:rsidP="0029627D">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eo-Nazi </w:t>
            </w:r>
          </w:p>
        </w:tc>
        <w:tc>
          <w:tcPr>
            <w:tcW w:w="1433" w:type="dxa"/>
          </w:tcPr>
          <w:p w:rsidR="0029627D" w:rsidRPr="002B5C70" w:rsidRDefault="0029627D" w:rsidP="0029627D">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ational Socialist Movement </w:t>
            </w:r>
          </w:p>
        </w:tc>
        <w:tc>
          <w:tcPr>
            <w:tcW w:w="4894" w:type="dxa"/>
          </w:tcPr>
          <w:p w:rsidR="0029627D" w:rsidRPr="002B5C70" w:rsidRDefault="0029627D" w:rsidP="0029627D">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Debolt is a fetish model who poses for NSM records and Deviant Art, and online advertising companies </w:t>
            </w:r>
            <w:r w:rsidRPr="002B5C70">
              <w:rPr>
                <w:sz w:val="18"/>
              </w:rPr>
              <w:fldChar w:fldCharType="begin"/>
            </w:r>
            <w:r w:rsidRPr="002B5C70">
              <w:rPr>
                <w:sz w:val="18"/>
              </w:rPr>
              <w:instrText xml:space="preserve"> ADDIN EN.CITE &lt;EndNote&gt;&lt;Cite&gt;&lt;Author&gt;Potok&lt;/Author&gt;&lt;Year&gt;2013&lt;/Year&gt;&lt;RecNum&gt;875&lt;/RecNum&gt;&lt;DisplayText&gt;(Potok 2013)&lt;/DisplayText&gt;&lt;record&gt;&lt;rec-number&gt;875&lt;/rec-number&gt;&lt;foreign-keys&gt;&lt;key app="EN" db-id="tt9avpztkswaa1errpsvdse5zfw5aae9as2e" timestamp="1585799290"&gt;875&lt;/key&gt;&lt;/foreign-keys&gt;&lt;ref-type name="Web Page"&gt;12&lt;/ref-type&gt;&lt;contributors&gt;&lt;authors&gt;&lt;author&gt;Mark Potok&lt;/author&gt;&lt;/authors&gt;&lt;/contributors&gt;&lt;titles&gt;&lt;title&gt;Secrets of Sisterhood&lt;/title&gt;&lt;secondary-title&gt;Intelligence Report&lt;/secondary-title&gt;&lt;/titles&gt;&lt;volume&gt;2020&lt;/volume&gt;&lt;number&gt;2 April&lt;/number&gt;&lt;dates&gt;&lt;year&gt;2013&lt;/year&gt;&lt;/dates&gt;&lt;publisher&gt;Southern Poverty Law Centre&lt;/publisher&gt;&lt;urls&gt;&lt;/urls&gt;&lt;/record&gt;&lt;/Cite&gt;&lt;/EndNote&gt;</w:instrText>
            </w:r>
            <w:r w:rsidRPr="002B5C70">
              <w:rPr>
                <w:sz w:val="18"/>
              </w:rPr>
              <w:fldChar w:fldCharType="separate"/>
            </w:r>
            <w:r w:rsidRPr="002B5C70">
              <w:rPr>
                <w:noProof/>
                <w:sz w:val="18"/>
              </w:rPr>
              <w:t>(Potok 2013)</w:t>
            </w:r>
            <w:r w:rsidRPr="002B5C70">
              <w:rPr>
                <w:sz w:val="18"/>
              </w:rPr>
              <w:fldChar w:fldCharType="end"/>
            </w:r>
            <w:r w:rsidRPr="002B5C70">
              <w:rPr>
                <w:sz w:val="18"/>
              </w:rPr>
              <w:t xml:space="preserve">.  </w:t>
            </w:r>
          </w:p>
        </w:tc>
      </w:tr>
      <w:tr w:rsidR="00040CBF" w:rsidRPr="002B5C70" w:rsidTr="00FE7BB0">
        <w:tc>
          <w:tcPr>
            <w:cnfStyle w:val="001000000000" w:firstRow="0" w:lastRow="0" w:firstColumn="1" w:lastColumn="0" w:oddVBand="0" w:evenVBand="0" w:oddHBand="0" w:evenHBand="0" w:firstRowFirstColumn="0" w:firstRowLastColumn="0" w:lastRowFirstColumn="0" w:lastRowLastColumn="0"/>
            <w:tcW w:w="1331" w:type="dxa"/>
          </w:tcPr>
          <w:p w:rsidR="00040CBF" w:rsidRPr="002B5C70" w:rsidRDefault="00040CBF" w:rsidP="00040CBF">
            <w:pPr>
              <w:rPr>
                <w:b w:val="0"/>
                <w:sz w:val="18"/>
              </w:rPr>
            </w:pPr>
            <w:r w:rsidRPr="002B5C70">
              <w:rPr>
                <w:b w:val="0"/>
                <w:sz w:val="18"/>
              </w:rPr>
              <w:t xml:space="preserve">Leni Riefenstahl </w:t>
            </w:r>
          </w:p>
          <w:p w:rsidR="00040CBF" w:rsidRPr="002B5C70" w:rsidRDefault="00040CBF" w:rsidP="00040CBF">
            <w:pPr>
              <w:rPr>
                <w:b w:val="0"/>
                <w:sz w:val="18"/>
              </w:rPr>
            </w:pPr>
            <w:r w:rsidRPr="002B5C70">
              <w:rPr>
                <w:b w:val="0"/>
                <w:sz w:val="18"/>
              </w:rPr>
              <w:t xml:space="preserve">Germany </w:t>
            </w:r>
          </w:p>
        </w:tc>
        <w:tc>
          <w:tcPr>
            <w:tcW w:w="1358"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azi </w:t>
            </w:r>
          </w:p>
        </w:tc>
        <w:tc>
          <w:tcPr>
            <w:tcW w:w="1433"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Third Reich </w:t>
            </w:r>
          </w:p>
        </w:tc>
        <w:tc>
          <w:tcPr>
            <w:tcW w:w="4894" w:type="dxa"/>
          </w:tcPr>
          <w:p w:rsidR="00040CBF" w:rsidRPr="002B5C70" w:rsidRDefault="00040CBF" w:rsidP="00040CB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Riefenstahl was an actress and cinemato</w:t>
            </w:r>
            <w:r w:rsidR="003F6115" w:rsidRPr="002B5C70">
              <w:rPr>
                <w:sz w:val="18"/>
              </w:rPr>
              <w:t>gra</w:t>
            </w:r>
            <w:r w:rsidRPr="002B5C70">
              <w:rPr>
                <w:sz w:val="18"/>
              </w:rPr>
              <w:t xml:space="preserve">pher during Nazi Germany. A scene from her film, Triumph of the Will, depicted Nazis marching through the streets with torchers chanting “You will not replace us” – a scene replicated in Charlottesville 2017. </w:t>
            </w:r>
            <w:r w:rsidR="00346B4C" w:rsidRPr="002B5C70">
              <w:rPr>
                <w:sz w:val="18"/>
              </w:rPr>
              <w:t xml:space="preserve">She is celebrated on Bre Faucheux’s website. </w:t>
            </w:r>
          </w:p>
        </w:tc>
      </w:tr>
    </w:tbl>
    <w:p w:rsidR="00391BEE" w:rsidRPr="00391BEE" w:rsidRDefault="00391BEE" w:rsidP="00391BEE"/>
    <w:p w:rsidR="00075D79" w:rsidRDefault="00730444" w:rsidP="00183162">
      <w:pPr>
        <w:pStyle w:val="Heading3"/>
      </w:pPr>
      <w:r>
        <w:t xml:space="preserve">Fifth </w:t>
      </w:r>
      <w:r w:rsidR="004866BF">
        <w:t>Form</w:t>
      </w:r>
      <w:r>
        <w:t xml:space="preserve">: </w:t>
      </w:r>
      <w:r w:rsidR="00391BEE">
        <w:t xml:space="preserve">Activists </w:t>
      </w:r>
    </w:p>
    <w:p w:rsidR="00A54C1D" w:rsidRDefault="00F62447" w:rsidP="00A54C1D">
      <w:pPr>
        <w:spacing w:line="360" w:lineRule="auto"/>
        <w:ind w:firstLine="720"/>
        <w:jc w:val="both"/>
      </w:pPr>
      <w:r>
        <w:t xml:space="preserve">The fifth </w:t>
      </w:r>
      <w:r w:rsidR="000D3338">
        <w:t>form of participation</w:t>
      </w:r>
      <w:r>
        <w:t xml:space="preserve"> is activism. Activism </w:t>
      </w:r>
      <w:r w:rsidR="009F0FED">
        <w:t xml:space="preserve">is </w:t>
      </w:r>
      <w:r>
        <w:t xml:space="preserve">the most populace domain of </w:t>
      </w:r>
      <w:r w:rsidR="009F0FED">
        <w:t xml:space="preserve">participation, and </w:t>
      </w:r>
      <w:r>
        <w:t xml:space="preserve">most individuals noted in all proceeding </w:t>
      </w:r>
      <w:r w:rsidR="00510437">
        <w:t>forms</w:t>
      </w:r>
      <w:r>
        <w:t xml:space="preserve"> can be considered activists as well. </w:t>
      </w:r>
      <w:r w:rsidR="0018742B">
        <w:t>The term “supporter” was considered because it infers actors who support ideas, groups, or people and also pervades the private sphere, but the issue with this term is how academics can measure the authenticity of that support if not through deeds.</w:t>
      </w:r>
      <w:r w:rsidR="00BA289B">
        <w:t xml:space="preserve"> </w:t>
      </w:r>
      <w:r w:rsidR="00BA289B" w:rsidRPr="00BA289B">
        <w:t>The term “activist” was chosen because it infers agency and choice to the actor, and has connotations with direct and noticeable action to achieve political or social change in the public sphere.</w:t>
      </w:r>
      <w:r w:rsidR="0018742B">
        <w:t xml:space="preserve"> </w:t>
      </w:r>
      <w:r>
        <w:t xml:space="preserve">Activism is used here to describe active participation </w:t>
      </w:r>
      <w:r>
        <w:lastRenderedPageBreak/>
        <w:t>and support for individuals, organisations, and movements</w:t>
      </w:r>
      <w:r w:rsidR="00B3066A">
        <w:t xml:space="preserve"> associated with RWE subcultures</w:t>
      </w:r>
      <w:r>
        <w:t xml:space="preserve">. </w:t>
      </w:r>
      <w:r w:rsidR="00B3066A">
        <w:t xml:space="preserve">They are </w:t>
      </w:r>
      <w:r w:rsidR="00736392">
        <w:t>commonly aligned with the r</w:t>
      </w:r>
      <w:r w:rsidR="00B3066A">
        <w:t xml:space="preserve">adical </w:t>
      </w:r>
      <w:r w:rsidR="00736392">
        <w:t>right than the e</w:t>
      </w:r>
      <w:r w:rsidR="00B3066A">
        <w:t xml:space="preserve">xtreme. </w:t>
      </w:r>
    </w:p>
    <w:p w:rsidR="0018742B" w:rsidRPr="00391BEE" w:rsidRDefault="00F62447" w:rsidP="00A54C1D">
      <w:pPr>
        <w:spacing w:line="360" w:lineRule="auto"/>
        <w:ind w:firstLine="720"/>
        <w:jc w:val="both"/>
      </w:pPr>
      <w:r>
        <w:t xml:space="preserve">In the public sphere, activists are individuals who </w:t>
      </w:r>
      <w:r w:rsidR="00391BEE" w:rsidRPr="00391BEE">
        <w:t>front and attend rallies, protests, political m</w:t>
      </w:r>
      <w:r>
        <w:t>eetings, and/or social meetings. They can</w:t>
      </w:r>
      <w:r w:rsidR="00391BEE" w:rsidRPr="00391BEE">
        <w:t xml:space="preserve"> engag</w:t>
      </w:r>
      <w:r>
        <w:t>e</w:t>
      </w:r>
      <w:r w:rsidR="00391BEE" w:rsidRPr="00391BEE">
        <w:t xml:space="preserve"> in stickering and postering</w:t>
      </w:r>
      <w:r w:rsidR="000D3338">
        <w:t xml:space="preserve"> </w:t>
      </w:r>
      <w:r w:rsidR="00C25D6A">
        <w:t xml:space="preserve">while not being </w:t>
      </w:r>
      <w:r>
        <w:t>content generators</w:t>
      </w:r>
      <w:r w:rsidR="004C68B4">
        <w:t xml:space="preserve">, as is the case with the women in Antipodean </w:t>
      </w:r>
      <w:r w:rsidR="00F43128">
        <w:t>Resistance</w:t>
      </w:r>
      <w:r>
        <w:t>. They can engage in</w:t>
      </w:r>
      <w:r w:rsidR="00391BEE" w:rsidRPr="00391BEE">
        <w:t xml:space="preserve"> pamphle</w:t>
      </w:r>
      <w:r>
        <w:t xml:space="preserve">teering </w:t>
      </w:r>
      <w:r w:rsidR="008D7811">
        <w:t xml:space="preserve">for licit organisations, and </w:t>
      </w:r>
      <w:r w:rsidR="00C25D6A">
        <w:t xml:space="preserve">also hold formal or public positions </w:t>
      </w:r>
      <w:r w:rsidR="008D7811">
        <w:t>therein,</w:t>
      </w:r>
      <w:r w:rsidR="00C25D6A">
        <w:t xml:space="preserve"> </w:t>
      </w:r>
      <w:r w:rsidR="008D7811">
        <w:t>such</w:t>
      </w:r>
      <w:r w:rsidR="00F43128">
        <w:t xml:space="preserve"> as with the BNP</w:t>
      </w:r>
      <w:r w:rsidR="00C25D6A">
        <w:t xml:space="preserve">. </w:t>
      </w:r>
      <w:r w:rsidR="00A54C1D" w:rsidRPr="00A54C1D">
        <w:t xml:space="preserve">Some activists work in an organisational capacity, arranging social events for women alongside more traditional </w:t>
      </w:r>
      <w:r w:rsidR="00A54C1D">
        <w:t xml:space="preserve">male-dominated </w:t>
      </w:r>
      <w:r w:rsidR="00A54C1D" w:rsidRPr="00A54C1D">
        <w:t>political events</w:t>
      </w:r>
      <w:r w:rsidR="00A54C1D">
        <w:t>, and found organisational offshoots</w:t>
      </w:r>
      <w:r w:rsidR="00A54C1D" w:rsidRPr="00A54C1D">
        <w:t xml:space="preserve">. Activists are often intrinsic to the establishment and maintenance of formal and informal networks through </w:t>
      </w:r>
      <w:r w:rsidR="00A54C1D">
        <w:t>such work</w:t>
      </w:r>
      <w:r w:rsidR="00A54C1D" w:rsidRPr="00A54C1D">
        <w:t xml:space="preserve">. </w:t>
      </w:r>
      <w:r w:rsidR="000D3338">
        <w:t>A</w:t>
      </w:r>
      <w:r w:rsidR="00C25D6A">
        <w:t>ctivism can also take place in the private s</w:t>
      </w:r>
      <w:r w:rsidR="00E8165C">
        <w:t xml:space="preserve">phere, with respect to </w:t>
      </w:r>
      <w:r w:rsidR="00C25D6A">
        <w:t>quiver</w:t>
      </w:r>
      <w:r w:rsidR="00E8165C">
        <w:t>ful and unrestricted procreation.</w:t>
      </w:r>
      <w:r w:rsidR="00C25D6A">
        <w:t xml:space="preserve"> </w:t>
      </w:r>
      <w:r w:rsidR="00E8165C">
        <w:t xml:space="preserve"> While </w:t>
      </w:r>
      <w:r w:rsidR="00A54C1D">
        <w:t xml:space="preserve">quiverful is a theological position, it is also </w:t>
      </w:r>
      <w:r w:rsidR="000D3338">
        <w:t>c</w:t>
      </w:r>
      <w:r w:rsidR="00E8165C">
        <w:t xml:space="preserve">hampioned by some in </w:t>
      </w:r>
      <w:r w:rsidR="0055425C">
        <w:t>RWE</w:t>
      </w:r>
      <w:r w:rsidR="00E8165C">
        <w:t xml:space="preserve"> to boost white birth-rates as part of a defence against ethnic replacement. </w:t>
      </w:r>
      <w:r w:rsidR="000D3338">
        <w:t xml:space="preserve">Activism </w:t>
      </w:r>
      <w:r w:rsidR="00AC0606">
        <w:t xml:space="preserve">spans public and private spheres, and encompasses an array of activities. </w:t>
      </w:r>
    </w:p>
    <w:p w:rsidR="00391BEE" w:rsidRDefault="00391BEE" w:rsidP="00391BEE">
      <w:pPr>
        <w:pStyle w:val="Caption"/>
        <w:keepNext/>
      </w:pPr>
      <w:r>
        <w:t xml:space="preserve">Table </w:t>
      </w:r>
      <w:r w:rsidR="00BA289B">
        <w:rPr>
          <w:noProof/>
        </w:rPr>
        <w:t>5</w:t>
      </w:r>
      <w:r>
        <w:t>: Activists</w:t>
      </w:r>
    </w:p>
    <w:tbl>
      <w:tblPr>
        <w:tblStyle w:val="GridTable1Light"/>
        <w:tblW w:w="0" w:type="auto"/>
        <w:tblLook w:val="04A0" w:firstRow="1" w:lastRow="0" w:firstColumn="1" w:lastColumn="0" w:noHBand="0" w:noVBand="1"/>
      </w:tblPr>
      <w:tblGrid>
        <w:gridCol w:w="1296"/>
        <w:gridCol w:w="1393"/>
        <w:gridCol w:w="1433"/>
        <w:gridCol w:w="4894"/>
      </w:tblGrid>
      <w:tr w:rsidR="00391BEE" w:rsidRPr="002B5C70" w:rsidTr="00FE7B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96" w:type="dxa"/>
          </w:tcPr>
          <w:p w:rsidR="00391BEE" w:rsidRPr="002B5C70" w:rsidRDefault="00391BEE" w:rsidP="00391BEE">
            <w:pPr>
              <w:rPr>
                <w:sz w:val="18"/>
              </w:rPr>
            </w:pPr>
            <w:r w:rsidRPr="002B5C70">
              <w:rPr>
                <w:sz w:val="18"/>
              </w:rPr>
              <w:t xml:space="preserve">Name and Nation </w:t>
            </w:r>
          </w:p>
        </w:tc>
        <w:tc>
          <w:tcPr>
            <w:tcW w:w="1393"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Ideological Alignment </w:t>
            </w:r>
          </w:p>
        </w:tc>
        <w:tc>
          <w:tcPr>
            <w:tcW w:w="1433"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Organisational Links </w:t>
            </w:r>
          </w:p>
        </w:tc>
        <w:tc>
          <w:tcPr>
            <w:tcW w:w="4894"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Roles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Ricarda Reifling</w:t>
            </w:r>
          </w:p>
          <w:p w:rsidR="00A15ED9" w:rsidRPr="002B5C70" w:rsidRDefault="00A15ED9" w:rsidP="00A15ED9">
            <w:pPr>
              <w:rPr>
                <w:b w:val="0"/>
                <w:sz w:val="18"/>
              </w:rPr>
            </w:pPr>
            <w:r w:rsidRPr="002B5C70">
              <w:rPr>
                <w:b w:val="0"/>
                <w:sz w:val="18"/>
              </w:rPr>
              <w:t xml:space="preserve">Germany </w:t>
            </w:r>
          </w:p>
        </w:tc>
        <w:tc>
          <w:tcPr>
            <w:tcW w:w="1393" w:type="dxa"/>
          </w:tcPr>
          <w:p w:rsidR="00A15ED9" w:rsidRPr="002B5C70" w:rsidRDefault="00380070" w:rsidP="00A15ED9">
            <w:pPr>
              <w:cnfStyle w:val="000000000000" w:firstRow="0" w:lastRow="0" w:firstColumn="0" w:lastColumn="0" w:oddVBand="0" w:evenVBand="0" w:oddHBand="0" w:evenHBand="0" w:firstRowFirstColumn="0" w:firstRowLastColumn="0" w:lastRowFirstColumn="0" w:lastRowLastColumn="0"/>
              <w:rPr>
                <w:sz w:val="18"/>
              </w:rPr>
            </w:pPr>
            <w:r>
              <w:rPr>
                <w:sz w:val="18"/>
              </w:rPr>
              <w:t>Neo-Nazism</w:t>
            </w:r>
          </w:p>
        </w:tc>
        <w:tc>
          <w:tcPr>
            <w:tcW w:w="1433" w:type="dxa"/>
          </w:tcPr>
          <w:p w:rsidR="00A15ED9" w:rsidRDefault="00EE7A94"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Brown Cross </w:t>
            </w:r>
          </w:p>
          <w:p w:rsidR="00EE7A94" w:rsidRPr="002B5C70" w:rsidRDefault="00380070" w:rsidP="00A15ED9">
            <w:pPr>
              <w:cnfStyle w:val="000000000000" w:firstRow="0" w:lastRow="0" w:firstColumn="0" w:lastColumn="0" w:oddVBand="0" w:evenVBand="0" w:oddHBand="0" w:evenHBand="0" w:firstRowFirstColumn="0" w:firstRowLastColumn="0" w:lastRowFirstColumn="0" w:lastRowLastColumn="0"/>
              <w:rPr>
                <w:sz w:val="18"/>
              </w:rPr>
            </w:pPr>
            <w:r>
              <w:rPr>
                <w:sz w:val="18"/>
              </w:rPr>
              <w:t>NDP</w:t>
            </w:r>
            <w:r w:rsidR="00EE7A94">
              <w:rPr>
                <w:sz w:val="18"/>
              </w:rPr>
              <w:t xml:space="preserve"> </w:t>
            </w:r>
          </w:p>
        </w:tc>
        <w:tc>
          <w:tcPr>
            <w:tcW w:w="4894" w:type="dxa"/>
          </w:tcPr>
          <w:p w:rsidR="00A15ED9" w:rsidRPr="002B5C70" w:rsidRDefault="00A15ED9" w:rsidP="00380070">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Reifling </w:t>
            </w:r>
            <w:r w:rsidR="00EE7A94">
              <w:rPr>
                <w:sz w:val="18"/>
              </w:rPr>
              <w:t xml:space="preserve">was a member </w:t>
            </w:r>
            <w:r w:rsidR="00380070">
              <w:rPr>
                <w:sz w:val="18"/>
              </w:rPr>
              <w:t xml:space="preserve">and later leader of the Ring of National Women within the National Democratic Party of Germany (NDP) </w:t>
            </w:r>
            <w:r w:rsidR="00380070">
              <w:rPr>
                <w:sz w:val="18"/>
              </w:rPr>
              <w:fldChar w:fldCharType="begin"/>
            </w:r>
            <w:r w:rsidR="00380070">
              <w:rPr>
                <w:sz w:val="18"/>
              </w:rPr>
              <w:instrText xml:space="preserve"> ADDIN EN.CITE &lt;EndNote&gt;&lt;Cite&gt;&lt;Author&gt;Fekete&lt;/Author&gt;&lt;Year&gt;2012&lt;/Year&gt;&lt;RecNum&gt;904&lt;/RecNum&gt;&lt;DisplayText&gt;(Fekete 2012)&lt;/DisplayText&gt;&lt;record&gt;&lt;rec-number&gt;904&lt;/rec-number&gt;&lt;foreign-keys&gt;&lt;key app="EN" db-id="tt9avpztkswaa1errpsvdse5zfw5aae9as2e" timestamp="1588133744"&gt;904&lt;/key&gt;&lt;/foreign-keys&gt;&lt;ref-type name="Report"&gt;27&lt;/ref-type&gt;&lt;contributors&gt;&lt;authors&gt;&lt;author&gt;Liz Fekete&lt;/author&gt;&lt;/authors&gt;&lt;/contributors&gt;&lt;titles&gt;&lt;title&gt;Pedlars of Hate: the violent impact of the European far right&lt;/title&gt;&lt;/titles&gt;&lt;dates&gt;&lt;year&gt;2012&lt;/year&gt;&lt;/dates&gt;&lt;pub-location&gt;London&lt;/pub-location&gt;&lt;publisher&gt;Institute for Race Relations&lt;/publisher&gt;&lt;urls&gt;&lt;/urls&gt;&lt;/record&gt;&lt;/Cite&gt;&lt;/EndNote&gt;</w:instrText>
            </w:r>
            <w:r w:rsidR="00380070">
              <w:rPr>
                <w:sz w:val="18"/>
              </w:rPr>
              <w:fldChar w:fldCharType="separate"/>
            </w:r>
            <w:r w:rsidR="00380070">
              <w:rPr>
                <w:noProof/>
                <w:sz w:val="18"/>
              </w:rPr>
              <w:t>(Fekete 2012)</w:t>
            </w:r>
            <w:r w:rsidR="00380070">
              <w:rPr>
                <w:sz w:val="18"/>
              </w:rPr>
              <w:fldChar w:fldCharType="end"/>
            </w:r>
            <w:r w:rsidR="000D3338">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Lisa Beulah  (nee Sandford)</w:t>
            </w:r>
          </w:p>
          <w:p w:rsidR="00A15ED9" w:rsidRPr="002B5C70" w:rsidRDefault="00A15ED9" w:rsidP="00A15ED9">
            <w:pPr>
              <w:rPr>
                <w:b w:val="0"/>
                <w:sz w:val="18"/>
              </w:rPr>
            </w:pPr>
            <w:r w:rsidRPr="002B5C70">
              <w:rPr>
                <w:b w:val="0"/>
                <w:sz w:val="18"/>
              </w:rPr>
              <w:t>Australia</w:t>
            </w:r>
          </w:p>
        </w:tc>
        <w:tc>
          <w:tcPr>
            <w:tcW w:w="1393" w:type="dxa"/>
          </w:tcPr>
          <w:p w:rsidR="00A15ED9" w:rsidRPr="002B5C70" w:rsidRDefault="00380070" w:rsidP="00A15ED9">
            <w:pPr>
              <w:cnfStyle w:val="000000000000" w:firstRow="0" w:lastRow="0" w:firstColumn="0" w:lastColumn="0" w:oddVBand="0" w:evenVBand="0" w:oddHBand="0" w:evenHBand="0" w:firstRowFirstColumn="0" w:firstRowLastColumn="0" w:lastRowFirstColumn="0" w:lastRowLastColumn="0"/>
              <w:rPr>
                <w:sz w:val="18"/>
              </w:rPr>
            </w:pPr>
            <w:r>
              <w:rPr>
                <w:sz w:val="18"/>
              </w:rPr>
              <w:t>Neo-Nazism</w:t>
            </w:r>
          </w:p>
        </w:tc>
        <w:tc>
          <w:tcPr>
            <w:tcW w:w="1433" w:type="dxa"/>
          </w:tcPr>
          <w:p w:rsidR="00A15ED9" w:rsidRPr="002B5C70" w:rsidRDefault="00380070" w:rsidP="00A15ED9">
            <w:pPr>
              <w:cnfStyle w:val="000000000000" w:firstRow="0" w:lastRow="0" w:firstColumn="0" w:lastColumn="0" w:oddVBand="0" w:evenVBand="0" w:oddHBand="0" w:evenHBand="0" w:firstRowFirstColumn="0" w:firstRowLastColumn="0" w:lastRowFirstColumn="0" w:lastRowLastColumn="0"/>
              <w:rPr>
                <w:sz w:val="18"/>
              </w:rPr>
            </w:pPr>
            <w:r>
              <w:rPr>
                <w:sz w:val="18"/>
              </w:rPr>
              <w:t>One Nation</w:t>
            </w:r>
            <w:r w:rsidR="000D3338">
              <w:rPr>
                <w:sz w:val="18"/>
              </w:rPr>
              <w:t xml:space="preserve">, Lads Society </w:t>
            </w:r>
            <w:r>
              <w:rPr>
                <w:sz w:val="18"/>
              </w:rPr>
              <w:t xml:space="preserve"> </w:t>
            </w:r>
          </w:p>
        </w:tc>
        <w:tc>
          <w:tcPr>
            <w:tcW w:w="4894" w:type="dxa"/>
          </w:tcPr>
          <w:p w:rsidR="00A15ED9" w:rsidRPr="002B5C70" w:rsidRDefault="00380070" w:rsidP="00B11841">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Beulah and her husband were found to be involved in a fascist group which infiltrated the Young Nationals group in New South Wales, Australia in 2018 in order to </w:t>
            </w:r>
            <w:r w:rsidR="00B11841">
              <w:rPr>
                <w:sz w:val="18"/>
              </w:rPr>
              <w:t>distort their immigration policy</w:t>
            </w:r>
            <w:r>
              <w:rPr>
                <w:sz w:val="18"/>
              </w:rPr>
              <w:t xml:space="preserve">. </w:t>
            </w:r>
            <w:r w:rsidR="00B11841">
              <w:rPr>
                <w:sz w:val="18"/>
              </w:rPr>
              <w:t xml:space="preserve">She was known as MsNatSocialist on Discord forums </w:t>
            </w:r>
            <w:r w:rsidR="00B11841">
              <w:rPr>
                <w:sz w:val="18"/>
              </w:rPr>
              <w:fldChar w:fldCharType="begin"/>
            </w:r>
            <w:r w:rsidR="00B11841">
              <w:rPr>
                <w:sz w:val="18"/>
              </w:rPr>
              <w:instrText xml:space="preserve"> ADDIN EN.CITE &lt;EndNote&gt;&lt;Cite&gt;&lt;Author&gt;Worthington&lt;/Author&gt;&lt;Year&gt;2019&lt;/Year&gt;&lt;RecNum&gt;905&lt;/RecNum&gt;&lt;DisplayText&gt;(Worthington, Investigations, and Tighe 2019)&lt;/DisplayText&gt;&lt;record&gt;&lt;rec-number&gt;905&lt;/rec-number&gt;&lt;foreign-keys&gt;&lt;key app="EN" db-id="tt9avpztkswaa1errpsvdse5zfw5aae9as2e" timestamp="1588133865"&gt;905&lt;/key&gt;&lt;/foreign-keys&gt;&lt;ref-type name="Newspaper Article"&gt;23&lt;/ref-type&gt;&lt;contributors&gt;&lt;authors&gt;&lt;author&gt;Elise Worthington&lt;/author&gt;&lt;author&gt;ABC Investigations&lt;/author&gt;&lt;author&gt;Alex Tighe&lt;/author&gt;&lt;/authors&gt;&lt;/contributors&gt;&lt;titles&gt;&lt;title&gt;Married to the alt-right&lt;/title&gt;&lt;secondary-title&gt;ABC News&lt;/secondary-title&gt;&lt;/titles&gt;&lt;dates&gt;&lt;year&gt;2019&lt;/year&gt;&lt;pub-dates&gt;&lt;date&gt;23 May&lt;/date&gt;&lt;/pub-dates&gt;&lt;/dates&gt;&lt;urls&gt;&lt;related-urls&gt;&lt;url&gt;https://www.abc.net.au/news/2019-05-23/married-to-the-alt-right/11043892?nw=0&lt;/url&gt;&lt;/related-urls&gt;&lt;/urls&gt;&lt;/record&gt;&lt;/Cite&gt;&lt;/EndNote&gt;</w:instrText>
            </w:r>
            <w:r w:rsidR="00B11841">
              <w:rPr>
                <w:sz w:val="18"/>
              </w:rPr>
              <w:fldChar w:fldCharType="separate"/>
            </w:r>
            <w:r w:rsidR="00B11841">
              <w:rPr>
                <w:noProof/>
                <w:sz w:val="18"/>
              </w:rPr>
              <w:t>(Worthington, Investigations, and Tighe 2019)</w:t>
            </w:r>
            <w:r w:rsidR="00B11841">
              <w:rPr>
                <w:sz w:val="18"/>
              </w:rPr>
              <w:fldChar w:fldCharType="end"/>
            </w:r>
            <w:r w:rsidR="00B11841">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 xml:space="preserve">Anais Ligner </w:t>
            </w:r>
          </w:p>
          <w:p w:rsidR="00A15ED9" w:rsidRPr="002B5C70" w:rsidRDefault="00A15ED9" w:rsidP="00A15ED9">
            <w:pPr>
              <w:rPr>
                <w:b w:val="0"/>
                <w:sz w:val="18"/>
              </w:rPr>
            </w:pPr>
            <w:r w:rsidRPr="002B5C70">
              <w:rPr>
                <w:b w:val="0"/>
                <w:sz w:val="18"/>
              </w:rPr>
              <w:t xml:space="preserve">German </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Identitarian </w:t>
            </w:r>
          </w:p>
        </w:tc>
        <w:tc>
          <w:tcPr>
            <w:tcW w:w="1433" w:type="dxa"/>
          </w:tcPr>
          <w:p w:rsidR="00A15ED9" w:rsidRPr="002B5C70" w:rsidRDefault="000D3338" w:rsidP="00A15ED9">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szCs w:val="20"/>
              </w:rPr>
              <w:t xml:space="preserve">Leads self-defense courses for white women to protect themselves from being raped by Muslim refugees </w:t>
            </w:r>
            <w:r w:rsidRPr="002B5C70">
              <w:rPr>
                <w:sz w:val="18"/>
                <w:szCs w:val="20"/>
              </w:rPr>
              <w:fldChar w:fldCharType="begin"/>
            </w:r>
            <w:r w:rsidRPr="002B5C70">
              <w:rPr>
                <w:sz w:val="18"/>
                <w:szCs w:val="20"/>
              </w:rPr>
              <w:instrText xml:space="preserve"> ADDIN EN.CITE &lt;EndNote&gt;&lt;Cite&gt;&lt;Author&gt;Zuquete&lt;/Author&gt;&lt;Year&gt;2018&lt;/Year&gt;&lt;RecNum&gt;797&lt;/RecNum&gt;&lt;DisplayText&gt;(Zuquete 2018)&lt;/DisplayText&gt;&lt;record&gt;&lt;rec-number&gt;797&lt;/rec-number&gt;&lt;foreign-keys&gt;&lt;key app="EN" db-id="tt9avpztkswaa1errpsvdse5zfw5aae9as2e" timestamp="1580264496"&gt;797&lt;/key&gt;&lt;/foreign-keys&gt;&lt;ref-type name="Book"&gt;6&lt;/ref-type&gt;&lt;contributors&gt;&lt;authors&gt;&lt;author&gt;Jose Pedro Zuquete&lt;/author&gt;&lt;/authors&gt;&lt;/contributors&gt;&lt;titles&gt;&lt;title&gt;The Identitarians&lt;/title&gt;&lt;/titles&gt;&lt;dates&gt;&lt;year&gt;2018&lt;/year&gt;&lt;/dates&gt;&lt;pub-location&gt;Indiana&lt;/pub-location&gt;&lt;publisher&gt;University of Notre Dame Press&lt;/publisher&gt;&lt;urls&gt;&lt;/urls&gt;&lt;/record&gt;&lt;/Cite&gt;&lt;/EndNote&gt;</w:instrText>
            </w:r>
            <w:r w:rsidRPr="002B5C70">
              <w:rPr>
                <w:sz w:val="18"/>
                <w:szCs w:val="20"/>
              </w:rPr>
              <w:fldChar w:fldCharType="separate"/>
            </w:r>
            <w:r w:rsidRPr="002B5C70">
              <w:rPr>
                <w:noProof/>
                <w:sz w:val="18"/>
                <w:szCs w:val="20"/>
              </w:rPr>
              <w:t>(Zuquete 2018)</w:t>
            </w:r>
            <w:r w:rsidRPr="002B5C70">
              <w:rPr>
                <w:sz w:val="18"/>
                <w:szCs w:val="20"/>
              </w:rPr>
              <w:fldChar w:fldCharType="end"/>
            </w:r>
            <w:r w:rsidRPr="002B5C70">
              <w:rPr>
                <w:sz w:val="18"/>
                <w:szCs w:val="20"/>
              </w:rPr>
              <w:t xml:space="preserve">186.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 xml:space="preserve">Annika Franziska </w:t>
            </w:r>
          </w:p>
        </w:tc>
        <w:tc>
          <w:tcPr>
            <w:tcW w:w="1393" w:type="dxa"/>
          </w:tcPr>
          <w:p w:rsidR="00A15ED9" w:rsidRPr="002B5C70" w:rsidRDefault="000D3338" w:rsidP="000D3338">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Identatarian </w:t>
            </w:r>
          </w:p>
        </w:tc>
        <w:tc>
          <w:tcPr>
            <w:tcW w:w="1433" w:type="dxa"/>
          </w:tcPr>
          <w:p w:rsidR="00A15ED9" w:rsidRPr="002B5C70" w:rsidRDefault="000D3338"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Female wing of Generazione Identitaria</w:t>
            </w:r>
          </w:p>
        </w:tc>
        <w:tc>
          <w:tcPr>
            <w:tcW w:w="4894" w:type="dxa"/>
          </w:tcPr>
          <w:p w:rsidR="00A15ED9" w:rsidRPr="002B5C70" w:rsidRDefault="00A15ED9" w:rsidP="000D3338">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Leader of the 120 Decibels campaign. This is a campaign against the abuse of European Women by migrants. The campai</w:t>
            </w:r>
            <w:r w:rsidR="000D3338">
              <w:rPr>
                <w:sz w:val="18"/>
              </w:rPr>
              <w:t xml:space="preserve">gn invokes Ebba, Mia, and Maria </w:t>
            </w:r>
            <w:r w:rsidR="000D3338">
              <w:rPr>
                <w:sz w:val="18"/>
              </w:rPr>
              <w:fldChar w:fldCharType="begin"/>
            </w:r>
            <w:r w:rsidR="000D3338">
              <w:rPr>
                <w:sz w:val="18"/>
              </w:rPr>
              <w:instrText xml:space="preserve"> ADDIN EN.CITE &lt;EndNote&gt;&lt;Cite&gt;&lt;Author&gt;Zuquete&lt;/Author&gt;&lt;Year&gt;2018&lt;/Year&gt;&lt;RecNum&gt;797&lt;/RecNum&gt;&lt;DisplayText&gt;(Zuquete 2018)&lt;/DisplayText&gt;&lt;record&gt;&lt;rec-number&gt;797&lt;/rec-number&gt;&lt;foreign-keys&gt;&lt;key app="EN" db-id="tt9avpztkswaa1errpsvdse5zfw5aae9as2e" timestamp="1580264496"&gt;797&lt;/key&gt;&lt;/foreign-keys&gt;&lt;ref-type name="Book"&gt;6&lt;/ref-type&gt;&lt;contributors&gt;&lt;authors&gt;&lt;author&gt;Jose Pedro Zuquete&lt;/author&gt;&lt;/authors&gt;&lt;/contributors&gt;&lt;titles&gt;&lt;title&gt;The Identitarians&lt;/title&gt;&lt;/titles&gt;&lt;dates&gt;&lt;year&gt;2018&lt;/year&gt;&lt;/dates&gt;&lt;pub-location&gt;Indiana&lt;/pub-location&gt;&lt;publisher&gt;University of Notre Dame Press&lt;/publisher&gt;&lt;urls&gt;&lt;/urls&gt;&lt;/record&gt;&lt;/Cite&gt;&lt;/EndNote&gt;</w:instrText>
            </w:r>
            <w:r w:rsidR="000D3338">
              <w:rPr>
                <w:sz w:val="18"/>
              </w:rPr>
              <w:fldChar w:fldCharType="separate"/>
            </w:r>
            <w:r w:rsidR="000D3338">
              <w:rPr>
                <w:noProof/>
                <w:sz w:val="18"/>
              </w:rPr>
              <w:t>(Zuquete 2018)</w:t>
            </w:r>
            <w:r w:rsidR="000D3338">
              <w:rPr>
                <w:sz w:val="18"/>
              </w:rPr>
              <w:fldChar w:fldCharType="end"/>
            </w:r>
            <w:r w:rsidR="000D3338">
              <w:rPr>
                <w:sz w:val="18"/>
              </w:rPr>
              <w:t>193.</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April Gaede</w:t>
            </w:r>
          </w:p>
          <w:p w:rsidR="00A15ED9" w:rsidRPr="002B5C70" w:rsidRDefault="00A15ED9" w:rsidP="00A15ED9">
            <w:pPr>
              <w:rPr>
                <w:b w:val="0"/>
                <w:sz w:val="18"/>
              </w:rPr>
            </w:pPr>
            <w:r>
              <w:rPr>
                <w:b w:val="0"/>
                <w:sz w:val="18"/>
              </w:rPr>
              <w:t>United States</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eo-Nazi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National Vanguard, various others </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Gaede </w:t>
            </w:r>
            <w:r>
              <w:rPr>
                <w:sz w:val="18"/>
              </w:rPr>
              <w:t xml:space="preserve">was the mother of the twin girls who performed in Prussian Blue, and </w:t>
            </w:r>
            <w:r w:rsidR="000D3338">
              <w:rPr>
                <w:sz w:val="18"/>
              </w:rPr>
              <w:t>she</w:t>
            </w:r>
            <w:r>
              <w:rPr>
                <w:sz w:val="18"/>
              </w:rPr>
              <w:t xml:space="preserve"> </w:t>
            </w:r>
            <w:r w:rsidRPr="002B5C70">
              <w:rPr>
                <w:sz w:val="18"/>
              </w:rPr>
              <w:t xml:space="preserve">received David Lane’s </w:t>
            </w:r>
            <w:r>
              <w:rPr>
                <w:sz w:val="18"/>
              </w:rPr>
              <w:t xml:space="preserve">body after his death in prison </w:t>
            </w:r>
            <w:r>
              <w:rPr>
                <w:sz w:val="18"/>
              </w:rPr>
              <w:fldChar w:fldCharType="begin"/>
            </w:r>
            <w:r>
              <w:rPr>
                <w:sz w:val="18"/>
              </w:rPr>
              <w:instrText xml:space="preserve"> ADDIN EN.CITE &lt;EndNote&gt;&lt;Cite&gt;&lt;Author&gt;SPLC&lt;/Author&gt;&lt;Year&gt;2020&lt;/Year&gt;&lt;RecNum&gt;892&lt;/RecNum&gt;&lt;DisplayText&gt;(SPLC 2020)&lt;/DisplayText&gt;&lt;record&gt;&lt;rec-number&gt;892&lt;/rec-number&gt;&lt;foreign-keys&gt;&lt;key app="EN" db-id="tt9avpztkswaa1errpsvdse5zfw5aae9as2e" timestamp="1587099506"&gt;892&lt;/key&gt;&lt;/foreign-keys&gt;&lt;ref-type name="Web Page"&gt;12&lt;/ref-type&gt;&lt;contributors&gt;&lt;authors&gt;&lt;author&gt;SPLC&lt;/author&gt;&lt;/authors&gt;&lt;/contributors&gt;&lt;titles&gt;&lt;title&gt;April Gaede&lt;/title&gt;&lt;/titles&gt;&lt;volume&gt;2020&lt;/volume&gt;&lt;number&gt;17 April&lt;/number&gt;&lt;dates&gt;&lt;year&gt;2020&lt;/year&gt;&lt;/dates&gt;&lt;publisher&gt;Southern Poverty Law Center&lt;/publisher&gt;&lt;urls&gt;&lt;related-urls&gt;&lt;url&gt;https://www.splcenter.org/fighting-hate/extremist-files/individual/april-gaede&lt;/url&gt;&lt;/related-urls&gt;&lt;/urls&gt;&lt;/record&gt;&lt;/Cite&gt;&lt;/EndNote&gt;</w:instrText>
            </w:r>
            <w:r>
              <w:rPr>
                <w:sz w:val="18"/>
              </w:rPr>
              <w:fldChar w:fldCharType="separate"/>
            </w:r>
            <w:r>
              <w:rPr>
                <w:noProof/>
                <w:sz w:val="18"/>
              </w:rPr>
              <w:t>(SPLC 2020)</w:t>
            </w:r>
            <w:r>
              <w:rPr>
                <w:sz w:val="18"/>
              </w:rPr>
              <w:fldChar w:fldCharType="end"/>
            </w:r>
            <w:r w:rsidR="000D3338">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 xml:space="preserve">Suzy Cass </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British National Party Wives </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Cass was one of the founders of BNP Wives who w</w:t>
            </w:r>
            <w:r w:rsidR="000D3338">
              <w:rPr>
                <w:sz w:val="18"/>
              </w:rPr>
              <w:t xml:space="preserve">as interviewed by SkyTV in 2008 </w:t>
            </w:r>
            <w:r w:rsidRPr="002B5C70">
              <w:rPr>
                <w:sz w:val="18"/>
              </w:rPr>
              <w:fldChar w:fldCharType="begin"/>
            </w:r>
            <w:r w:rsidRPr="002B5C70">
              <w:rPr>
                <w:sz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rPr>
              <w:fldChar w:fldCharType="separate"/>
            </w:r>
            <w:r w:rsidRPr="002B5C70">
              <w:rPr>
                <w:noProof/>
                <w:sz w:val="18"/>
              </w:rPr>
              <w:t>(Durham 2015)</w:t>
            </w:r>
            <w:r w:rsidRPr="002B5C70">
              <w:rPr>
                <w:sz w:val="18"/>
              </w:rPr>
              <w:fldChar w:fldCharType="end"/>
            </w:r>
            <w:r w:rsidRPr="002B5C70">
              <w:rPr>
                <w:sz w:val="18"/>
              </w:rPr>
              <w:t>81</w:t>
            </w:r>
            <w:r w:rsidR="000D3338">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 xml:space="preserve">Sharon Ebanks </w:t>
            </w:r>
          </w:p>
          <w:p w:rsidR="00A15ED9" w:rsidRPr="002B5C70" w:rsidRDefault="00A15ED9" w:rsidP="00A15ED9">
            <w:pPr>
              <w:rPr>
                <w:b w:val="0"/>
                <w:sz w:val="18"/>
              </w:rPr>
            </w:pPr>
            <w:r w:rsidRPr="002B5C70">
              <w:rPr>
                <w:b w:val="0"/>
                <w:sz w:val="18"/>
              </w:rPr>
              <w:t xml:space="preserve">United Kingdom </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White nationalism</w:t>
            </w:r>
          </w:p>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British National Party </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Ebanks was the successful BNP candidate for Birmingham in 2007, bu</w:t>
            </w:r>
            <w:r w:rsidR="000D3338">
              <w:rPr>
                <w:sz w:val="18"/>
              </w:rPr>
              <w:t>t lost her seat after a recount</w:t>
            </w:r>
            <w:r w:rsidRPr="002B5C70">
              <w:rPr>
                <w:sz w:val="18"/>
              </w:rPr>
              <w:t xml:space="preserve"> </w:t>
            </w:r>
            <w:r w:rsidRPr="002B5C70">
              <w:rPr>
                <w:sz w:val="18"/>
              </w:rPr>
              <w:fldChar w:fldCharType="begin"/>
            </w:r>
            <w:r w:rsidRPr="002B5C70">
              <w:rPr>
                <w:sz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rPr>
              <w:fldChar w:fldCharType="separate"/>
            </w:r>
            <w:r w:rsidRPr="002B5C70">
              <w:rPr>
                <w:noProof/>
                <w:sz w:val="18"/>
              </w:rPr>
              <w:t>(Durham 2015)</w:t>
            </w:r>
            <w:r w:rsidRPr="002B5C70">
              <w:rPr>
                <w:sz w:val="18"/>
              </w:rPr>
              <w:fldChar w:fldCharType="end"/>
            </w:r>
            <w:r w:rsidRPr="002B5C70">
              <w:rPr>
                <w:sz w:val="18"/>
              </w:rPr>
              <w:t>73</w:t>
            </w:r>
            <w:r w:rsidR="000D3338">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 xml:space="preserve">Cathy Duffy </w:t>
            </w:r>
          </w:p>
          <w:p w:rsidR="00A15ED9" w:rsidRPr="002B5C70" w:rsidRDefault="00A15ED9" w:rsidP="00A15ED9">
            <w:pPr>
              <w:rPr>
                <w:b w:val="0"/>
                <w:sz w:val="18"/>
              </w:rPr>
            </w:pPr>
            <w:r w:rsidRPr="002B5C70">
              <w:rPr>
                <w:b w:val="0"/>
                <w:sz w:val="18"/>
              </w:rPr>
              <w:t>United Kingdom</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British National Party </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Duffy was the BNP candidate of Charnwood who w</w:t>
            </w:r>
            <w:r w:rsidR="000D3338">
              <w:rPr>
                <w:sz w:val="18"/>
              </w:rPr>
              <w:t>as successfully elected in 2007</w:t>
            </w:r>
            <w:r w:rsidRPr="002B5C70">
              <w:rPr>
                <w:sz w:val="18"/>
              </w:rPr>
              <w:t xml:space="preserve"> </w:t>
            </w:r>
            <w:r w:rsidRPr="002B5C70">
              <w:rPr>
                <w:sz w:val="18"/>
              </w:rPr>
              <w:fldChar w:fldCharType="begin"/>
            </w:r>
            <w:r w:rsidRPr="002B5C70">
              <w:rPr>
                <w:sz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rPr>
              <w:fldChar w:fldCharType="separate"/>
            </w:r>
            <w:r w:rsidRPr="002B5C70">
              <w:rPr>
                <w:noProof/>
                <w:sz w:val="18"/>
              </w:rPr>
              <w:t>(Durham 2015)</w:t>
            </w:r>
            <w:r w:rsidRPr="002B5C70">
              <w:rPr>
                <w:sz w:val="18"/>
              </w:rPr>
              <w:fldChar w:fldCharType="end"/>
            </w:r>
            <w:r w:rsidRPr="002B5C70">
              <w:rPr>
                <w:sz w:val="18"/>
              </w:rPr>
              <w:t>73</w:t>
            </w:r>
            <w:r w:rsidR="000D3338">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Sadie Graham</w:t>
            </w:r>
          </w:p>
          <w:p w:rsidR="00A15ED9" w:rsidRPr="002B5C70" w:rsidRDefault="00A15ED9" w:rsidP="00A15ED9">
            <w:pPr>
              <w:rPr>
                <w:b w:val="0"/>
                <w:sz w:val="18"/>
              </w:rPr>
            </w:pPr>
            <w:r w:rsidRPr="002B5C70">
              <w:rPr>
                <w:b w:val="0"/>
                <w:sz w:val="18"/>
              </w:rPr>
              <w:t xml:space="preserve">United Kingdom </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British National Party</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Graham was the BNP party development officer. She was later expelled from the party. </w:t>
            </w:r>
            <w:r w:rsidRPr="002B5C70">
              <w:rPr>
                <w:sz w:val="18"/>
              </w:rPr>
              <w:fldChar w:fldCharType="begin"/>
            </w:r>
            <w:r w:rsidRPr="002B5C70">
              <w:rPr>
                <w:sz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rPr>
              <w:fldChar w:fldCharType="separate"/>
            </w:r>
            <w:r w:rsidRPr="002B5C70">
              <w:rPr>
                <w:noProof/>
                <w:sz w:val="18"/>
              </w:rPr>
              <w:t>(Durham 2015)</w:t>
            </w:r>
            <w:r w:rsidRPr="002B5C70">
              <w:rPr>
                <w:sz w:val="18"/>
              </w:rPr>
              <w:fldChar w:fldCharType="end"/>
            </w:r>
            <w:r w:rsidRPr="002B5C70">
              <w:rPr>
                <w:sz w:val="18"/>
              </w:rPr>
              <w:t xml:space="preserve">81.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Jennifer Griffin</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nationalism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British National Party</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Daughter of Chairman Nick Griffin, Jennifer often spoke on behalf of the B</w:t>
            </w:r>
            <w:r w:rsidR="000D3338">
              <w:rPr>
                <w:sz w:val="18"/>
              </w:rPr>
              <w:t>NP and sought a leadership role</w:t>
            </w:r>
            <w:r w:rsidRPr="002B5C70">
              <w:rPr>
                <w:sz w:val="18"/>
              </w:rPr>
              <w:t xml:space="preserve"> </w:t>
            </w:r>
            <w:r w:rsidRPr="002B5C70">
              <w:rPr>
                <w:sz w:val="18"/>
              </w:rPr>
              <w:fldChar w:fldCharType="begin"/>
            </w:r>
            <w:r w:rsidRPr="002B5C70">
              <w:rPr>
                <w:sz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rPr>
              <w:fldChar w:fldCharType="separate"/>
            </w:r>
            <w:r w:rsidRPr="002B5C70">
              <w:rPr>
                <w:noProof/>
                <w:sz w:val="18"/>
              </w:rPr>
              <w:t>(Durham 2015)</w:t>
            </w:r>
            <w:r w:rsidRPr="002B5C70">
              <w:rPr>
                <w:sz w:val="18"/>
              </w:rPr>
              <w:fldChar w:fldCharType="end"/>
            </w:r>
            <w:r w:rsidRPr="002B5C70">
              <w:rPr>
                <w:sz w:val="18"/>
              </w:rPr>
              <w:t>82</w:t>
            </w:r>
            <w:r w:rsidR="000D3338">
              <w:rPr>
                <w:sz w:val="18"/>
              </w:rPr>
              <w:t>.</w:t>
            </w:r>
          </w:p>
        </w:tc>
      </w:tr>
      <w:tr w:rsidR="00B03CD0"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B03CD0" w:rsidRPr="002B5C70" w:rsidRDefault="00B03CD0" w:rsidP="00B03CD0">
            <w:pPr>
              <w:rPr>
                <w:b w:val="0"/>
                <w:sz w:val="18"/>
                <w:szCs w:val="18"/>
              </w:rPr>
            </w:pPr>
            <w:r w:rsidRPr="002B5C70">
              <w:rPr>
                <w:b w:val="0"/>
                <w:sz w:val="18"/>
                <w:szCs w:val="18"/>
              </w:rPr>
              <w:lastRenderedPageBreak/>
              <w:t>Sharon Edwards</w:t>
            </w:r>
          </w:p>
        </w:tc>
        <w:tc>
          <w:tcPr>
            <w:tcW w:w="139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Nationalism </w:t>
            </w:r>
          </w:p>
        </w:tc>
        <w:tc>
          <w:tcPr>
            <w:tcW w:w="143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British National Party </w:t>
            </w:r>
          </w:p>
        </w:tc>
        <w:tc>
          <w:tcPr>
            <w:tcW w:w="4894"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In the late 1990s, Edwards stood as deputy to the BNP chairman, and organised the family offshoot, Re</w:t>
            </w:r>
            <w:r w:rsidR="000D3338">
              <w:rPr>
                <w:sz w:val="18"/>
                <w:szCs w:val="18"/>
              </w:rPr>
              <w:t xml:space="preserve">naissance, and family fun days </w:t>
            </w:r>
            <w:r w:rsidRPr="002B5C70">
              <w:rPr>
                <w:sz w:val="18"/>
                <w:szCs w:val="18"/>
              </w:rPr>
              <w:fldChar w:fldCharType="begin"/>
            </w:r>
            <w:r w:rsidRPr="002B5C70">
              <w:rPr>
                <w:sz w:val="18"/>
                <w:szCs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szCs w:val="18"/>
              </w:rPr>
              <w:fldChar w:fldCharType="separate"/>
            </w:r>
            <w:r w:rsidRPr="002B5C70">
              <w:rPr>
                <w:noProof/>
                <w:sz w:val="18"/>
                <w:szCs w:val="18"/>
              </w:rPr>
              <w:t>(Durham 2015)</w:t>
            </w:r>
            <w:r w:rsidRPr="002B5C70">
              <w:rPr>
                <w:sz w:val="18"/>
                <w:szCs w:val="18"/>
              </w:rPr>
              <w:fldChar w:fldCharType="end"/>
            </w:r>
            <w:r w:rsidRPr="002B5C70">
              <w:rPr>
                <w:sz w:val="18"/>
                <w:szCs w:val="18"/>
              </w:rPr>
              <w:t>79</w:t>
            </w:r>
            <w:r w:rsidR="000D3338">
              <w:rPr>
                <w:sz w:val="18"/>
                <w:szCs w:val="18"/>
              </w:rPr>
              <w:t>.</w:t>
            </w:r>
          </w:p>
        </w:tc>
      </w:tr>
      <w:tr w:rsidR="00B03CD0"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B03CD0" w:rsidRPr="002B5C70" w:rsidRDefault="00B03CD0" w:rsidP="00B03CD0">
            <w:pPr>
              <w:rPr>
                <w:b w:val="0"/>
                <w:sz w:val="18"/>
                <w:szCs w:val="18"/>
              </w:rPr>
            </w:pPr>
            <w:r w:rsidRPr="002B5C70">
              <w:rPr>
                <w:b w:val="0"/>
                <w:sz w:val="18"/>
                <w:szCs w:val="18"/>
              </w:rPr>
              <w:t xml:space="preserve">Bev Jones </w:t>
            </w:r>
          </w:p>
          <w:p w:rsidR="00B03CD0" w:rsidRPr="002B5C70" w:rsidRDefault="00B03CD0" w:rsidP="00B03CD0">
            <w:pPr>
              <w:rPr>
                <w:b w:val="0"/>
                <w:sz w:val="18"/>
                <w:szCs w:val="18"/>
              </w:rPr>
            </w:pPr>
            <w:r w:rsidRPr="002B5C70">
              <w:rPr>
                <w:b w:val="0"/>
                <w:sz w:val="18"/>
                <w:szCs w:val="18"/>
              </w:rPr>
              <w:t>United Kingdom</w:t>
            </w:r>
          </w:p>
        </w:tc>
        <w:tc>
          <w:tcPr>
            <w:tcW w:w="139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White nationalism</w:t>
            </w:r>
          </w:p>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p>
        </w:tc>
        <w:tc>
          <w:tcPr>
            <w:tcW w:w="143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British National Party</w:t>
            </w:r>
          </w:p>
        </w:tc>
        <w:tc>
          <w:tcPr>
            <w:tcW w:w="4894"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Jones was the North-West regional organiser for the BNP and acted as a spokesperson  </w:t>
            </w:r>
            <w:r w:rsidRPr="002B5C70">
              <w:rPr>
                <w:sz w:val="18"/>
                <w:szCs w:val="18"/>
              </w:rPr>
              <w:fldChar w:fldCharType="begin"/>
            </w:r>
            <w:r w:rsidRPr="002B5C70">
              <w:rPr>
                <w:sz w:val="18"/>
                <w:szCs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szCs w:val="18"/>
              </w:rPr>
              <w:fldChar w:fldCharType="separate"/>
            </w:r>
            <w:r w:rsidRPr="002B5C70">
              <w:rPr>
                <w:noProof/>
                <w:sz w:val="18"/>
                <w:szCs w:val="18"/>
              </w:rPr>
              <w:t>(Durham 2015)</w:t>
            </w:r>
            <w:r w:rsidRPr="002B5C70">
              <w:rPr>
                <w:sz w:val="18"/>
                <w:szCs w:val="18"/>
              </w:rPr>
              <w:fldChar w:fldCharType="end"/>
            </w:r>
            <w:r w:rsidRPr="002B5C70">
              <w:rPr>
                <w:sz w:val="18"/>
                <w:szCs w:val="18"/>
              </w:rPr>
              <w:t xml:space="preserve">80. She was later expelled from the party. </w:t>
            </w:r>
          </w:p>
        </w:tc>
      </w:tr>
      <w:tr w:rsidR="00B03CD0"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B03CD0" w:rsidRPr="002B5C70" w:rsidRDefault="00B03CD0" w:rsidP="00B03CD0">
            <w:pPr>
              <w:rPr>
                <w:b w:val="0"/>
                <w:sz w:val="18"/>
                <w:szCs w:val="18"/>
              </w:rPr>
            </w:pPr>
            <w:r w:rsidRPr="002B5C70">
              <w:rPr>
                <w:b w:val="0"/>
                <w:sz w:val="18"/>
                <w:szCs w:val="18"/>
              </w:rPr>
              <w:t xml:space="preserve">Marlene Guest </w:t>
            </w:r>
          </w:p>
          <w:p w:rsidR="00B03CD0" w:rsidRPr="002B5C70" w:rsidRDefault="00B03CD0" w:rsidP="00B03CD0">
            <w:pPr>
              <w:rPr>
                <w:b w:val="0"/>
                <w:sz w:val="18"/>
                <w:szCs w:val="18"/>
              </w:rPr>
            </w:pPr>
            <w:r w:rsidRPr="002B5C70">
              <w:rPr>
                <w:b w:val="0"/>
                <w:sz w:val="18"/>
                <w:szCs w:val="18"/>
              </w:rPr>
              <w:t xml:space="preserve">United Kingdom </w:t>
            </w:r>
          </w:p>
        </w:tc>
        <w:tc>
          <w:tcPr>
            <w:tcW w:w="139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nationalism </w:t>
            </w:r>
          </w:p>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p>
        </w:tc>
        <w:tc>
          <w:tcPr>
            <w:tcW w:w="143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British National Party, BNP Wives</w:t>
            </w:r>
          </w:p>
        </w:tc>
        <w:tc>
          <w:tcPr>
            <w:tcW w:w="4894"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Guest was a BNP organiser and frequent party candidate in Rotherham </w:t>
            </w:r>
            <w:r w:rsidRPr="002B5C70">
              <w:rPr>
                <w:sz w:val="18"/>
                <w:szCs w:val="18"/>
              </w:rPr>
              <w:fldChar w:fldCharType="begin"/>
            </w:r>
            <w:r w:rsidRPr="002B5C70">
              <w:rPr>
                <w:sz w:val="18"/>
                <w:szCs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szCs w:val="18"/>
              </w:rPr>
              <w:fldChar w:fldCharType="separate"/>
            </w:r>
            <w:r w:rsidRPr="002B5C70">
              <w:rPr>
                <w:noProof/>
                <w:sz w:val="18"/>
                <w:szCs w:val="18"/>
              </w:rPr>
              <w:t>(Durham 2015)</w:t>
            </w:r>
            <w:r w:rsidRPr="002B5C70">
              <w:rPr>
                <w:sz w:val="18"/>
                <w:szCs w:val="18"/>
              </w:rPr>
              <w:fldChar w:fldCharType="end"/>
            </w:r>
            <w:r w:rsidRPr="002B5C70">
              <w:rPr>
                <w:sz w:val="18"/>
                <w:szCs w:val="18"/>
              </w:rPr>
              <w:t>81. She also featured in the SKYTV BNP Wives documentary.</w:t>
            </w:r>
          </w:p>
        </w:tc>
      </w:tr>
      <w:tr w:rsidR="00B03CD0"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B03CD0" w:rsidRPr="002B5C70" w:rsidRDefault="00B03CD0" w:rsidP="00B03CD0">
            <w:pPr>
              <w:rPr>
                <w:b w:val="0"/>
                <w:sz w:val="18"/>
                <w:szCs w:val="18"/>
              </w:rPr>
            </w:pPr>
            <w:r w:rsidRPr="002B5C70">
              <w:rPr>
                <w:b w:val="0"/>
                <w:sz w:val="18"/>
                <w:szCs w:val="18"/>
              </w:rPr>
              <w:t>Lynne Mozar</w:t>
            </w:r>
          </w:p>
          <w:p w:rsidR="00B03CD0" w:rsidRPr="002B5C70" w:rsidRDefault="00B03CD0" w:rsidP="00B03CD0">
            <w:pPr>
              <w:rPr>
                <w:b w:val="0"/>
                <w:sz w:val="18"/>
                <w:szCs w:val="18"/>
              </w:rPr>
            </w:pPr>
            <w:r w:rsidRPr="002B5C70">
              <w:rPr>
                <w:b w:val="0"/>
                <w:sz w:val="18"/>
                <w:szCs w:val="18"/>
              </w:rPr>
              <w:t>United Kingdom</w:t>
            </w:r>
          </w:p>
        </w:tc>
        <w:tc>
          <w:tcPr>
            <w:tcW w:w="139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White nationalism </w:t>
            </w:r>
          </w:p>
        </w:tc>
        <w:tc>
          <w:tcPr>
            <w:tcW w:w="1433"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PROFAM and BNP Wives </w:t>
            </w:r>
          </w:p>
        </w:tc>
        <w:tc>
          <w:tcPr>
            <w:tcW w:w="4894" w:type="dxa"/>
          </w:tcPr>
          <w:p w:rsidR="00B03CD0" w:rsidRPr="002B5C70" w:rsidRDefault="00B03CD0" w:rsidP="00B03CD0">
            <w:pPr>
              <w:cnfStyle w:val="000000000000" w:firstRow="0" w:lastRow="0" w:firstColumn="0" w:lastColumn="0" w:oddVBand="0" w:evenVBand="0" w:oddHBand="0" w:evenHBand="0" w:firstRowFirstColumn="0" w:firstRowLastColumn="0" w:lastRowFirstColumn="0" w:lastRowLastColumn="0"/>
              <w:rPr>
                <w:sz w:val="18"/>
                <w:szCs w:val="18"/>
              </w:rPr>
            </w:pPr>
            <w:r w:rsidRPr="002B5C70">
              <w:rPr>
                <w:sz w:val="18"/>
                <w:szCs w:val="18"/>
              </w:rPr>
              <w:t xml:space="preserve">Mozar set up the PROFAM website ostensibly separate to BNP, while </w:t>
            </w:r>
            <w:r w:rsidR="000D3338">
              <w:rPr>
                <w:sz w:val="18"/>
                <w:szCs w:val="18"/>
              </w:rPr>
              <w:t>she herself held BNP membership</w:t>
            </w:r>
            <w:r w:rsidRPr="002B5C70">
              <w:rPr>
                <w:sz w:val="18"/>
                <w:szCs w:val="18"/>
              </w:rPr>
              <w:t xml:space="preserve"> </w:t>
            </w:r>
            <w:r w:rsidRPr="002B5C70">
              <w:rPr>
                <w:sz w:val="18"/>
                <w:szCs w:val="18"/>
              </w:rPr>
              <w:fldChar w:fldCharType="begin"/>
            </w:r>
            <w:r w:rsidRPr="002B5C70">
              <w:rPr>
                <w:sz w:val="18"/>
                <w:szCs w:val="18"/>
              </w:rPr>
              <w:instrText xml:space="preserve"> ADDIN EN.CITE &lt;EndNote&gt;&lt;Cite&gt;&lt;Author&gt;Durham&lt;/Author&gt;&lt;Year&gt;2015&lt;/Year&gt;&lt;RecNum&gt;830&lt;/RecNum&gt;&lt;DisplayText&gt;(Durham 2015)&lt;/DisplayText&gt;&lt;record&gt;&lt;rec-number&gt;830&lt;/rec-number&gt;&lt;foreign-keys&gt;&lt;key app="EN" db-id="tt9avpztkswaa1errpsvdse5zfw5aae9as2e" timestamp="1584416188"&gt;830&lt;/key&gt;&lt;/foreign-keys&gt;&lt;ref-type name="Book Section"&gt;5&lt;/ref-type&gt;&lt;contributors&gt;&lt;authors&gt;&lt;author&gt;Martin Durham&lt;/author&gt;&lt;/authors&gt;&lt;secondary-authors&gt;&lt;author&gt;Nigel Copsey&lt;/author&gt;&lt;author&gt;John E. Richardson&lt;/author&gt;&lt;/secondary-authors&gt;&lt;/contributors&gt;&lt;titles&gt;&lt;title&gt;Securing the future of our race: Women in the culture of the modernday BNP&lt;/title&gt;&lt;secondary-title&gt;Cultures of the Post-War British Fascism&lt;/secondary-title&gt;&lt;tertiary-title&gt;Routledge Studies in Fascism and the Far Right&lt;/tertiary-title&gt;&lt;/titles&gt;&lt;dates&gt;&lt;year&gt;2015&lt;/year&gt;&lt;/dates&gt;&lt;pub-location&gt;New York&lt;/pub-location&gt;&lt;publisher&gt;Routledge&lt;/publisher&gt;&lt;urls&gt;&lt;/urls&gt;&lt;/record&gt;&lt;/Cite&gt;&lt;/EndNote&gt;</w:instrText>
            </w:r>
            <w:r w:rsidRPr="002B5C70">
              <w:rPr>
                <w:sz w:val="18"/>
                <w:szCs w:val="18"/>
              </w:rPr>
              <w:fldChar w:fldCharType="separate"/>
            </w:r>
            <w:r w:rsidRPr="002B5C70">
              <w:rPr>
                <w:noProof/>
                <w:sz w:val="18"/>
                <w:szCs w:val="18"/>
              </w:rPr>
              <w:t>(Durham 2015)</w:t>
            </w:r>
            <w:r w:rsidRPr="002B5C70">
              <w:rPr>
                <w:sz w:val="18"/>
                <w:szCs w:val="18"/>
              </w:rPr>
              <w:fldChar w:fldCharType="end"/>
            </w:r>
            <w:r w:rsidRPr="002B5C70">
              <w:rPr>
                <w:sz w:val="18"/>
                <w:szCs w:val="18"/>
              </w:rPr>
              <w:t xml:space="preserve">79.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 xml:space="preserve">Kay Ryan </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AKKKK</w:t>
            </w:r>
          </w:p>
        </w:tc>
        <w:tc>
          <w:tcPr>
            <w:tcW w:w="4894" w:type="dxa"/>
          </w:tcPr>
          <w:p w:rsidR="00A15ED9" w:rsidRPr="002B5C70" w:rsidRDefault="00A15ED9" w:rsidP="002E689A">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Ryan is also known as </w:t>
            </w:r>
            <w:r w:rsidRPr="00A15ED9">
              <w:rPr>
                <w:sz w:val="18"/>
              </w:rPr>
              <w:t>Kathryn Christy Sonner Negley Hedrick</w:t>
            </w:r>
            <w:r>
              <w:rPr>
                <w:sz w:val="18"/>
              </w:rPr>
              <w:t xml:space="preserve">. </w:t>
            </w:r>
            <w:r w:rsidRPr="002B5C70">
              <w:rPr>
                <w:sz w:val="18"/>
              </w:rPr>
              <w:t>In 1999, Ryan was the state leader of the American Knights of the Ku Klu</w:t>
            </w:r>
            <w:r w:rsidR="000D3338">
              <w:rPr>
                <w:sz w:val="18"/>
              </w:rPr>
              <w:t>x Klan (AK KKK) in Pennsylvania</w:t>
            </w:r>
            <w:r w:rsidRPr="002B5C70">
              <w:rPr>
                <w:sz w:val="18"/>
              </w:rPr>
              <w:t xml:space="preserve"> </w:t>
            </w:r>
            <w:r w:rsidRPr="002B5C70">
              <w:rPr>
                <w:sz w:val="18"/>
              </w:rPr>
              <w:fldChar w:fldCharType="begin"/>
            </w:r>
            <w:r w:rsidR="002E689A">
              <w:rPr>
                <w:sz w:val="18"/>
              </w:rPr>
              <w:instrText xml:space="preserve"> ADDIN EN.CITE &lt;EndNote&gt;&lt;Cite&gt;&lt;Author&gt;SPLC&lt;/Author&gt;&lt;Year&gt;1999&lt;/Year&gt;&lt;RecNum&gt;857&lt;/RecNum&gt;&lt;DisplayText&gt;(SPLC 1999)&lt;/DisplayText&gt;&lt;record&gt;&lt;rec-number&gt;857&lt;/rec-number&gt;&lt;foreign-keys&gt;&lt;key app="EN" db-id="tt9avpztkswaa1errpsvdse5zfw5aae9as2e" timestamp="1585629224"&gt;857&lt;/key&gt;&lt;/foreign-keys&gt;&lt;ref-type name="Web Page"&gt;12&lt;/ref-type&gt;&lt;contributors&gt;&lt;authors&gt;&lt;author&gt;SPLC&lt;/author&gt;&lt;/authors&gt;&lt;/contributors&gt;&lt;titles&gt;&lt;title&gt;Women in the Neo-Nazi group World Church of the Creator Speak Out&lt;/title&gt;&lt;secondary-title&gt;Intelligence Report&lt;/secondary-title&gt;&lt;/titles&gt;&lt;volume&gt;2020&lt;/volume&gt;&lt;number&gt;31 March&lt;/number&gt;&lt;dates&gt;&lt;year&gt;1999&lt;/year&gt;&lt;/dates&gt;&lt;pub-location&gt;Southern Poverty Law Centre&lt;/pub-location&gt;&lt;urls&gt;&lt;related-urls&gt;&lt;url&gt;https://www.splcenter.org/fighting-hate/intelligence-report/1999/women-neo-nazi-group-world-church-creator-speak-out&lt;/url&gt;&lt;/related-urls&gt;&lt;/urls&gt;&lt;/record&gt;&lt;/Cite&gt;&lt;/EndNote&gt;</w:instrText>
            </w:r>
            <w:r w:rsidRPr="002B5C70">
              <w:rPr>
                <w:sz w:val="18"/>
              </w:rPr>
              <w:fldChar w:fldCharType="separate"/>
            </w:r>
            <w:r w:rsidRPr="002B5C70">
              <w:rPr>
                <w:noProof/>
                <w:sz w:val="18"/>
              </w:rPr>
              <w:t>(SPLC 1999)</w:t>
            </w:r>
            <w:r w:rsidRPr="002B5C70">
              <w:rPr>
                <w:sz w:val="18"/>
              </w:rPr>
              <w:fldChar w:fldCharType="end"/>
            </w:r>
            <w:r w:rsidR="000D3338">
              <w:rPr>
                <w:sz w:val="18"/>
              </w:rPr>
              <w:t>.</w:t>
            </w:r>
            <w:r w:rsidRPr="002B5C70">
              <w:rPr>
                <w:sz w:val="18"/>
              </w:rPr>
              <w:t xml:space="preserve">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Ann Corcoran</w:t>
            </w:r>
          </w:p>
          <w:p w:rsidR="00A15ED9" w:rsidRPr="002B5C70" w:rsidRDefault="00A15ED9" w:rsidP="00A15ED9">
            <w:pPr>
              <w:rPr>
                <w:b w:val="0"/>
                <w:sz w:val="18"/>
              </w:rPr>
            </w:pPr>
            <w:r>
              <w:rPr>
                <w:b w:val="0"/>
                <w:sz w:val="18"/>
              </w:rPr>
              <w:t>United States</w:t>
            </w:r>
            <w:r w:rsidRPr="002B5C70">
              <w:rPr>
                <w:b w:val="0"/>
                <w:sz w:val="18"/>
              </w:rPr>
              <w:t xml:space="preserve"> </w:t>
            </w:r>
          </w:p>
        </w:tc>
        <w:tc>
          <w:tcPr>
            <w:tcW w:w="1393" w:type="dxa"/>
          </w:tcPr>
          <w:p w:rsidR="00A15ED9" w:rsidRPr="002B5C70" w:rsidRDefault="00673CA3" w:rsidP="00A15ED9">
            <w:pPr>
              <w:cnfStyle w:val="000000000000" w:firstRow="0" w:lastRow="0" w:firstColumn="0" w:lastColumn="0" w:oddVBand="0" w:evenVBand="0" w:oddHBand="0" w:evenHBand="0" w:firstRowFirstColumn="0" w:firstRowLastColumn="0" w:lastRowFirstColumn="0" w:lastRowLastColumn="0"/>
              <w:rPr>
                <w:sz w:val="18"/>
              </w:rPr>
            </w:pPr>
            <w:r>
              <w:rPr>
                <w:sz w:val="18"/>
              </w:rPr>
              <w:t>Anti-immigration</w:t>
            </w:r>
          </w:p>
        </w:tc>
        <w:tc>
          <w:tcPr>
            <w:tcW w:w="1433" w:type="dxa"/>
          </w:tcPr>
          <w:p w:rsidR="00A15ED9" w:rsidRPr="002B5C70" w:rsidRDefault="00673CA3"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NA </w:t>
            </w:r>
          </w:p>
        </w:tc>
        <w:tc>
          <w:tcPr>
            <w:tcW w:w="4894" w:type="dxa"/>
          </w:tcPr>
          <w:p w:rsidR="00A15ED9" w:rsidRPr="002B5C70" w:rsidRDefault="00673CA3" w:rsidP="00673CA3">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Corcoran is an anti-immigration and anti-refugee activist who heads Refugee Resettlement Watch and is the author of </w:t>
            </w:r>
            <w:r w:rsidRPr="00673CA3">
              <w:rPr>
                <w:i/>
                <w:sz w:val="18"/>
              </w:rPr>
              <w:t>Refugee Resettlement and Hijra to America</w:t>
            </w:r>
            <w:r>
              <w:rPr>
                <w:sz w:val="18"/>
              </w:rPr>
              <w:t xml:space="preserve"> </w:t>
            </w:r>
            <w:r>
              <w:rPr>
                <w:sz w:val="18"/>
              </w:rPr>
              <w:fldChar w:fldCharType="begin"/>
            </w:r>
            <w:r>
              <w:rPr>
                <w:sz w:val="18"/>
              </w:rPr>
              <w:instrText xml:space="preserve"> ADDIN EN.CITE &lt;EndNote&gt;&lt;Cite&gt;&lt;Author&gt;Griswold&lt;/Author&gt;&lt;Year&gt;2016&lt;/Year&gt;&lt;RecNum&gt;893&lt;/RecNum&gt;&lt;DisplayText&gt;(Griswold 2016)&lt;/DisplayText&gt;&lt;record&gt;&lt;rec-number&gt;893&lt;/rec-number&gt;&lt;foreign-keys&gt;&lt;key app="EN" db-id="tt9avpztkswaa1errpsvdse5zfw5aae9as2e" timestamp="1587103163"&gt;893&lt;/key&gt;&lt;/foreign-keys&gt;&lt;ref-type name="Newspaper Article"&gt;23&lt;/ref-type&gt;&lt;contributors&gt;&lt;authors&gt;&lt;author&gt;Eliza Griswold&lt;/author&gt;&lt;/authors&gt;&lt;/contributors&gt;&lt;titles&gt;&lt;title&gt;Why is it so difficult for Syruan refugees to get into the US?&lt;/title&gt;&lt;secondary-title&gt;New York Times&lt;/secondary-title&gt;&lt;/titles&gt;&lt;dates&gt;&lt;year&gt;2016&lt;/year&gt;&lt;pub-dates&gt;&lt;date&gt;20 January&lt;/date&gt;&lt;/pub-dates&gt;&lt;/dates&gt;&lt;urls&gt;&lt;related-urls&gt;&lt;url&gt;https://www.nytimes.com/2016/01/24/magazine/why-is-it-so-difficult-for-syrian-refugees-to-get-into-the-us.html&lt;/url&gt;&lt;/related-urls&gt;&lt;/urls&gt;&lt;/record&gt;&lt;/Cite&gt;&lt;/EndNote&gt;</w:instrText>
            </w:r>
            <w:r>
              <w:rPr>
                <w:sz w:val="18"/>
              </w:rPr>
              <w:fldChar w:fldCharType="separate"/>
            </w:r>
            <w:r>
              <w:rPr>
                <w:noProof/>
                <w:sz w:val="18"/>
              </w:rPr>
              <w:t>(Griswold 2016)</w:t>
            </w:r>
            <w:r>
              <w:rPr>
                <w:sz w:val="18"/>
              </w:rPr>
              <w:fldChar w:fldCharType="end"/>
            </w:r>
            <w:r>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 xml:space="preserve">Alison Weir </w:t>
            </w:r>
          </w:p>
          <w:p w:rsidR="00E01FB7" w:rsidRPr="002B5C70" w:rsidRDefault="00E01FB7" w:rsidP="00A15ED9">
            <w:pPr>
              <w:rPr>
                <w:b w:val="0"/>
                <w:sz w:val="18"/>
              </w:rPr>
            </w:pPr>
            <w:r>
              <w:rPr>
                <w:b w:val="0"/>
                <w:sz w:val="18"/>
              </w:rPr>
              <w:t>United Kingdom</w:t>
            </w:r>
          </w:p>
        </w:tc>
        <w:tc>
          <w:tcPr>
            <w:tcW w:w="1393" w:type="dxa"/>
          </w:tcPr>
          <w:p w:rsidR="00A15ED9" w:rsidRPr="002B5C70" w:rsidRDefault="00673CA3" w:rsidP="00A15ED9">
            <w:pPr>
              <w:cnfStyle w:val="000000000000" w:firstRow="0" w:lastRow="0" w:firstColumn="0" w:lastColumn="0" w:oddVBand="0" w:evenVBand="0" w:oddHBand="0" w:evenHBand="0" w:firstRowFirstColumn="0" w:firstRowLastColumn="0" w:lastRowFirstColumn="0" w:lastRowLastColumn="0"/>
              <w:rPr>
                <w:sz w:val="18"/>
              </w:rPr>
            </w:pPr>
            <w:r>
              <w:rPr>
                <w:sz w:val="18"/>
              </w:rPr>
              <w:t>Anti-Semitism</w:t>
            </w:r>
          </w:p>
        </w:tc>
        <w:tc>
          <w:tcPr>
            <w:tcW w:w="1433" w:type="dxa"/>
          </w:tcPr>
          <w:p w:rsidR="00A15ED9" w:rsidRPr="002B5C70" w:rsidRDefault="00E01FB7" w:rsidP="00A15ED9">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tcPr>
          <w:p w:rsidR="00A15ED9" w:rsidRPr="002B5C70" w:rsidRDefault="00673CA3" w:rsidP="00673CA3">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eir runs If Americans Knew, an organisation which claims to tell Americans the truth which is supposedly withheld by news media.  The ADL argues that Weir is anti-Semitic </w:t>
            </w:r>
            <w:r>
              <w:rPr>
                <w:sz w:val="18"/>
              </w:rPr>
              <w:fldChar w:fldCharType="begin"/>
            </w:r>
            <w:r>
              <w:rPr>
                <w:sz w:val="18"/>
              </w:rPr>
              <w:instrText xml:space="preserve"> ADDIN EN.CITE &lt;EndNote&gt;&lt;Cite&gt;&lt;Author&gt;ADL&lt;/Author&gt;&lt;Year&gt;2013&lt;/Year&gt;&lt;RecNum&gt;894&lt;/RecNum&gt;&lt;DisplayText&gt;(ADL 2013)&lt;/DisplayText&gt;&lt;record&gt;&lt;rec-number&gt;894&lt;/rec-number&gt;&lt;foreign-keys&gt;&lt;key app="EN" db-id="tt9avpztkswaa1errpsvdse5zfw5aae9as2e" timestamp="1587103304"&gt;894&lt;/key&gt;&lt;/foreign-keys&gt;&lt;ref-type name="Web Page"&gt;12&lt;/ref-type&gt;&lt;contributors&gt;&lt;authors&gt;&lt;author&gt;ADL&lt;/author&gt;&lt;/authors&gt;&lt;/contributors&gt;&lt;titles&gt;&lt;title&gt;Alison Weir&lt;/title&gt;&lt;/titles&gt;&lt;volume&gt;2020&lt;/volume&gt;&lt;number&gt;17 April&lt;/number&gt;&lt;dates&gt;&lt;year&gt;2013&lt;/year&gt;&lt;/dates&gt;&lt;publisher&gt;Anti-Defamation League&lt;/publisher&gt;&lt;urls&gt;&lt;related-urls&gt;&lt;url&gt;https://www.adl.org/sites/default/files/documents/assets/pdf/israel-international/Alison_Weir_Backgrounder-NW.pdf&lt;/url&gt;&lt;/related-urls&gt;&lt;/urls&gt;&lt;/record&gt;&lt;/Cite&gt;&lt;/EndNote&gt;</w:instrText>
            </w:r>
            <w:r>
              <w:rPr>
                <w:sz w:val="18"/>
              </w:rPr>
              <w:fldChar w:fldCharType="separate"/>
            </w:r>
            <w:r>
              <w:rPr>
                <w:noProof/>
                <w:sz w:val="18"/>
              </w:rPr>
              <w:t>(ADL 2013)</w:t>
            </w:r>
            <w:r>
              <w:rPr>
                <w:sz w:val="18"/>
              </w:rPr>
              <w:fldChar w:fldCharType="end"/>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sidRPr="002B5C70">
              <w:rPr>
                <w:b w:val="0"/>
                <w:sz w:val="18"/>
              </w:rPr>
              <w:t>Alison Chabloz</w:t>
            </w:r>
          </w:p>
        </w:tc>
        <w:tc>
          <w:tcPr>
            <w:tcW w:w="1393" w:type="dxa"/>
          </w:tcPr>
          <w:p w:rsidR="00A15ED9" w:rsidRPr="002B5C70" w:rsidRDefault="00673CA3"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Anti-Semitism </w:t>
            </w:r>
          </w:p>
        </w:tc>
        <w:tc>
          <w:tcPr>
            <w:tcW w:w="1433" w:type="dxa"/>
          </w:tcPr>
          <w:p w:rsidR="00A15ED9" w:rsidRPr="002B5C70" w:rsidRDefault="00E01FB7" w:rsidP="00A15ED9">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tcPr>
          <w:p w:rsidR="00A15ED9" w:rsidRPr="002B5C70" w:rsidRDefault="00673CA3" w:rsidP="00E01FB7">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Chabloz is a blogger known for writing and performing songs which mock the holocaust. She was </w:t>
            </w:r>
            <w:r w:rsidR="00E01FB7">
              <w:rPr>
                <w:sz w:val="18"/>
              </w:rPr>
              <w:t xml:space="preserve">convicted and handed a 20 week suspended sentence </w:t>
            </w:r>
            <w:r w:rsidR="00E01FB7">
              <w:rPr>
                <w:sz w:val="18"/>
              </w:rPr>
              <w:fldChar w:fldCharType="begin"/>
            </w:r>
            <w:r w:rsidR="00E01FB7">
              <w:rPr>
                <w:sz w:val="18"/>
              </w:rPr>
              <w:instrText xml:space="preserve"> ADDIN EN.CITE &lt;EndNote&gt;&lt;Cite&gt;&lt;Year&gt;2019&lt;/Year&gt;&lt;RecNum&gt;895&lt;/RecNum&gt;&lt;DisplayText&gt;(2019)&lt;/DisplayText&gt;&lt;record&gt;&lt;rec-number&gt;895&lt;/rec-number&gt;&lt;foreign-keys&gt;&lt;key app="EN" db-id="tt9avpztkswaa1errpsvdse5zfw5aae9as2e" timestamp="1587103753"&gt;895&lt;/key&gt;&lt;/foreign-keys&gt;&lt;ref-type name="Newspaper Article"&gt;23&lt;/ref-type&gt;&lt;contributors&gt;&lt;/contributors&gt;&lt;titles&gt;&lt;title&gt;Alison Chabloz has anti-Semitic songs conviction upheld&lt;/title&gt;&lt;secondary-title&gt;BBC News&lt;/secondary-title&gt;&lt;/titles&gt;&lt;dates&gt;&lt;year&gt;2019&lt;/year&gt;&lt;pub-dates&gt;&lt;date&gt;13 February&lt;/date&gt;&lt;/pub-dates&gt;&lt;/dates&gt;&lt;urls&gt;&lt;related-urls&gt;&lt;url&gt;https://www.bbc.com/news/uk-england-derbyshire-47230443&lt;/url&gt;&lt;/related-urls&gt;&lt;/urls&gt;&lt;/record&gt;&lt;/Cite&gt;&lt;/EndNote&gt;</w:instrText>
            </w:r>
            <w:r w:rsidR="00E01FB7">
              <w:rPr>
                <w:sz w:val="18"/>
              </w:rPr>
              <w:fldChar w:fldCharType="separate"/>
            </w:r>
            <w:r w:rsidR="00E01FB7">
              <w:rPr>
                <w:noProof/>
                <w:sz w:val="18"/>
              </w:rPr>
              <w:t>(2019)</w:t>
            </w:r>
            <w:r w:rsidR="00E01FB7">
              <w:rPr>
                <w:sz w:val="18"/>
              </w:rPr>
              <w:fldChar w:fldCharType="end"/>
            </w:r>
            <w:r w:rsidR="00E01FB7">
              <w:rPr>
                <w:sz w:val="18"/>
              </w:rPr>
              <w:t xml:space="preserve">.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Monika Schaefer</w:t>
            </w:r>
          </w:p>
          <w:p w:rsidR="00A15ED9" w:rsidRPr="002B5C70" w:rsidRDefault="00A15ED9" w:rsidP="00A15ED9">
            <w:pPr>
              <w:rPr>
                <w:b w:val="0"/>
                <w:sz w:val="18"/>
              </w:rPr>
            </w:pPr>
            <w:r>
              <w:rPr>
                <w:b w:val="0"/>
                <w:sz w:val="18"/>
              </w:rPr>
              <w:t xml:space="preserve">Canada </w:t>
            </w:r>
          </w:p>
        </w:tc>
        <w:tc>
          <w:tcPr>
            <w:tcW w:w="1393" w:type="dxa"/>
          </w:tcPr>
          <w:p w:rsidR="00A15ED9" w:rsidRPr="002B5C70" w:rsidRDefault="00E01FB7"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Holocaust denial </w:t>
            </w:r>
          </w:p>
        </w:tc>
        <w:tc>
          <w:tcPr>
            <w:tcW w:w="1433" w:type="dxa"/>
          </w:tcPr>
          <w:p w:rsidR="00A15ED9" w:rsidRPr="002B5C70" w:rsidRDefault="00AC0606" w:rsidP="00A15ED9">
            <w:pPr>
              <w:cnfStyle w:val="000000000000" w:firstRow="0" w:lastRow="0" w:firstColumn="0" w:lastColumn="0" w:oddVBand="0" w:evenVBand="0" w:oddHBand="0" w:evenHBand="0" w:firstRowFirstColumn="0" w:firstRowLastColumn="0" w:lastRowFirstColumn="0" w:lastRowLastColumn="0"/>
              <w:rPr>
                <w:sz w:val="18"/>
              </w:rPr>
            </w:pPr>
            <w:r>
              <w:rPr>
                <w:sz w:val="18"/>
              </w:rPr>
              <w:t>NA</w:t>
            </w:r>
          </w:p>
        </w:tc>
        <w:tc>
          <w:tcPr>
            <w:tcW w:w="4894" w:type="dxa"/>
          </w:tcPr>
          <w:p w:rsidR="00A15ED9" w:rsidRPr="002B5C70" w:rsidRDefault="00E01FB7" w:rsidP="00E01FB7">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Schaefer is a Youtube personality known for calling the Holocaust the “six-million lie.” Schaefer, and her brother Alfred, were convicted for incitement to hatred while in Germany for Sylvia Stolz’s trial for the same charge </w:t>
            </w:r>
            <w:r>
              <w:rPr>
                <w:sz w:val="18"/>
              </w:rPr>
              <w:fldChar w:fldCharType="begin"/>
            </w:r>
            <w:r>
              <w:rPr>
                <w:sz w:val="18"/>
              </w:rPr>
              <w:instrText xml:space="preserve"> ADDIN EN.CITE &lt;EndNote&gt;&lt;Cite&gt;&lt;Author&gt;Snowdon&lt;/Author&gt;&lt;Year&gt;2018&lt;/Year&gt;&lt;RecNum&gt;896&lt;/RecNum&gt;&lt;DisplayText&gt;(Snowdon 2018)&lt;/DisplayText&gt;&lt;record&gt;&lt;rec-number&gt;896&lt;/rec-number&gt;&lt;foreign-keys&gt;&lt;key app="EN" db-id="tt9avpztkswaa1errpsvdse5zfw5aae9as2e" timestamp="1587103895"&gt;896&lt;/key&gt;&lt;/foreign-keys&gt;&lt;ref-type name="Newspaper Article"&gt;23&lt;/ref-type&gt;&lt;contributors&gt;&lt;authors&gt;&lt;author&gt;Wallis Snowdon&lt;/author&gt;&lt;/authors&gt;&lt;/contributors&gt;&lt;titles&gt;&lt;title&gt;Alberta Holocaust denier convicted in Germany for &amp;apos;incitement to hatred&amp;apos;&lt;/title&gt;&lt;secondary-title&gt;CBC News&lt;/secondary-title&gt;&lt;/titles&gt;&lt;dates&gt;&lt;year&gt;2018&lt;/year&gt;&lt;pub-dates&gt;&lt;date&gt;27 October&lt;/date&gt;&lt;/pub-dates&gt;&lt;/dates&gt;&lt;urls&gt;&lt;related-urls&gt;&lt;url&gt;https://www.cbc.ca/news/canada/edmonton/monika-schaefer-holocaust-denial-alberta-germany-1.4880175&lt;/url&gt;&lt;/related-urls&gt;&lt;/urls&gt;&lt;/record&gt;&lt;/Cite&gt;&lt;/EndNote&gt;</w:instrText>
            </w:r>
            <w:r>
              <w:rPr>
                <w:sz w:val="18"/>
              </w:rPr>
              <w:fldChar w:fldCharType="separate"/>
            </w:r>
            <w:r>
              <w:rPr>
                <w:noProof/>
                <w:sz w:val="18"/>
              </w:rPr>
              <w:t>(Snowdon 2018)</w:t>
            </w:r>
            <w:r>
              <w:rPr>
                <w:sz w:val="18"/>
              </w:rPr>
              <w:fldChar w:fldCharType="end"/>
            </w:r>
            <w:r w:rsidR="000D3338">
              <w:rPr>
                <w:sz w:val="18"/>
              </w:rPr>
              <w:t>.</w:t>
            </w:r>
          </w:p>
        </w:tc>
      </w:tr>
      <w:tr w:rsidR="00A15ED9" w:rsidRPr="002B5C70" w:rsidTr="00E565F5">
        <w:tc>
          <w:tcPr>
            <w:cnfStyle w:val="001000000000" w:firstRow="0" w:lastRow="0" w:firstColumn="1" w:lastColumn="0" w:oddVBand="0" w:evenVBand="0" w:oddHBand="0" w:evenHBand="0" w:firstRowFirstColumn="0" w:firstRowLastColumn="0" w:lastRowFirstColumn="0" w:lastRowLastColumn="0"/>
            <w:tcW w:w="1296" w:type="dxa"/>
            <w:shd w:val="clear" w:color="auto" w:fill="auto"/>
          </w:tcPr>
          <w:p w:rsidR="00A15ED9" w:rsidRPr="00E565F5" w:rsidRDefault="00A15ED9" w:rsidP="00A15ED9">
            <w:pPr>
              <w:rPr>
                <w:b w:val="0"/>
                <w:sz w:val="18"/>
              </w:rPr>
            </w:pPr>
            <w:r w:rsidRPr="00E565F5">
              <w:rPr>
                <w:b w:val="0"/>
                <w:sz w:val="18"/>
              </w:rPr>
              <w:t xml:space="preserve">Zillah Craig </w:t>
            </w:r>
          </w:p>
          <w:p w:rsidR="00A15ED9" w:rsidRPr="00E565F5" w:rsidRDefault="00A15ED9" w:rsidP="00A15ED9">
            <w:pPr>
              <w:rPr>
                <w:b w:val="0"/>
                <w:sz w:val="18"/>
              </w:rPr>
            </w:pPr>
            <w:r w:rsidRPr="00E565F5">
              <w:rPr>
                <w:b w:val="0"/>
                <w:sz w:val="18"/>
              </w:rPr>
              <w:t>United States</w:t>
            </w:r>
          </w:p>
        </w:tc>
        <w:tc>
          <w:tcPr>
            <w:tcW w:w="1393" w:type="dxa"/>
            <w:shd w:val="clear" w:color="auto" w:fill="auto"/>
          </w:tcPr>
          <w:p w:rsidR="00A15ED9" w:rsidRPr="00E565F5"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E565F5">
              <w:rPr>
                <w:sz w:val="18"/>
              </w:rPr>
              <w:t xml:space="preserve">Christian Identity  </w:t>
            </w:r>
          </w:p>
        </w:tc>
        <w:tc>
          <w:tcPr>
            <w:tcW w:w="1433" w:type="dxa"/>
            <w:shd w:val="clear" w:color="auto" w:fill="auto"/>
          </w:tcPr>
          <w:p w:rsidR="00A15ED9" w:rsidRPr="00E565F5"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E565F5">
              <w:rPr>
                <w:sz w:val="18"/>
              </w:rPr>
              <w:t>The Order, Bruder Schweigen</w:t>
            </w:r>
          </w:p>
        </w:tc>
        <w:tc>
          <w:tcPr>
            <w:tcW w:w="4894" w:type="dxa"/>
            <w:shd w:val="clear" w:color="auto" w:fill="auto"/>
          </w:tcPr>
          <w:p w:rsidR="00A15ED9" w:rsidRPr="00E565F5" w:rsidRDefault="00E565F5" w:rsidP="00E565F5">
            <w:pPr>
              <w:cnfStyle w:val="000000000000" w:firstRow="0" w:lastRow="0" w:firstColumn="0" w:lastColumn="0" w:oddVBand="0" w:evenVBand="0" w:oddHBand="0" w:evenHBand="0" w:firstRowFirstColumn="0" w:firstRowLastColumn="0" w:lastRowFirstColumn="0" w:lastRowLastColumn="0"/>
              <w:rPr>
                <w:sz w:val="18"/>
              </w:rPr>
            </w:pPr>
            <w:r w:rsidRPr="00E565F5">
              <w:rPr>
                <w:sz w:val="18"/>
              </w:rPr>
              <w:t xml:space="preserve">Zillah was the daughter of Jean Craig of The Order, who became the mistress of Robert Mathews, and mother of his child </w:t>
            </w:r>
            <w:r w:rsidRPr="00E565F5">
              <w:rPr>
                <w:sz w:val="18"/>
              </w:rPr>
              <w:fldChar w:fldCharType="begin"/>
            </w:r>
            <w:r w:rsidRPr="00E565F5">
              <w:rPr>
                <w:sz w:val="18"/>
              </w:rPr>
              <w:instrText xml:space="preserve"> ADDIN EN.CITE &lt;EndNote&gt;&lt;Cite&gt;&lt;Author&gt;Barkun&lt;/Author&gt;&lt;Year&gt;1997&lt;/Year&gt;&lt;RecNum&gt;897&lt;/RecNum&gt;&lt;DisplayText&gt;(Barkun 1997)&lt;/DisplayText&gt;&lt;record&gt;&lt;rec-number&gt;897&lt;/rec-number&gt;&lt;foreign-keys&gt;&lt;key app="EN" db-id="tt9avpztkswaa1errpsvdse5zfw5aae9as2e" timestamp="1587104743"&gt;897&lt;/key&gt;&lt;/foreign-keys&gt;&lt;ref-type name="Book"&gt;6&lt;/ref-type&gt;&lt;contributors&gt;&lt;authors&gt;&lt;author&gt;Michael Barkun&lt;/author&gt;&lt;/authors&gt;&lt;/contributors&gt;&lt;titles&gt;&lt;title&gt;Religion and the Racist Right&lt;/title&gt;&lt;/titles&gt;&lt;dates&gt;&lt;year&gt;1997&lt;/year&gt;&lt;/dates&gt;&lt;pub-location&gt;USA&lt;/pub-location&gt;&lt;publisher&gt;University of North Carolina&lt;/publisher&gt;&lt;urls&gt;&lt;/urls&gt;&lt;/record&gt;&lt;/Cite&gt;&lt;/EndNote&gt;</w:instrText>
            </w:r>
            <w:r w:rsidRPr="00E565F5">
              <w:rPr>
                <w:sz w:val="18"/>
              </w:rPr>
              <w:fldChar w:fldCharType="separate"/>
            </w:r>
            <w:r w:rsidRPr="00E565F5">
              <w:rPr>
                <w:noProof/>
                <w:sz w:val="18"/>
              </w:rPr>
              <w:t>(Barkun 1997)</w:t>
            </w:r>
            <w:r w:rsidRPr="00E565F5">
              <w:rPr>
                <w:sz w:val="18"/>
              </w:rPr>
              <w:fldChar w:fldCharType="end"/>
            </w:r>
            <w:r w:rsidRPr="00E565F5">
              <w:rPr>
                <w:sz w:val="18"/>
              </w:rPr>
              <w:t xml:space="preserve">230.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Brandi Houston</w:t>
            </w:r>
          </w:p>
          <w:p w:rsidR="00A15ED9" w:rsidRPr="002B5C70" w:rsidRDefault="00A15ED9" w:rsidP="00A15ED9">
            <w:pPr>
              <w:rPr>
                <w:b w:val="0"/>
                <w:sz w:val="18"/>
              </w:rPr>
            </w:pPr>
            <w:r>
              <w:rPr>
                <w:b w:val="0"/>
                <w:sz w:val="18"/>
              </w:rPr>
              <w:t xml:space="preserve">United States </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Creativity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World Church of the Creator</w:t>
            </w:r>
          </w:p>
        </w:tc>
        <w:tc>
          <w:tcPr>
            <w:tcW w:w="4894" w:type="dxa"/>
          </w:tcPr>
          <w:p w:rsidR="00A15ED9" w:rsidRPr="002B5C70" w:rsidRDefault="00A15ED9" w:rsidP="002E689A">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In 1999, Houston was the leader of the California chapter of the WCTOC called “Sisterhood” </w:t>
            </w:r>
            <w:r w:rsidRPr="002B5C70">
              <w:rPr>
                <w:sz w:val="18"/>
              </w:rPr>
              <w:fldChar w:fldCharType="begin"/>
            </w:r>
            <w:r w:rsidR="002E689A">
              <w:rPr>
                <w:sz w:val="18"/>
              </w:rPr>
              <w:instrText xml:space="preserve"> ADDIN EN.CITE &lt;EndNote&gt;&lt;Cite&gt;&lt;Author&gt;SPLC&lt;/Author&gt;&lt;Year&gt;1999&lt;/Year&gt;&lt;RecNum&gt;857&lt;/RecNum&gt;&lt;DisplayText&gt;(SPLC 1999)&lt;/DisplayText&gt;&lt;record&gt;&lt;rec-number&gt;857&lt;/rec-number&gt;&lt;foreign-keys&gt;&lt;key app="EN" db-id="tt9avpztkswaa1errpsvdse5zfw5aae9as2e" timestamp="1585629224"&gt;857&lt;/key&gt;&lt;/foreign-keys&gt;&lt;ref-type name="Web Page"&gt;12&lt;/ref-type&gt;&lt;contributors&gt;&lt;authors&gt;&lt;author&gt;SPLC&lt;/author&gt;&lt;/authors&gt;&lt;/contributors&gt;&lt;titles&gt;&lt;title&gt;Women in the Neo-Nazi group World Church of the Creator Speak Out&lt;/title&gt;&lt;secondary-title&gt;Intelligence Report&lt;/secondary-title&gt;&lt;/titles&gt;&lt;volume&gt;2020&lt;/volume&gt;&lt;number&gt;31 March&lt;/number&gt;&lt;dates&gt;&lt;year&gt;1999&lt;/year&gt;&lt;/dates&gt;&lt;pub-location&gt;Southern Poverty Law Centre&lt;/pub-location&gt;&lt;urls&gt;&lt;related-urls&gt;&lt;url&gt;https://www.splcenter.org/fighting-hate/intelligence-report/1999/women-neo-nazi-group-world-church-creator-speak-out&lt;/url&gt;&lt;/related-urls&gt;&lt;/urls&gt;&lt;/record&gt;&lt;/Cite&gt;&lt;/EndNote&gt;</w:instrText>
            </w:r>
            <w:r w:rsidRPr="002B5C70">
              <w:rPr>
                <w:sz w:val="18"/>
              </w:rPr>
              <w:fldChar w:fldCharType="separate"/>
            </w:r>
            <w:r w:rsidRPr="002B5C70">
              <w:rPr>
                <w:noProof/>
                <w:sz w:val="18"/>
              </w:rPr>
              <w:t>(SPLC 1999)</w:t>
            </w:r>
            <w:r w:rsidRPr="002B5C70">
              <w:rPr>
                <w:sz w:val="18"/>
              </w:rPr>
              <w:fldChar w:fldCharType="end"/>
            </w:r>
            <w:r w:rsidRPr="002B5C70">
              <w:rPr>
                <w:sz w:val="18"/>
              </w:rPr>
              <w:t xml:space="preserve">. She published a newsletter and engaged in propaganda creation and distribution, events organising, and recruiting.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 xml:space="preserve">Melody La Rue </w:t>
            </w:r>
          </w:p>
          <w:p w:rsidR="00A15ED9" w:rsidRPr="002B5C70" w:rsidRDefault="00A15ED9" w:rsidP="00A15ED9">
            <w:pPr>
              <w:rPr>
                <w:b w:val="0"/>
                <w:sz w:val="18"/>
              </w:rPr>
            </w:pPr>
            <w:r>
              <w:rPr>
                <w:b w:val="0"/>
                <w:sz w:val="18"/>
              </w:rPr>
              <w:t>United States</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Creativity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orld Church of the Creator </w:t>
            </w:r>
          </w:p>
        </w:tc>
        <w:tc>
          <w:tcPr>
            <w:tcW w:w="4894" w:type="dxa"/>
          </w:tcPr>
          <w:p w:rsidR="00A15ED9" w:rsidRPr="002B5C70" w:rsidRDefault="00A15ED9" w:rsidP="002E689A">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In 1999, La Rue was the leader of the Washington Chapter of the WCTIC called “Sisterhood” </w:t>
            </w:r>
            <w:r w:rsidRPr="002B5C70">
              <w:rPr>
                <w:sz w:val="18"/>
              </w:rPr>
              <w:fldChar w:fldCharType="begin"/>
            </w:r>
            <w:r w:rsidR="002E689A">
              <w:rPr>
                <w:sz w:val="18"/>
              </w:rPr>
              <w:instrText xml:space="preserve"> ADDIN EN.CITE &lt;EndNote&gt;&lt;Cite&gt;&lt;Author&gt;SPLC&lt;/Author&gt;&lt;Year&gt;1999&lt;/Year&gt;&lt;RecNum&gt;857&lt;/RecNum&gt;&lt;DisplayText&gt;(SPLC 1999)&lt;/DisplayText&gt;&lt;record&gt;&lt;rec-number&gt;857&lt;/rec-number&gt;&lt;foreign-keys&gt;&lt;key app="EN" db-id="tt9avpztkswaa1errpsvdse5zfw5aae9as2e" timestamp="1585629224"&gt;857&lt;/key&gt;&lt;/foreign-keys&gt;&lt;ref-type name="Web Page"&gt;12&lt;/ref-type&gt;&lt;contributors&gt;&lt;authors&gt;&lt;author&gt;SPLC&lt;/author&gt;&lt;/authors&gt;&lt;/contributors&gt;&lt;titles&gt;&lt;title&gt;Women in the Neo-Nazi group World Church of the Creator Speak Out&lt;/title&gt;&lt;secondary-title&gt;Intelligence Report&lt;/secondary-title&gt;&lt;/titles&gt;&lt;volume&gt;2020&lt;/volume&gt;&lt;number&gt;31 March&lt;/number&gt;&lt;dates&gt;&lt;year&gt;1999&lt;/year&gt;&lt;/dates&gt;&lt;pub-location&gt;Southern Poverty Law Centre&lt;/pub-location&gt;&lt;urls&gt;&lt;related-urls&gt;&lt;url&gt;https://www.splcenter.org/fighting-hate/intelligence-report/1999/women-neo-nazi-group-world-church-creator-speak-out&lt;/url&gt;&lt;/related-urls&gt;&lt;/urls&gt;&lt;/record&gt;&lt;/Cite&gt;&lt;/EndNote&gt;</w:instrText>
            </w:r>
            <w:r w:rsidRPr="002B5C70">
              <w:rPr>
                <w:sz w:val="18"/>
              </w:rPr>
              <w:fldChar w:fldCharType="separate"/>
            </w:r>
            <w:r w:rsidRPr="002B5C70">
              <w:rPr>
                <w:noProof/>
                <w:sz w:val="18"/>
              </w:rPr>
              <w:t>(SPLC 1999)</w:t>
            </w:r>
            <w:r w:rsidRPr="002B5C70">
              <w:rPr>
                <w:sz w:val="18"/>
              </w:rPr>
              <w:fldChar w:fldCharType="end"/>
            </w:r>
            <w:r w:rsidRPr="002B5C70">
              <w:rPr>
                <w:sz w:val="18"/>
              </w:rPr>
              <w:t xml:space="preserve">. She also published in the Sisterhood newsletter. </w:t>
            </w:r>
          </w:p>
        </w:tc>
      </w:tr>
      <w:tr w:rsidR="00A15ED9" w:rsidRPr="002B5C70" w:rsidTr="004B7C58">
        <w:tc>
          <w:tcPr>
            <w:cnfStyle w:val="001000000000" w:firstRow="0" w:lastRow="0" w:firstColumn="1" w:lastColumn="0" w:oddVBand="0" w:evenVBand="0" w:oddHBand="0" w:evenHBand="0" w:firstRowFirstColumn="0" w:firstRowLastColumn="0" w:lastRowFirstColumn="0" w:lastRowLastColumn="0"/>
            <w:tcW w:w="1296" w:type="dxa"/>
          </w:tcPr>
          <w:p w:rsidR="00A15ED9" w:rsidRDefault="004B7C58" w:rsidP="00A15ED9">
            <w:pPr>
              <w:rPr>
                <w:b w:val="0"/>
                <w:sz w:val="18"/>
              </w:rPr>
            </w:pPr>
            <w:r>
              <w:rPr>
                <w:b w:val="0"/>
                <w:sz w:val="18"/>
              </w:rPr>
              <w:t>Rosemary Siss</w:t>
            </w:r>
            <w:r w:rsidR="00A15ED9" w:rsidRPr="002B5C70">
              <w:rPr>
                <w:b w:val="0"/>
                <w:sz w:val="18"/>
              </w:rPr>
              <w:t xml:space="preserve">on </w:t>
            </w:r>
          </w:p>
          <w:p w:rsidR="00A15ED9" w:rsidRPr="002B5C70" w:rsidRDefault="00A15ED9" w:rsidP="00A15ED9">
            <w:pPr>
              <w:rPr>
                <w:b w:val="0"/>
                <w:sz w:val="18"/>
              </w:rPr>
            </w:pPr>
            <w:r>
              <w:rPr>
                <w:b w:val="0"/>
                <w:sz w:val="18"/>
              </w:rPr>
              <w:t>Australia</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Neo-Nazi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National Front</w:t>
            </w:r>
          </w:p>
        </w:tc>
        <w:tc>
          <w:tcPr>
            <w:tcW w:w="4894" w:type="dxa"/>
            <w:shd w:val="clear" w:color="auto" w:fill="auto"/>
          </w:tcPr>
          <w:p w:rsidR="00A15ED9" w:rsidRPr="002B5C70" w:rsidRDefault="004B7C58" w:rsidP="000D3338">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Sisson was, for a short time, leader of </w:t>
            </w:r>
            <w:r w:rsidR="000D3338">
              <w:rPr>
                <w:sz w:val="18"/>
              </w:rPr>
              <w:t xml:space="preserve">the National Front in Australia </w:t>
            </w:r>
            <w:r w:rsidR="000D3338">
              <w:rPr>
                <w:sz w:val="18"/>
              </w:rPr>
              <w:fldChar w:fldCharType="begin"/>
            </w:r>
            <w:r w:rsidR="000D3338">
              <w:rPr>
                <w:sz w:val="18"/>
              </w:rPr>
              <w:instrText xml:space="preserve"> ADDIN EN.CITE &lt;EndNote&gt;&lt;Cite&gt;&lt;Year&gt;1980&lt;/Year&gt;&lt;RecNum&gt;950&lt;/RecNum&gt;&lt;DisplayText&gt;(1980)&lt;/DisplayText&gt;&lt;record&gt;&lt;rec-number&gt;950&lt;/rec-number&gt;&lt;foreign-keys&gt;&lt;key app="EN" db-id="tt9avpztkswaa1errpsvdse5zfw5aae9as2e" timestamp="1589943497"&gt;950&lt;/key&gt;&lt;/foreign-keys&gt;&lt;ref-type name="Newspaper Article"&gt;23&lt;/ref-type&gt;&lt;contributors&gt;&lt;/contributors&gt;&lt;titles&gt;&lt;title&gt;National Front&lt;/title&gt;&lt;secondary-title&gt;Canberra Times (ACT : 1926 - 1995)&lt;/secondary-title&gt;&lt;short-title&gt;National Front&lt;/short-title&gt;&lt;/titles&gt;&lt;pages&gt;12&lt;/pages&gt;&lt;dates&gt;&lt;year&gt;1980&lt;/year&gt;&lt;pub-dates&gt;&lt;date&gt;18 October &lt;/date&gt;&lt;/pub-dates&gt;&lt;/dates&gt;&lt;pub-location&gt;ACT&lt;/pub-location&gt;&lt;urls&gt;&lt;related-urls&gt;&lt;url&gt;http://nla.gov.au/nla.news-article125628348&lt;/url&gt;&lt;/related-urls&gt;&lt;/urls&gt;&lt;access-date&gt;20 May 2020&lt;/access-date&gt;&lt;/record&gt;&lt;/Cite&gt;&lt;/EndNote&gt;</w:instrText>
            </w:r>
            <w:r w:rsidR="000D3338">
              <w:rPr>
                <w:sz w:val="18"/>
              </w:rPr>
              <w:fldChar w:fldCharType="separate"/>
            </w:r>
            <w:r w:rsidR="000D3338">
              <w:rPr>
                <w:noProof/>
                <w:sz w:val="18"/>
              </w:rPr>
              <w:t>(1980)</w:t>
            </w:r>
            <w:r w:rsidR="000D3338">
              <w:rPr>
                <w:sz w:val="18"/>
              </w:rPr>
              <w:fldChar w:fldCharType="end"/>
            </w:r>
            <w:r w:rsidR="00AC0606">
              <w:rPr>
                <w:sz w:val="18"/>
              </w:rPr>
              <w:t xml:space="preserve">. </w:t>
            </w:r>
            <w:r w:rsidR="004866BF">
              <w:rPr>
                <w:sz w:val="18"/>
              </w:rPr>
              <w:t xml:space="preserve">She also had connections with the National Front in New Zealand.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sidRPr="002B5C70">
              <w:rPr>
                <w:b w:val="0"/>
                <w:sz w:val="18"/>
              </w:rPr>
              <w:t xml:space="preserve">Mary Bacon </w:t>
            </w:r>
          </w:p>
          <w:p w:rsidR="00A15ED9" w:rsidRPr="002B5C70" w:rsidRDefault="00A15ED9" w:rsidP="00A15ED9">
            <w:pPr>
              <w:rPr>
                <w:b w:val="0"/>
                <w:sz w:val="18"/>
              </w:rPr>
            </w:pPr>
            <w:r>
              <w:rPr>
                <w:b w:val="0"/>
                <w:sz w:val="18"/>
              </w:rPr>
              <w:t>United States</w:t>
            </w:r>
          </w:p>
        </w:tc>
        <w:tc>
          <w:tcPr>
            <w:tcW w:w="139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hite supremacy </w:t>
            </w:r>
          </w:p>
        </w:tc>
        <w:tc>
          <w:tcPr>
            <w:tcW w:w="1433"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Pr="002B5C70"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Bacon was a prominent American jockey who became publically linked to the KKK in 1974. She told media that ‘</w:t>
            </w:r>
            <w:r w:rsidRPr="00904817">
              <w:rPr>
                <w:sz w:val="18"/>
              </w:rPr>
              <w:t>When one of your wives or one of your sisters gets raped by a nigger, maybe you'll get smart and join the Klan</w:t>
            </w:r>
            <w:r>
              <w:rPr>
                <w:sz w:val="18"/>
              </w:rPr>
              <w:t xml:space="preserve">’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Pr="002B5C70" w:rsidRDefault="00A15ED9" w:rsidP="00A15ED9">
            <w:pPr>
              <w:rPr>
                <w:b w:val="0"/>
                <w:sz w:val="18"/>
              </w:rPr>
            </w:pPr>
            <w:r>
              <w:rPr>
                <w:b w:val="0"/>
                <w:sz w:val="18"/>
              </w:rPr>
              <w:t>Sandra Bergeron</w:t>
            </w:r>
          </w:p>
        </w:tc>
        <w:tc>
          <w:tcPr>
            <w:tcW w:w="139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White supremacy</w:t>
            </w:r>
          </w:p>
        </w:tc>
        <w:tc>
          <w:tcPr>
            <w:tcW w:w="1433" w:type="dxa"/>
          </w:tcPr>
          <w:p w:rsidR="00A15ED9" w:rsidRDefault="00E565F5"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Bergeron was area coordinator for the KKK in New Orleans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Pr>
                <w:b w:val="0"/>
                <w:sz w:val="18"/>
              </w:rPr>
              <w:t>Sharida Hoyt</w:t>
            </w:r>
          </w:p>
          <w:p w:rsidR="00A15ED9" w:rsidRDefault="00A15ED9" w:rsidP="00A15ED9">
            <w:pPr>
              <w:rPr>
                <w:b w:val="0"/>
                <w:sz w:val="18"/>
              </w:rPr>
            </w:pPr>
            <w:r>
              <w:rPr>
                <w:b w:val="0"/>
                <w:sz w:val="18"/>
              </w:rPr>
              <w:t xml:space="preserve">United States </w:t>
            </w:r>
          </w:p>
        </w:tc>
        <w:tc>
          <w:tcPr>
            <w:tcW w:w="139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White supremacy</w:t>
            </w:r>
          </w:p>
        </w:tc>
        <w:tc>
          <w:tcPr>
            <w:tcW w:w="143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Hoyt was Exalted Cyclops of New Orleans den of the KKK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Pr>
                <w:b w:val="0"/>
                <w:sz w:val="18"/>
              </w:rPr>
              <w:t>Janice Schoonmaker</w:t>
            </w:r>
          </w:p>
          <w:p w:rsidR="00A15ED9" w:rsidRDefault="00A15ED9" w:rsidP="00A15ED9">
            <w:pPr>
              <w:rPr>
                <w:b w:val="0"/>
                <w:sz w:val="18"/>
              </w:rPr>
            </w:pPr>
            <w:r>
              <w:rPr>
                <w:b w:val="0"/>
                <w:sz w:val="18"/>
              </w:rPr>
              <w:t xml:space="preserve">United States </w:t>
            </w:r>
          </w:p>
        </w:tc>
        <w:tc>
          <w:tcPr>
            <w:tcW w:w="139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White supremacy</w:t>
            </w:r>
          </w:p>
        </w:tc>
        <w:tc>
          <w:tcPr>
            <w:tcW w:w="143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Schoonmaker was the director of the Northern Independent Ku Klux Klan of New York State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Pr>
                <w:b w:val="0"/>
                <w:sz w:val="18"/>
              </w:rPr>
              <w:t xml:space="preserve">Barbara Wilkinson United States </w:t>
            </w:r>
          </w:p>
        </w:tc>
        <w:tc>
          <w:tcPr>
            <w:tcW w:w="139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hite supremacy </w:t>
            </w:r>
          </w:p>
        </w:tc>
        <w:tc>
          <w:tcPr>
            <w:tcW w:w="143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ilkinson was the information officer for the KKK in her congressional district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Pr>
                <w:b w:val="0"/>
                <w:sz w:val="18"/>
              </w:rPr>
              <w:t>Chloe Duke</w:t>
            </w:r>
          </w:p>
          <w:p w:rsidR="00A15ED9" w:rsidRDefault="00A15ED9" w:rsidP="00A15ED9">
            <w:pPr>
              <w:rPr>
                <w:b w:val="0"/>
                <w:sz w:val="18"/>
              </w:rPr>
            </w:pPr>
            <w:r>
              <w:rPr>
                <w:b w:val="0"/>
                <w:sz w:val="18"/>
              </w:rPr>
              <w:t>United States</w:t>
            </w:r>
          </w:p>
        </w:tc>
        <w:tc>
          <w:tcPr>
            <w:tcW w:w="139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hite supremacy </w:t>
            </w:r>
          </w:p>
        </w:tc>
        <w:tc>
          <w:tcPr>
            <w:tcW w:w="143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ife of David Duke, Chloe was Grand Geni of a Louisianan Klan chapter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 xml:space="preserve">. </w:t>
            </w:r>
          </w:p>
        </w:tc>
      </w:tr>
      <w:tr w:rsidR="00A15ED9" w:rsidRPr="002B5C70" w:rsidTr="00FE7BB0">
        <w:tc>
          <w:tcPr>
            <w:cnfStyle w:val="001000000000" w:firstRow="0" w:lastRow="0" w:firstColumn="1" w:lastColumn="0" w:oddVBand="0" w:evenVBand="0" w:oddHBand="0" w:evenHBand="0" w:firstRowFirstColumn="0" w:firstRowLastColumn="0" w:lastRowFirstColumn="0" w:lastRowLastColumn="0"/>
            <w:tcW w:w="1296" w:type="dxa"/>
          </w:tcPr>
          <w:p w:rsidR="00A15ED9" w:rsidRDefault="00A15ED9" w:rsidP="00A15ED9">
            <w:pPr>
              <w:rPr>
                <w:b w:val="0"/>
                <w:sz w:val="18"/>
              </w:rPr>
            </w:pPr>
            <w:r>
              <w:rPr>
                <w:b w:val="0"/>
                <w:sz w:val="18"/>
              </w:rPr>
              <w:t>Judy Badon</w:t>
            </w:r>
          </w:p>
        </w:tc>
        <w:tc>
          <w:tcPr>
            <w:tcW w:w="139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White supremacy </w:t>
            </w:r>
          </w:p>
        </w:tc>
        <w:tc>
          <w:tcPr>
            <w:tcW w:w="1433"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KKK</w:t>
            </w:r>
          </w:p>
        </w:tc>
        <w:tc>
          <w:tcPr>
            <w:tcW w:w="4894" w:type="dxa"/>
          </w:tcPr>
          <w:p w:rsidR="00A15ED9" w:rsidRDefault="00A15ED9" w:rsidP="00A15ED9">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Badon was a member of the KKK in Louisiana and part of the same den as Duke </w:t>
            </w:r>
            <w:r>
              <w:rPr>
                <w:sz w:val="18"/>
              </w:rPr>
              <w:fldChar w:fldCharType="begin"/>
            </w:r>
            <w:r>
              <w:rPr>
                <w:sz w:val="18"/>
              </w:rPr>
              <w:instrText xml:space="preserve"> ADDIN EN.CITE &lt;EndNote&gt;&lt;Cite&gt;&lt;Author&gt;Klemesrud&lt;/Author&gt;&lt;Year&gt;1975&lt;/Year&gt;&lt;RecNum&gt;891&lt;/RecNum&gt;&lt;DisplayText&gt;(Klemesrud 1975)&lt;/DisplayText&gt;&lt;record&gt;&lt;rec-number&gt;891&lt;/rec-number&gt;&lt;foreign-keys&gt;&lt;key app="EN" db-id="tt9avpztkswaa1errpsvdse5zfw5aae9as2e" timestamp="1587098393"&gt;891&lt;/key&gt;&lt;/foreign-keys&gt;&lt;ref-type name="Newspaper Article"&gt;23&lt;/ref-type&gt;&lt;contributors&gt;&lt;authors&gt;&lt;author&gt;Judy Klemesrud&lt;/author&gt;&lt;/authors&gt;&lt;/contributors&gt;&lt;titles&gt;&lt;title&gt;Women in Ku Klux Klan Move Into the Male Power Structure&lt;/title&gt;&lt;secondary-title&gt;The New York Times&lt;/secondary-title&gt;&lt;/titles&gt;&lt;dates&gt;&lt;year&gt;1975&lt;/year&gt;&lt;pub-dates&gt;&lt;date&gt;22 May&lt;/date&gt;&lt;/pub-dates&gt;&lt;/dates&gt;&lt;urls&gt;&lt;related-urls&gt;&lt;url&gt;https://www.nytimes.com/1975/05/22/archives/women-in-ku-flux-klan-move-into-the-male-power-structure.html&lt;/url&gt;&lt;/related-urls&gt;&lt;/urls&gt;&lt;/record&gt;&lt;/Cite&gt;&lt;/EndNote&gt;</w:instrText>
            </w:r>
            <w:r>
              <w:rPr>
                <w:sz w:val="18"/>
              </w:rPr>
              <w:fldChar w:fldCharType="separate"/>
            </w:r>
            <w:r>
              <w:rPr>
                <w:noProof/>
                <w:sz w:val="18"/>
              </w:rPr>
              <w:t>(Klemesrud 1975)</w:t>
            </w:r>
            <w:r>
              <w:rPr>
                <w:sz w:val="18"/>
              </w:rPr>
              <w:fldChar w:fldCharType="end"/>
            </w:r>
            <w:r>
              <w:rPr>
                <w:sz w:val="18"/>
              </w:rPr>
              <w:t xml:space="preserve">. </w:t>
            </w:r>
          </w:p>
        </w:tc>
      </w:tr>
    </w:tbl>
    <w:p w:rsidR="00BF7D24" w:rsidRDefault="00BF7D24" w:rsidP="00E47B25">
      <w:pPr>
        <w:jc w:val="both"/>
      </w:pPr>
    </w:p>
    <w:p w:rsidR="00BF7D24" w:rsidRDefault="00730444" w:rsidP="00BF7D24">
      <w:pPr>
        <w:pStyle w:val="Heading3"/>
      </w:pPr>
      <w:r>
        <w:t xml:space="preserve">Sixth </w:t>
      </w:r>
      <w:r w:rsidR="004866BF">
        <w:t>Form</w:t>
      </w:r>
      <w:r>
        <w:t>:</w:t>
      </w:r>
      <w:r w:rsidR="00391BEE">
        <w:t xml:space="preserve"> Exempl</w:t>
      </w:r>
      <w:r w:rsidR="00D64785">
        <w:t>ar</w:t>
      </w:r>
      <w:r w:rsidR="00391BEE">
        <w:t xml:space="preserve">s </w:t>
      </w:r>
    </w:p>
    <w:p w:rsidR="00676C68" w:rsidRDefault="004866BF" w:rsidP="00676C68">
      <w:pPr>
        <w:spacing w:line="360" w:lineRule="auto"/>
        <w:ind w:firstLine="720"/>
        <w:jc w:val="both"/>
      </w:pPr>
      <w:r>
        <w:t xml:space="preserve">Finally, there are </w:t>
      </w:r>
      <w:r w:rsidR="00676C68">
        <w:t xml:space="preserve">exemplars. This is not defined solely by the participation of women, but by the cultural constructions and </w:t>
      </w:r>
      <w:r w:rsidR="006817DF">
        <w:t>celebrations</w:t>
      </w:r>
      <w:r w:rsidR="00676C68">
        <w:t xml:space="preserve"> </w:t>
      </w:r>
      <w:r>
        <w:t>of</w:t>
      </w:r>
      <w:r w:rsidR="00676C68">
        <w:t xml:space="preserve"> </w:t>
      </w:r>
      <w:r>
        <w:t>them</w:t>
      </w:r>
      <w:r w:rsidR="00676C68">
        <w:t xml:space="preserve">. </w:t>
      </w:r>
      <w:r w:rsidR="006817DF">
        <w:t>These constructions</w:t>
      </w:r>
      <w:r w:rsidR="00676C68">
        <w:t xml:space="preserve"> </w:t>
      </w:r>
      <w:r w:rsidR="006817DF">
        <w:t xml:space="preserve">turn </w:t>
      </w:r>
      <w:r w:rsidR="00676C68">
        <w:t xml:space="preserve">women into </w:t>
      </w:r>
      <w:r w:rsidR="006817DF">
        <w:t>symbols, into</w:t>
      </w:r>
      <w:r w:rsidR="00676C68">
        <w:t xml:space="preserve"> the saints and heroines of their respective subculture</w:t>
      </w:r>
      <w:r w:rsidR="006817DF">
        <w:t>s</w:t>
      </w:r>
      <w:r w:rsidR="00676C68">
        <w:t>. The term “exemplar” was chosen here because it is defined as a person serving a high standard which should be imitated or copied by othe</w:t>
      </w:r>
      <w:r w:rsidR="00146760">
        <w:t>r</w:t>
      </w:r>
      <w:r w:rsidR="00676C68">
        <w:t xml:space="preserve">s. It is used here to describe individuals who are elevated </w:t>
      </w:r>
      <w:r>
        <w:t>within subcultures</w:t>
      </w:r>
      <w:r w:rsidR="00676C68">
        <w:t xml:space="preserve"> as </w:t>
      </w:r>
      <w:r>
        <w:t>the ultimate or idealised model of femineity</w:t>
      </w:r>
      <w:r w:rsidR="00676C68">
        <w:t>. The term “example” was not chosen because it can be considered representative</w:t>
      </w:r>
      <w:r w:rsidR="006817DF">
        <w:t xml:space="preserve"> or typical</w:t>
      </w:r>
      <w:r w:rsidR="00676C68">
        <w:t xml:space="preserve"> of all things in a group, rather than a standard to achieve. Similarly, the term “icon” was not used because it usually connotes veneration which, while evident with some examples, is not so evident among others. </w:t>
      </w:r>
    </w:p>
    <w:p w:rsidR="00AF23D6" w:rsidRPr="00391BEE" w:rsidRDefault="00676C68" w:rsidP="00146760">
      <w:pPr>
        <w:spacing w:line="360" w:lineRule="auto"/>
        <w:ind w:firstLine="720"/>
        <w:jc w:val="both"/>
      </w:pPr>
      <w:r>
        <w:t xml:space="preserve">Exemplars </w:t>
      </w:r>
      <w:r w:rsidR="00391BEE" w:rsidRPr="00391BEE">
        <w:t xml:space="preserve">epitomise a desired and idealised </w:t>
      </w:r>
      <w:r>
        <w:t>female identity</w:t>
      </w:r>
      <w:r w:rsidR="00E40F9E">
        <w:t xml:space="preserve">. They </w:t>
      </w:r>
      <w:r w:rsidR="00391BEE" w:rsidRPr="00391BEE">
        <w:t xml:space="preserve">become icons of the movement through sacrifice and martyrdom; </w:t>
      </w:r>
      <w:r w:rsidR="00E40F9E">
        <w:t>by</w:t>
      </w:r>
      <w:r>
        <w:t xml:space="preserve"> </w:t>
      </w:r>
      <w:r w:rsidR="00391BEE" w:rsidRPr="00391BEE">
        <w:t>symbolise</w:t>
      </w:r>
      <w:r w:rsidR="00E40F9E">
        <w:t>s</w:t>
      </w:r>
      <w:r w:rsidR="00391BEE" w:rsidRPr="00391BEE">
        <w:t xml:space="preserve"> certain value-sets in</w:t>
      </w:r>
      <w:r>
        <w:t>cluding</w:t>
      </w:r>
      <w:r w:rsidR="00E40F9E">
        <w:t xml:space="preserve"> </w:t>
      </w:r>
      <w:r>
        <w:t>devotion to male partners;</w:t>
      </w:r>
      <w:r w:rsidR="00391BEE" w:rsidRPr="00391BEE">
        <w:t xml:space="preserve"> and </w:t>
      </w:r>
      <w:r w:rsidR="00E40F9E">
        <w:t>by</w:t>
      </w:r>
      <w:r>
        <w:t xml:space="preserve"> personify</w:t>
      </w:r>
      <w:r w:rsidR="00E40F9E">
        <w:t>ing</w:t>
      </w:r>
      <w:r>
        <w:t xml:space="preserve"> a way of life glorified with</w:t>
      </w:r>
      <w:r w:rsidR="00E40F9E">
        <w:t>in</w:t>
      </w:r>
      <w:r>
        <w:t xml:space="preserve"> </w:t>
      </w:r>
      <w:r w:rsidR="0055425C">
        <w:t>RWE</w:t>
      </w:r>
      <w:r>
        <w:t xml:space="preserve"> milieu</w:t>
      </w:r>
      <w:r w:rsidR="00E40F9E">
        <w:t>s</w:t>
      </w:r>
      <w:r>
        <w:t xml:space="preserve">. </w:t>
      </w:r>
      <w:r w:rsidR="00391BEE" w:rsidRPr="00391BEE">
        <w:t xml:space="preserve"> </w:t>
      </w:r>
      <w:r w:rsidR="00146760">
        <w:t xml:space="preserve">They can gain significance through death, or the death </w:t>
      </w:r>
      <w:r w:rsidR="00E40F9E">
        <w:t>of a male partner</w:t>
      </w:r>
      <w:r w:rsidR="00146760">
        <w:t xml:space="preserve">. They can be deliberate, symbolic and performative actors; or symbolism can be attributed to them </w:t>
      </w:r>
      <w:r w:rsidR="00146760" w:rsidRPr="00146760">
        <w:rPr>
          <w:i/>
        </w:rPr>
        <w:t>ex post facto</w:t>
      </w:r>
      <w:r w:rsidR="00146760">
        <w:t xml:space="preserve">. </w:t>
      </w:r>
      <w:r>
        <w:t>The e</w:t>
      </w:r>
      <w:r w:rsidR="00F825EC">
        <w:t>xemplars</w:t>
      </w:r>
      <w:r>
        <w:t>, through their actions</w:t>
      </w:r>
      <w:r w:rsidR="00146760">
        <w:t xml:space="preserve"> and also through the narratives which are created to interpret these actions</w:t>
      </w:r>
      <w:r>
        <w:t>, can</w:t>
      </w:r>
      <w:r w:rsidR="00F825EC">
        <w:t xml:space="preserve"> become </w:t>
      </w:r>
      <w:r>
        <w:t xml:space="preserve">the idealised feminine </w:t>
      </w:r>
      <w:r w:rsidR="00146760">
        <w:t>models</w:t>
      </w:r>
      <w:r>
        <w:t xml:space="preserve"> in </w:t>
      </w:r>
      <w:r w:rsidR="00736392">
        <w:t>e</w:t>
      </w:r>
      <w:r w:rsidR="00371BC8">
        <w:t>xtreme right</w:t>
      </w:r>
      <w:r>
        <w:t xml:space="preserve"> milieus</w:t>
      </w:r>
      <w:r w:rsidR="00F825EC">
        <w:t>.</w:t>
      </w:r>
      <w:r w:rsidR="00146760">
        <w:t xml:space="preserve"> </w:t>
      </w:r>
      <w:r w:rsidR="004C3C68">
        <w:t xml:space="preserve">One of these feminine models is the Tradwife movement, which can be described as women who abide by nostalgic interpretations of the traditional family unit, and have political opposition to feminism, Islam, immigration and multiculturalism </w:t>
      </w:r>
      <w:r w:rsidR="004C3C68">
        <w:fldChar w:fldCharType="begin"/>
      </w:r>
      <w:r w:rsidR="004C3C68">
        <w:instrText xml:space="preserve"> ADDIN EN.CITE &lt;EndNote&gt;&lt;Cite&gt;&lt;Author&gt;Stendahl&lt;/Author&gt;&lt;Year&gt;2020&lt;/Year&gt;&lt;RecNum&gt;943&lt;/RecNum&gt;&lt;DisplayText&gt;(Stendahl 2020)&lt;/DisplayText&gt;&lt;record&gt;&lt;rec-number&gt;943&lt;/rec-number&gt;&lt;foreign-keys&gt;&lt;key app="EN" db-id="tt9avpztkswaa1errpsvdse5zfw5aae9as2e" timestamp="1589421837"&gt;943&lt;/key&gt;&lt;/foreign-keys&gt;&lt;ref-type name="Web Page"&gt;12&lt;/ref-type&gt;&lt;contributors&gt;&lt;authors&gt;&lt;author&gt;Emilie Stendahl&lt;/author&gt;&lt;/authors&gt;&lt;/contributors&gt;&lt;titles&gt;&lt;title&gt;Traditional wives give extremism a tidy front&lt;/title&gt;&lt;/titles&gt;&lt;volume&gt;2020&lt;/volume&gt;&lt;number&gt;5 July &lt;/number&gt;&lt;dates&gt;&lt;year&gt;2020&lt;/year&gt;&lt;pub-dates&gt;&lt;date&gt;5 May&lt;/date&gt;&lt;/pub-dates&gt;&lt;/dates&gt;&lt;publisher&gt;EXPO&lt;/publisher&gt;&lt;work-type&gt;Blog&lt;/work-type&gt;&lt;urls&gt;&lt;related-urls&gt;&lt;url&gt;https://expo.se/2020/05/traditionella-fruar-ger-extremismen-en-st%C3%A4dad-front&lt;/url&gt;&lt;/related-urls&gt;&lt;/urls&gt;&lt;/record&gt;&lt;/Cite&gt;&lt;/EndNote&gt;</w:instrText>
      </w:r>
      <w:r w:rsidR="004C3C68">
        <w:fldChar w:fldCharType="separate"/>
      </w:r>
      <w:r w:rsidR="004C3C68">
        <w:rPr>
          <w:noProof/>
        </w:rPr>
        <w:t>(Stendahl 2020)</w:t>
      </w:r>
      <w:r w:rsidR="004C3C68">
        <w:fldChar w:fldCharType="end"/>
      </w:r>
      <w:r w:rsidR="004C3C68">
        <w:t xml:space="preserve">. Among participants, the </w:t>
      </w:r>
      <w:r w:rsidR="00357B06">
        <w:t>Tradwife life is seen as</w:t>
      </w:r>
      <w:r w:rsidR="004C3C68">
        <w:t xml:space="preserve"> </w:t>
      </w:r>
      <w:r w:rsidR="00E40F9E">
        <w:t>the salvage of lost white womanhood</w:t>
      </w:r>
      <w:r w:rsidR="00E40F9E" w:rsidRPr="00E40F9E">
        <w:t xml:space="preserve"> </w:t>
      </w:r>
      <w:r w:rsidR="00E40F9E">
        <w:t xml:space="preserve">and </w:t>
      </w:r>
      <w:r w:rsidR="00E40F9E" w:rsidRPr="00E40F9E">
        <w:t>the ultimate expression of liberated femineity</w:t>
      </w:r>
      <w:r w:rsidR="004C3C68">
        <w:t xml:space="preserve"> – </w:t>
      </w:r>
      <w:r w:rsidR="00357B06">
        <w:t>free</w:t>
      </w:r>
      <w:r w:rsidR="00B3066A">
        <w:t xml:space="preserve"> from </w:t>
      </w:r>
      <w:r w:rsidR="00E40F9E">
        <w:t>mainstream</w:t>
      </w:r>
      <w:r w:rsidR="00B3066A">
        <w:t xml:space="preserve"> oppression</w:t>
      </w:r>
      <w:r w:rsidR="004C3C68">
        <w:t xml:space="preserve"> and </w:t>
      </w:r>
      <w:r w:rsidR="00E40F9E">
        <w:t>corruption</w:t>
      </w:r>
      <w:r w:rsidR="004C3C68">
        <w:t xml:space="preserve">. </w:t>
      </w:r>
    </w:p>
    <w:p w:rsidR="00391BEE" w:rsidRDefault="00391BEE" w:rsidP="00391BEE">
      <w:pPr>
        <w:pStyle w:val="Caption"/>
        <w:keepNext/>
      </w:pPr>
      <w:r>
        <w:t xml:space="preserve">Table </w:t>
      </w:r>
      <w:r w:rsidR="00BA289B">
        <w:rPr>
          <w:noProof/>
        </w:rPr>
        <w:t>6</w:t>
      </w:r>
      <w:r>
        <w:t>: Exemplars</w:t>
      </w:r>
    </w:p>
    <w:tbl>
      <w:tblPr>
        <w:tblStyle w:val="GridTable1Light"/>
        <w:tblW w:w="0" w:type="auto"/>
        <w:tblLayout w:type="fixed"/>
        <w:tblLook w:val="04A0" w:firstRow="1" w:lastRow="0" w:firstColumn="1" w:lastColumn="0" w:noHBand="0" w:noVBand="1"/>
      </w:tblPr>
      <w:tblGrid>
        <w:gridCol w:w="1221"/>
        <w:gridCol w:w="1184"/>
        <w:gridCol w:w="1559"/>
        <w:gridCol w:w="5052"/>
      </w:tblGrid>
      <w:tr w:rsidR="00391BEE" w:rsidRPr="002B5C70" w:rsidTr="0014676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21" w:type="dxa"/>
          </w:tcPr>
          <w:p w:rsidR="00391BEE" w:rsidRPr="002B5C70" w:rsidRDefault="00391BEE" w:rsidP="00391BEE">
            <w:pPr>
              <w:rPr>
                <w:sz w:val="18"/>
              </w:rPr>
            </w:pPr>
            <w:r w:rsidRPr="002B5C70">
              <w:rPr>
                <w:sz w:val="18"/>
              </w:rPr>
              <w:t>Name</w:t>
            </w:r>
          </w:p>
        </w:tc>
        <w:tc>
          <w:tcPr>
            <w:tcW w:w="1184"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Ideological Alignment </w:t>
            </w:r>
          </w:p>
        </w:tc>
        <w:tc>
          <w:tcPr>
            <w:tcW w:w="1559"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Organisational Links</w:t>
            </w:r>
          </w:p>
        </w:tc>
        <w:tc>
          <w:tcPr>
            <w:tcW w:w="5052" w:type="dxa"/>
          </w:tcPr>
          <w:p w:rsidR="00391BEE" w:rsidRPr="002B5C70" w:rsidRDefault="00391BEE" w:rsidP="00391BEE">
            <w:pPr>
              <w:cnfStyle w:val="100000000000" w:firstRow="1" w:lastRow="0" w:firstColumn="0" w:lastColumn="0" w:oddVBand="0" w:evenVBand="0" w:oddHBand="0" w:evenHBand="0" w:firstRowFirstColumn="0" w:firstRowLastColumn="0" w:lastRowFirstColumn="0" w:lastRowLastColumn="0"/>
              <w:rPr>
                <w:sz w:val="18"/>
              </w:rPr>
            </w:pPr>
            <w:r w:rsidRPr="002B5C70">
              <w:rPr>
                <w:sz w:val="18"/>
              </w:rPr>
              <w:t xml:space="preserve">Roles </w:t>
            </w:r>
          </w:p>
        </w:tc>
      </w:tr>
      <w:tr w:rsidR="00391BEE"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391BEE" w:rsidRPr="002B5C70" w:rsidRDefault="00391BEE" w:rsidP="00391BEE">
            <w:pPr>
              <w:rPr>
                <w:b w:val="0"/>
                <w:sz w:val="18"/>
              </w:rPr>
            </w:pPr>
            <w:r w:rsidRPr="002B5C70">
              <w:rPr>
                <w:b w:val="0"/>
                <w:sz w:val="18"/>
              </w:rPr>
              <w:t>Sheila Beam</w:t>
            </w:r>
          </w:p>
          <w:p w:rsidR="00391BEE" w:rsidRPr="002B5C70" w:rsidRDefault="00391BEE" w:rsidP="00391BEE">
            <w:pPr>
              <w:rPr>
                <w:b w:val="0"/>
                <w:sz w:val="18"/>
              </w:rPr>
            </w:pPr>
            <w:r w:rsidRPr="002B5C70">
              <w:rPr>
                <w:b w:val="0"/>
                <w:sz w:val="18"/>
              </w:rPr>
              <w:t xml:space="preserve">United States </w:t>
            </w:r>
          </w:p>
        </w:tc>
        <w:tc>
          <w:tcPr>
            <w:tcW w:w="1184" w:type="dxa"/>
          </w:tcPr>
          <w:p w:rsidR="00391BEE" w:rsidRPr="002B5C70" w:rsidRDefault="00B6010E" w:rsidP="00391BE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Christian Identity </w:t>
            </w:r>
          </w:p>
        </w:tc>
        <w:tc>
          <w:tcPr>
            <w:tcW w:w="1559" w:type="dxa"/>
          </w:tcPr>
          <w:p w:rsidR="00391BEE" w:rsidRPr="002B5C70" w:rsidRDefault="00B6010E" w:rsidP="00391BE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KKK, various militias, Aryan Nations </w:t>
            </w:r>
          </w:p>
        </w:tc>
        <w:tc>
          <w:tcPr>
            <w:tcW w:w="5052" w:type="dxa"/>
          </w:tcPr>
          <w:p w:rsidR="00391BEE" w:rsidRPr="002B5C70" w:rsidRDefault="00676C68" w:rsidP="00762F2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Beam was the </w:t>
            </w:r>
            <w:r w:rsidR="003C6D83" w:rsidRPr="002B5C70">
              <w:rPr>
                <w:sz w:val="18"/>
              </w:rPr>
              <w:t>fourth wife of Louis Beam. When he was a</w:t>
            </w:r>
            <w:r w:rsidR="00B6010E" w:rsidRPr="002B5C70">
              <w:rPr>
                <w:sz w:val="18"/>
              </w:rPr>
              <w:t>rrested</w:t>
            </w:r>
            <w:r w:rsidR="003C6D83" w:rsidRPr="002B5C70">
              <w:rPr>
                <w:sz w:val="18"/>
              </w:rPr>
              <w:t xml:space="preserve"> by authorities in 1987, Sheila shot at an officer, wounding him. She was injured by arresting officers, and her injuring became part of the narrative created around her </w:t>
            </w:r>
            <w:r w:rsidR="00B6010E" w:rsidRPr="002B5C70">
              <w:rPr>
                <w:sz w:val="18"/>
              </w:rPr>
              <w:t>injuries</w:t>
            </w:r>
            <w:r w:rsidR="003C6D83" w:rsidRPr="002B5C70">
              <w:rPr>
                <w:sz w:val="18"/>
              </w:rPr>
              <w:t>: that of a defenceless</w:t>
            </w:r>
            <w:r w:rsidR="00B6010E" w:rsidRPr="002B5C70">
              <w:rPr>
                <w:sz w:val="18"/>
              </w:rPr>
              <w:t>, innocent</w:t>
            </w:r>
            <w:r w:rsidR="003C6D83" w:rsidRPr="002B5C70">
              <w:rPr>
                <w:sz w:val="18"/>
              </w:rPr>
              <w:t xml:space="preserve"> white woman, willing to sacrifice her life out of </w:t>
            </w:r>
            <w:r w:rsidR="00B6010E" w:rsidRPr="002B5C70">
              <w:rPr>
                <w:sz w:val="18"/>
              </w:rPr>
              <w:t>devotion</w:t>
            </w:r>
            <w:r w:rsidR="003C6D83" w:rsidRPr="002B5C70">
              <w:rPr>
                <w:sz w:val="18"/>
              </w:rPr>
              <w:t xml:space="preserve"> to her husband. </w:t>
            </w:r>
            <w:r w:rsidR="00B6010E" w:rsidRPr="002B5C70">
              <w:rPr>
                <w:sz w:val="18"/>
              </w:rPr>
              <w:t xml:space="preserve">Belew </w:t>
            </w:r>
            <w:r w:rsidR="00B6010E" w:rsidRPr="002B5C70">
              <w:rPr>
                <w:sz w:val="18"/>
              </w:rPr>
              <w:fldChar w:fldCharType="begin"/>
            </w:r>
            <w:r w:rsidR="00B6010E" w:rsidRPr="002B5C70">
              <w:rPr>
                <w:sz w:val="18"/>
              </w:rPr>
              <w:instrText xml:space="preserve"> ADDIN EN.CITE &lt;EndNote&gt;&lt;Cite ExcludeAuth="1"&gt;&lt;Author&gt;Belew&lt;/Author&gt;&lt;Year&gt;2018&lt;/Year&gt;&lt;RecNum&gt;424&lt;/RecNum&gt;&lt;DisplayText&gt;(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rsidR="00B6010E" w:rsidRPr="002B5C70">
              <w:rPr>
                <w:sz w:val="18"/>
              </w:rPr>
              <w:fldChar w:fldCharType="separate"/>
            </w:r>
            <w:r w:rsidR="00B6010E" w:rsidRPr="002B5C70">
              <w:rPr>
                <w:noProof/>
                <w:sz w:val="18"/>
              </w:rPr>
              <w:t>(2018)</w:t>
            </w:r>
            <w:r w:rsidR="00B6010E" w:rsidRPr="002B5C70">
              <w:rPr>
                <w:sz w:val="18"/>
              </w:rPr>
              <w:fldChar w:fldCharType="end"/>
            </w:r>
            <w:r w:rsidR="00B6010E" w:rsidRPr="002B5C70">
              <w:rPr>
                <w:sz w:val="18"/>
              </w:rPr>
              <w:t xml:space="preserve">176 suggests the community rallied around Sheila, who became a symbol of white sacrifice and used her platform to protest her husband’s innocence. </w:t>
            </w:r>
          </w:p>
        </w:tc>
      </w:tr>
      <w:tr w:rsidR="00391BEE"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391BEE" w:rsidRPr="002B5C70" w:rsidRDefault="00391BEE" w:rsidP="00391BEE">
            <w:pPr>
              <w:rPr>
                <w:b w:val="0"/>
                <w:sz w:val="18"/>
              </w:rPr>
            </w:pPr>
            <w:r w:rsidRPr="002B5C70">
              <w:rPr>
                <w:b w:val="0"/>
                <w:sz w:val="18"/>
              </w:rPr>
              <w:t xml:space="preserve">Vikki Weaver </w:t>
            </w:r>
          </w:p>
        </w:tc>
        <w:tc>
          <w:tcPr>
            <w:tcW w:w="1184" w:type="dxa"/>
          </w:tcPr>
          <w:p w:rsidR="00391BEE" w:rsidRPr="002B5C70" w:rsidRDefault="00B6010E" w:rsidP="00391BE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Christian Identity </w:t>
            </w:r>
          </w:p>
        </w:tc>
        <w:tc>
          <w:tcPr>
            <w:tcW w:w="1559" w:type="dxa"/>
          </w:tcPr>
          <w:p w:rsidR="00391BEE" w:rsidRPr="002B5C70" w:rsidRDefault="00B6010E" w:rsidP="00391BE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Aryan Nations </w:t>
            </w:r>
          </w:p>
        </w:tc>
        <w:tc>
          <w:tcPr>
            <w:tcW w:w="5052" w:type="dxa"/>
          </w:tcPr>
          <w:p w:rsidR="00391BEE" w:rsidRPr="002B5C70" w:rsidRDefault="00B6010E" w:rsidP="00762F2E">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Vikki Weaver was the wife of Randy Weaver and mother </w:t>
            </w:r>
            <w:r w:rsidR="00762F2E" w:rsidRPr="002B5C70">
              <w:rPr>
                <w:sz w:val="18"/>
              </w:rPr>
              <w:t xml:space="preserve">to </w:t>
            </w:r>
            <w:r w:rsidRPr="002B5C70">
              <w:rPr>
                <w:sz w:val="18"/>
              </w:rPr>
              <w:t xml:space="preserve">an infant daughter. During the Siege of Ruby Ridge, Vikki Weaver held the door open for Randy as government snipers shot at him, whilst holding her daughter. A stray bullet passed through the door and killed Vikki. The RWE community rallied at her death, describing her as “the model white woman they failed to protect from a rampant super state” </w:t>
            </w:r>
            <w:r w:rsidRPr="002B5C70">
              <w:rPr>
                <w:sz w:val="18"/>
              </w:rPr>
              <w:fldChar w:fldCharType="begin"/>
            </w:r>
            <w:r w:rsidRPr="002B5C70">
              <w:rPr>
                <w:sz w:val="18"/>
              </w:rPr>
              <w:instrText xml:space="preserve"> ADDIN EN.CITE &lt;EndNote&gt;&lt;Cite&gt;&lt;Author&gt;Belew&lt;/Author&gt;&lt;Year&gt;2018&lt;/Year&gt;&lt;RecNum&gt;424&lt;/RecNum&gt;&lt;DisplayText&gt;(Belew 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rsidRPr="002B5C70">
              <w:rPr>
                <w:sz w:val="18"/>
              </w:rPr>
              <w:fldChar w:fldCharType="separate"/>
            </w:r>
            <w:r w:rsidRPr="002B5C70">
              <w:rPr>
                <w:noProof/>
                <w:sz w:val="18"/>
              </w:rPr>
              <w:t>(Belew 2018)</w:t>
            </w:r>
            <w:r w:rsidRPr="002B5C70">
              <w:rPr>
                <w:sz w:val="18"/>
              </w:rPr>
              <w:fldChar w:fldCharType="end"/>
            </w:r>
            <w:r w:rsidRPr="002B5C70">
              <w:rPr>
                <w:sz w:val="18"/>
              </w:rPr>
              <w:t>188.</w:t>
            </w:r>
          </w:p>
        </w:tc>
      </w:tr>
      <w:tr w:rsidR="00313CEC"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313CEC" w:rsidRPr="002B5C70" w:rsidRDefault="00313CEC" w:rsidP="00313CEC">
            <w:pPr>
              <w:rPr>
                <w:b w:val="0"/>
                <w:sz w:val="18"/>
              </w:rPr>
            </w:pPr>
            <w:r w:rsidRPr="002B5C70">
              <w:rPr>
                <w:b w:val="0"/>
                <w:sz w:val="18"/>
              </w:rPr>
              <w:lastRenderedPageBreak/>
              <w:t xml:space="preserve">Debbie Mathews </w:t>
            </w:r>
          </w:p>
        </w:tc>
        <w:tc>
          <w:tcPr>
            <w:tcW w:w="1184" w:type="dxa"/>
          </w:tcPr>
          <w:p w:rsidR="00313CEC" w:rsidRPr="002B5C70" w:rsidRDefault="00313CEC" w:rsidP="00313CE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y </w:t>
            </w:r>
          </w:p>
        </w:tc>
        <w:tc>
          <w:tcPr>
            <w:tcW w:w="1559" w:type="dxa"/>
          </w:tcPr>
          <w:p w:rsidR="00313CEC" w:rsidRPr="002B5C70" w:rsidRDefault="00313CEC" w:rsidP="00313CE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The Order</w:t>
            </w:r>
          </w:p>
        </w:tc>
        <w:tc>
          <w:tcPr>
            <w:tcW w:w="5052" w:type="dxa"/>
          </w:tcPr>
          <w:p w:rsidR="00313CEC" w:rsidRPr="002B5C70" w:rsidRDefault="00313CEC" w:rsidP="00313CE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Mathews was the wife of Robert J. Mathews who, after his death, achieved celebrity status as his “honoured widow” according to Belew </w:t>
            </w:r>
            <w:r w:rsidRPr="002B5C70">
              <w:rPr>
                <w:sz w:val="18"/>
              </w:rPr>
              <w:fldChar w:fldCharType="begin"/>
            </w:r>
            <w:r w:rsidRPr="002B5C70">
              <w:rPr>
                <w:sz w:val="18"/>
              </w:rPr>
              <w:instrText xml:space="preserve"> ADDIN EN.CITE &lt;EndNote&gt;&lt;Cite ExcludeAuth="1"&gt;&lt;Author&gt;Belew&lt;/Author&gt;&lt;Year&gt;2018&lt;/Year&gt;&lt;RecNum&gt;424&lt;/RecNum&gt;&lt;DisplayText&gt;(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rsidRPr="002B5C70">
              <w:rPr>
                <w:sz w:val="18"/>
              </w:rPr>
              <w:fldChar w:fldCharType="separate"/>
            </w:r>
            <w:r w:rsidRPr="002B5C70">
              <w:rPr>
                <w:noProof/>
                <w:sz w:val="18"/>
              </w:rPr>
              <w:t>(2018)</w:t>
            </w:r>
            <w:r w:rsidRPr="002B5C70">
              <w:rPr>
                <w:sz w:val="18"/>
              </w:rPr>
              <w:fldChar w:fldCharType="end"/>
            </w:r>
            <w:r w:rsidRPr="002B5C70">
              <w:rPr>
                <w:sz w:val="18"/>
              </w:rPr>
              <w:t>198.</w:t>
            </w:r>
          </w:p>
        </w:tc>
      </w:tr>
      <w:tr w:rsidR="00313CEC"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313CEC" w:rsidRPr="002B5C70" w:rsidRDefault="00313CEC" w:rsidP="00313CEC">
            <w:pPr>
              <w:rPr>
                <w:b w:val="0"/>
                <w:sz w:val="18"/>
              </w:rPr>
            </w:pPr>
            <w:r w:rsidRPr="002B5C70">
              <w:rPr>
                <w:b w:val="0"/>
                <w:sz w:val="18"/>
              </w:rPr>
              <w:t xml:space="preserve">TRADwives </w:t>
            </w:r>
          </w:p>
        </w:tc>
        <w:tc>
          <w:tcPr>
            <w:tcW w:w="1184" w:type="dxa"/>
          </w:tcPr>
          <w:p w:rsidR="00313CEC" w:rsidRPr="002B5C70" w:rsidRDefault="00146760" w:rsidP="00313CE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Various </w:t>
            </w:r>
          </w:p>
        </w:tc>
        <w:tc>
          <w:tcPr>
            <w:tcW w:w="1559" w:type="dxa"/>
          </w:tcPr>
          <w:p w:rsidR="00313CEC" w:rsidRPr="002B5C70" w:rsidRDefault="00146760" w:rsidP="00313CE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A</w:t>
            </w:r>
          </w:p>
        </w:tc>
        <w:tc>
          <w:tcPr>
            <w:tcW w:w="5052" w:type="dxa"/>
          </w:tcPr>
          <w:p w:rsidR="00313CEC" w:rsidRPr="002B5C70" w:rsidRDefault="00146760" w:rsidP="00146760">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The TRADwife movement has many Far Right champions, such as Ayla Stewart of the White Baby Challenge, Lacey Lynn, </w:t>
            </w:r>
            <w:r w:rsidR="005B2D5D">
              <w:rPr>
                <w:sz w:val="18"/>
              </w:rPr>
              <w:t xml:space="preserve">Alena Kate Pettitt, </w:t>
            </w:r>
            <w:r w:rsidRPr="002B5C70">
              <w:rPr>
                <w:sz w:val="18"/>
              </w:rPr>
              <w:t xml:space="preserve">and the Blonde Buttermaker. These individuals are seen to be conform to the idealised standard, often countering feminist narratives by arguing the natural role of women as wives and mothers. In the Far Right, this becomes a racial position as a reclamation of white heritage, culture, traditions and identity.  </w:t>
            </w:r>
          </w:p>
        </w:tc>
      </w:tr>
      <w:tr w:rsidR="00146760"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146760" w:rsidRPr="002B5C70" w:rsidRDefault="00146760" w:rsidP="00146760">
            <w:pPr>
              <w:rPr>
                <w:b w:val="0"/>
                <w:sz w:val="18"/>
              </w:rPr>
            </w:pPr>
            <w:r w:rsidRPr="002B5C70">
              <w:rPr>
                <w:b w:val="0"/>
                <w:sz w:val="18"/>
              </w:rPr>
              <w:t>Miss Hitler Contest</w:t>
            </w:r>
            <w:r w:rsidR="006817DF">
              <w:rPr>
                <w:b w:val="0"/>
                <w:sz w:val="18"/>
              </w:rPr>
              <w:t>ants</w:t>
            </w:r>
            <w:r w:rsidRPr="002B5C70">
              <w:rPr>
                <w:b w:val="0"/>
                <w:sz w:val="18"/>
              </w:rPr>
              <w:t xml:space="preserve"> </w:t>
            </w:r>
          </w:p>
        </w:tc>
        <w:tc>
          <w:tcPr>
            <w:tcW w:w="1184" w:type="dxa"/>
          </w:tcPr>
          <w:p w:rsidR="00146760" w:rsidRPr="002B5C70" w:rsidRDefault="00146760" w:rsidP="00146760">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eo-Nazi </w:t>
            </w:r>
          </w:p>
        </w:tc>
        <w:tc>
          <w:tcPr>
            <w:tcW w:w="1559" w:type="dxa"/>
          </w:tcPr>
          <w:p w:rsidR="00146760" w:rsidRPr="002B5C70" w:rsidRDefault="00146760" w:rsidP="00146760">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National Action</w:t>
            </w:r>
          </w:p>
        </w:tc>
        <w:tc>
          <w:tcPr>
            <w:tcW w:w="5052" w:type="dxa"/>
          </w:tcPr>
          <w:p w:rsidR="00146760" w:rsidRPr="002B5C70" w:rsidRDefault="00146760" w:rsidP="006817DF">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National Action ran the Miss Hitler contest </w:t>
            </w:r>
            <w:r w:rsidR="006123E9" w:rsidRPr="002B5C70">
              <w:rPr>
                <w:sz w:val="18"/>
              </w:rPr>
              <w:t>in 2016. One contestant,</w:t>
            </w:r>
            <w:r w:rsidRPr="002B5C70">
              <w:rPr>
                <w:sz w:val="18"/>
              </w:rPr>
              <w:t xml:space="preserve"> </w:t>
            </w:r>
            <w:r w:rsidR="006123E9" w:rsidRPr="002B5C70">
              <w:rPr>
                <w:sz w:val="18"/>
              </w:rPr>
              <w:t>Alice Cutter, entered under the name “</w:t>
            </w:r>
            <w:r w:rsidRPr="002B5C70">
              <w:rPr>
                <w:sz w:val="18"/>
              </w:rPr>
              <w:t>Buchenwald princess</w:t>
            </w:r>
            <w:r w:rsidR="006123E9" w:rsidRPr="002B5C70">
              <w:rPr>
                <w:sz w:val="18"/>
              </w:rPr>
              <w:t>”</w:t>
            </w:r>
            <w:r w:rsidR="00AC18E0" w:rsidRPr="002B5C70">
              <w:rPr>
                <w:sz w:val="18"/>
              </w:rPr>
              <w:t xml:space="preserve">, alongside the “Galloping Gestapo”, “Lady of the Lolocaust”, “SugardustedSchutzsta el”, “Eva Bin Gassin”, and “xXKaminski-KochXx”. The point of this contest was allegedly to recruit more female members and to raise the group’s profile. Cutter </w:t>
            </w:r>
            <w:r w:rsidR="006817DF">
              <w:rPr>
                <w:sz w:val="18"/>
              </w:rPr>
              <w:t xml:space="preserve">said </w:t>
            </w:r>
            <w:r w:rsidR="00AC18E0" w:rsidRPr="002B5C70">
              <w:rPr>
                <w:sz w:val="18"/>
              </w:rPr>
              <w:t xml:space="preserve">that “we need to be the lionesses we ought to be and rip apart hyenas laughing at us as we get raped, beaten, brainwashed and de-feminised en mass”  </w:t>
            </w:r>
            <w:r w:rsidR="00AC18E0" w:rsidRPr="002B5C70">
              <w:rPr>
                <w:sz w:val="18"/>
              </w:rPr>
              <w:fldChar w:fldCharType="begin"/>
            </w:r>
            <w:r w:rsidR="00AC18E0" w:rsidRPr="002B5C70">
              <w:rPr>
                <w:sz w:val="18"/>
              </w:rPr>
              <w:instrText xml:space="preserve"> ADDIN EN.CITE &lt;EndNote&gt;&lt;Cite&gt;&lt;Author&gt;Halliday&lt;/Author&gt;&lt;Year&gt;2019&lt;/Year&gt;&lt;RecNum&gt;880&lt;/RecNum&gt;&lt;DisplayText&gt;(Halliday 2019)&lt;/DisplayText&gt;&lt;record&gt;&lt;rec-number&gt;880&lt;/rec-number&gt;&lt;foreign-keys&gt;&lt;key app="EN" db-id="tt9avpztkswaa1errpsvdse5zfw5aae9as2e" timestamp="1585890845"&gt;880&lt;/key&gt;&lt;/foreign-keys&gt;&lt;ref-type name="Newspaper Article"&gt;23&lt;/ref-type&gt;&lt;contributors&gt;&lt;authors&gt;&lt;author&gt;Josh Halliday&lt;/author&gt;&lt;/authors&gt;&lt;/contributors&gt;&lt;titles&gt;&lt;title&gt;Woman entered &amp;apos;Miss Hitler&amp;apos; contest in neo-Nazi recruitment bid, court told&lt;/title&gt;&lt;secondary-title&gt;The Guardian&lt;/secondary-title&gt;&lt;/titles&gt;&lt;dates&gt;&lt;year&gt;2019&lt;/year&gt;&lt;pub-dates&gt;&lt;date&gt;21 March&lt;/date&gt;&lt;/pub-dates&gt;&lt;/dates&gt;&lt;urls&gt;&lt;/urls&gt;&lt;/record&gt;&lt;/Cite&gt;&lt;/EndNote&gt;</w:instrText>
            </w:r>
            <w:r w:rsidR="00AC18E0" w:rsidRPr="002B5C70">
              <w:rPr>
                <w:sz w:val="18"/>
              </w:rPr>
              <w:fldChar w:fldCharType="separate"/>
            </w:r>
            <w:r w:rsidR="00AC18E0" w:rsidRPr="002B5C70">
              <w:rPr>
                <w:noProof/>
                <w:sz w:val="18"/>
              </w:rPr>
              <w:t>(Halliday 2019)</w:t>
            </w:r>
            <w:r w:rsidR="00AC18E0" w:rsidRPr="002B5C70">
              <w:rPr>
                <w:sz w:val="18"/>
              </w:rPr>
              <w:fldChar w:fldCharType="end"/>
            </w:r>
            <w:r w:rsidR="00AC18E0" w:rsidRPr="002B5C70">
              <w:rPr>
                <w:sz w:val="18"/>
              </w:rPr>
              <w:t xml:space="preserve">. </w:t>
            </w:r>
          </w:p>
        </w:tc>
      </w:tr>
      <w:tr w:rsidR="00313CEC"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313CEC" w:rsidRPr="002B5C70" w:rsidRDefault="00313CEC" w:rsidP="00313CEC">
            <w:pPr>
              <w:rPr>
                <w:b w:val="0"/>
                <w:sz w:val="18"/>
              </w:rPr>
            </w:pPr>
            <w:r w:rsidRPr="002B5C70">
              <w:rPr>
                <w:b w:val="0"/>
                <w:sz w:val="18"/>
              </w:rPr>
              <w:t xml:space="preserve">Marika Rokk </w:t>
            </w:r>
          </w:p>
        </w:tc>
        <w:tc>
          <w:tcPr>
            <w:tcW w:w="1184" w:type="dxa"/>
          </w:tcPr>
          <w:p w:rsidR="00313CEC" w:rsidRPr="002B5C70" w:rsidRDefault="00313CEC" w:rsidP="00313CEC">
            <w:pPr>
              <w:cnfStyle w:val="000000000000" w:firstRow="0" w:lastRow="0" w:firstColumn="0" w:lastColumn="0" w:oddVBand="0" w:evenVBand="0" w:oddHBand="0" w:evenHBand="0" w:firstRowFirstColumn="0" w:firstRowLastColumn="0" w:lastRowFirstColumn="0" w:lastRowLastColumn="0"/>
              <w:rPr>
                <w:sz w:val="18"/>
              </w:rPr>
            </w:pPr>
          </w:p>
        </w:tc>
        <w:tc>
          <w:tcPr>
            <w:tcW w:w="1559" w:type="dxa"/>
          </w:tcPr>
          <w:p w:rsidR="00313CEC" w:rsidRPr="002B5C70" w:rsidRDefault="00313CEC" w:rsidP="00313CEC">
            <w:pPr>
              <w:cnfStyle w:val="000000000000" w:firstRow="0" w:lastRow="0" w:firstColumn="0" w:lastColumn="0" w:oddVBand="0" w:evenVBand="0" w:oddHBand="0" w:evenHBand="0" w:firstRowFirstColumn="0" w:firstRowLastColumn="0" w:lastRowFirstColumn="0" w:lastRowLastColumn="0"/>
              <w:rPr>
                <w:sz w:val="18"/>
              </w:rPr>
            </w:pPr>
          </w:p>
        </w:tc>
        <w:tc>
          <w:tcPr>
            <w:tcW w:w="5052" w:type="dxa"/>
          </w:tcPr>
          <w:p w:rsidR="00313CEC" w:rsidRPr="002B5C70" w:rsidRDefault="00146760" w:rsidP="00257D49">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Rokk was dancer, singer, and actress who was considered the epitome of beauty in Nazi Germany. </w:t>
            </w:r>
            <w:r w:rsidR="00AC18E0" w:rsidRPr="002B5C70">
              <w:rPr>
                <w:sz w:val="18"/>
              </w:rPr>
              <w:t xml:space="preserve">Many styles and beauty models are modelled off her style, with particular reference to her frequent use of winged eyeliner being </w:t>
            </w:r>
            <w:r w:rsidR="00257D49">
              <w:rPr>
                <w:sz w:val="18"/>
              </w:rPr>
              <w:t>imitated</w:t>
            </w:r>
            <w:r w:rsidR="00AC18E0" w:rsidRPr="002B5C70">
              <w:rPr>
                <w:sz w:val="18"/>
              </w:rPr>
              <w:t xml:space="preserve"> by female far right Youtubers</w:t>
            </w:r>
            <w:r w:rsidR="006817DF">
              <w:rPr>
                <w:sz w:val="18"/>
              </w:rPr>
              <w:t xml:space="preserve"> including </w:t>
            </w:r>
            <w:r w:rsidR="00257D49" w:rsidRPr="00257D49">
              <w:rPr>
                <w:sz w:val="18"/>
              </w:rPr>
              <w:t>Bre Faucheux</w:t>
            </w:r>
            <w:r w:rsidR="00257D49">
              <w:rPr>
                <w:sz w:val="18"/>
              </w:rPr>
              <w:t xml:space="preserve">. </w:t>
            </w:r>
          </w:p>
        </w:tc>
      </w:tr>
      <w:tr w:rsidR="00313CEC" w:rsidRPr="002B5C70" w:rsidTr="00146760">
        <w:tc>
          <w:tcPr>
            <w:cnfStyle w:val="001000000000" w:firstRow="0" w:lastRow="0" w:firstColumn="1" w:lastColumn="0" w:oddVBand="0" w:evenVBand="0" w:oddHBand="0" w:evenHBand="0" w:firstRowFirstColumn="0" w:firstRowLastColumn="0" w:lastRowFirstColumn="0" w:lastRowLastColumn="0"/>
            <w:tcW w:w="1221" w:type="dxa"/>
          </w:tcPr>
          <w:p w:rsidR="00313CEC" w:rsidRPr="002B5C70" w:rsidRDefault="00313CEC" w:rsidP="00313CEC">
            <w:pPr>
              <w:rPr>
                <w:b w:val="0"/>
                <w:sz w:val="18"/>
              </w:rPr>
            </w:pPr>
            <w:r w:rsidRPr="002B5C70">
              <w:rPr>
                <w:b w:val="0"/>
                <w:sz w:val="18"/>
              </w:rPr>
              <w:t xml:space="preserve">Katherine </w:t>
            </w:r>
          </w:p>
          <w:p w:rsidR="00313CEC" w:rsidRPr="002B5C70" w:rsidRDefault="00313CEC" w:rsidP="00313CEC">
            <w:pPr>
              <w:rPr>
                <w:b w:val="0"/>
                <w:sz w:val="18"/>
              </w:rPr>
            </w:pPr>
            <w:r w:rsidRPr="002B5C70">
              <w:rPr>
                <w:b w:val="0"/>
                <w:sz w:val="18"/>
              </w:rPr>
              <w:t xml:space="preserve">(fictional) </w:t>
            </w:r>
          </w:p>
        </w:tc>
        <w:tc>
          <w:tcPr>
            <w:tcW w:w="1184" w:type="dxa"/>
          </w:tcPr>
          <w:p w:rsidR="00313CEC" w:rsidRPr="002B5C70" w:rsidRDefault="002B5C70" w:rsidP="00313CEC">
            <w:pPr>
              <w:cnfStyle w:val="000000000000" w:firstRow="0" w:lastRow="0" w:firstColumn="0" w:lastColumn="0" w:oddVBand="0" w:evenVBand="0" w:oddHBand="0" w:evenHBand="0" w:firstRowFirstColumn="0" w:firstRowLastColumn="0" w:lastRowFirstColumn="0" w:lastRowLastColumn="0"/>
              <w:rPr>
                <w:sz w:val="18"/>
              </w:rPr>
            </w:pPr>
            <w:r w:rsidRPr="002B5C70">
              <w:rPr>
                <w:sz w:val="18"/>
              </w:rPr>
              <w:t xml:space="preserve">White supremacist </w:t>
            </w:r>
          </w:p>
        </w:tc>
        <w:tc>
          <w:tcPr>
            <w:tcW w:w="1559" w:type="dxa"/>
          </w:tcPr>
          <w:p w:rsidR="00313CEC" w:rsidRPr="002B5C70" w:rsidRDefault="002B5C70" w:rsidP="00313CEC">
            <w:pPr>
              <w:cnfStyle w:val="000000000000" w:firstRow="0" w:lastRow="0" w:firstColumn="0" w:lastColumn="0" w:oddVBand="0" w:evenVBand="0" w:oddHBand="0" w:evenHBand="0" w:firstRowFirstColumn="0" w:firstRowLastColumn="0" w:lastRowFirstColumn="0" w:lastRowLastColumn="0"/>
              <w:rPr>
                <w:sz w:val="18"/>
              </w:rPr>
            </w:pPr>
            <w:r>
              <w:rPr>
                <w:sz w:val="18"/>
              </w:rPr>
              <w:t>The Organisation</w:t>
            </w:r>
          </w:p>
        </w:tc>
        <w:tc>
          <w:tcPr>
            <w:tcW w:w="5052" w:type="dxa"/>
          </w:tcPr>
          <w:p w:rsidR="00313CEC" w:rsidRPr="002B5C70" w:rsidRDefault="002B5C70" w:rsidP="002B5C70">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Katherine was a female member of The Organisation in </w:t>
            </w:r>
            <w:r w:rsidRPr="002B5C70">
              <w:rPr>
                <w:i/>
                <w:sz w:val="18"/>
              </w:rPr>
              <w:t>The Turner Diaries</w:t>
            </w:r>
            <w:r>
              <w:rPr>
                <w:sz w:val="18"/>
              </w:rPr>
              <w:t xml:space="preserve"> </w:t>
            </w:r>
            <w:r w:rsidR="00916D34">
              <w:rPr>
                <w:sz w:val="18"/>
              </w:rPr>
              <w:t xml:space="preserve">fictional novel </w:t>
            </w:r>
            <w:r>
              <w:rPr>
                <w:sz w:val="18"/>
              </w:rPr>
              <w:fldChar w:fldCharType="begin"/>
            </w:r>
            <w:r>
              <w:rPr>
                <w:sz w:val="18"/>
              </w:rPr>
              <w:instrText xml:space="preserve"> ADDIN EN.CITE &lt;EndNote&gt;&lt;Cite&gt;&lt;Author&gt;MacDonald&lt;/Author&gt;&lt;Year&gt;1978&lt;/Year&gt;&lt;RecNum&gt;305&lt;/RecNum&gt;&lt;DisplayText&gt;(MacDonald 1978)&lt;/DisplayText&gt;&lt;record&gt;&lt;rec-number&gt;305&lt;/rec-number&gt;&lt;foreign-keys&gt;&lt;key app="EN" db-id="tt9avpztkswaa1errpsvdse5zfw5aae9as2e" timestamp="1562128810"&gt;305&lt;/key&gt;&lt;/foreign-keys&gt;&lt;ref-type name="Book"&gt;6&lt;/ref-type&gt;&lt;contributors&gt;&lt;authors&gt;&lt;author&gt;MacDonald, A&lt;/author&gt;&lt;/authors&gt;&lt;/contributors&gt;&lt;titles&gt;&lt;title&gt;The Turner Diaries&lt;/title&gt;&lt;/titles&gt;&lt;edition&gt;Second&lt;/edition&gt;&lt;dates&gt;&lt;year&gt;1978&lt;/year&gt;&lt;/dates&gt;&lt;pub-location&gt;Fort Lee&lt;/pub-location&gt;&lt;publisher&gt;Barricade Books&lt;/publisher&gt;&lt;urls&gt;&lt;/urls&gt;&lt;/record&gt;&lt;/Cite&gt;&lt;/EndNote&gt;</w:instrText>
            </w:r>
            <w:r>
              <w:rPr>
                <w:sz w:val="18"/>
              </w:rPr>
              <w:fldChar w:fldCharType="separate"/>
            </w:r>
            <w:r>
              <w:rPr>
                <w:noProof/>
                <w:sz w:val="18"/>
              </w:rPr>
              <w:t>(MacDonald 1978)</w:t>
            </w:r>
            <w:r>
              <w:rPr>
                <w:sz w:val="18"/>
              </w:rPr>
              <w:fldChar w:fldCharType="end"/>
            </w:r>
            <w:r>
              <w:rPr>
                <w:sz w:val="18"/>
              </w:rPr>
              <w:t xml:space="preserve"> who works as a propagandist. She becomes the lover of the protagonist, Earl Turner, and is portrayed as a steadfast and loyal partner doing her part for the revolution (but not a violent actor). </w:t>
            </w:r>
            <w:r w:rsidR="00313CEC" w:rsidRPr="002B5C70">
              <w:rPr>
                <w:sz w:val="18"/>
              </w:rPr>
              <w:t xml:space="preserve"> </w:t>
            </w:r>
          </w:p>
        </w:tc>
      </w:tr>
    </w:tbl>
    <w:p w:rsidR="006716CD" w:rsidRDefault="006716CD" w:rsidP="00E47B25">
      <w:pPr>
        <w:spacing w:line="360" w:lineRule="auto"/>
        <w:jc w:val="both"/>
      </w:pPr>
    </w:p>
    <w:p w:rsidR="00AC0606" w:rsidRDefault="0026092A" w:rsidP="00294C4D">
      <w:pPr>
        <w:pStyle w:val="Heading1"/>
      </w:pPr>
      <w:r>
        <w:t>Implications</w:t>
      </w:r>
    </w:p>
    <w:p w:rsidR="00B9572A" w:rsidRPr="00B9572A" w:rsidRDefault="00F63BA2" w:rsidP="006D2C2D">
      <w:pPr>
        <w:spacing w:line="360" w:lineRule="auto"/>
        <w:ind w:firstLine="720"/>
        <w:jc w:val="both"/>
      </w:pPr>
      <w:r>
        <w:t xml:space="preserve">The implications of female participation in various terrorist movements is often recognised </w:t>
      </w:r>
      <w:r w:rsidRPr="00B9572A">
        <w:rPr>
          <w:i/>
        </w:rPr>
        <w:t>ex post facto</w:t>
      </w:r>
      <w:r>
        <w:t xml:space="preserve">, such with the women of Islamic State </w:t>
      </w:r>
      <w:r w:rsidR="00E40F9E">
        <w:t xml:space="preserve">(IS) </w:t>
      </w:r>
      <w:r>
        <w:fldChar w:fldCharType="begin"/>
      </w:r>
      <w:r>
        <w:instrText xml:space="preserve"> ADDIN EN.CITE &lt;EndNote&gt;&lt;Cite&gt;&lt;Author&gt;Spencer&lt;/Author&gt;&lt;Year&gt;2016&lt;/Year&gt;&lt;RecNum&gt;908&lt;/RecNum&gt;&lt;DisplayText&gt;(Spencer 2016, Khalil 2019)&lt;/DisplayText&gt;&lt;record&gt;&lt;rec-number&gt;908&lt;/rec-number&gt;&lt;foreign-keys&gt;&lt;key app="EN" db-id="tt9avpztkswaa1errpsvdse5zfw5aae9as2e" timestamp="1588554887"&gt;908&lt;/key&gt;&lt;/foreign-keys&gt;&lt;ref-type name="Journal Article"&gt;17&lt;/ref-type&gt;&lt;contributors&gt;&lt;authors&gt;&lt;author&gt;Amanda Spencer&lt;/author&gt;&lt;/authors&gt;&lt;/contributors&gt;&lt;titles&gt;&lt;title&gt;The Hidden Face of Terrorism: An Analysis of the Women in Islamic State&lt;/title&gt;&lt;secondary-title&gt;Journal of Strategic Security&lt;/secondary-title&gt;&lt;/titles&gt;&lt;periodical&gt;&lt;full-title&gt;Journal of Strategic Security&lt;/full-title&gt;&lt;/periodical&gt;&lt;volume&gt;3&lt;/volume&gt;&lt;number&gt;9 (Fall Special Issue)&lt;/number&gt;&lt;dates&gt;&lt;year&gt;2016&lt;/year&gt;&lt;/dates&gt;&lt;urls&gt;&lt;/urls&gt;&lt;/record&gt;&lt;/Cite&gt;&lt;Cite&gt;&lt;Author&gt;Khalil&lt;/Author&gt;&lt;Year&gt;2019&lt;/Year&gt;&lt;RecNum&gt;909&lt;/RecNum&gt;&lt;record&gt;&lt;rec-number&gt;909&lt;/rec-number&gt;&lt;foreign-keys&gt;&lt;key app="EN" db-id="tt9avpztkswaa1errpsvdse5zfw5aae9as2e" timestamp="1588555059"&gt;909&lt;/key&gt;&lt;/foreign-keys&gt;&lt;ref-type name="Electronic Article"&gt;43&lt;/ref-type&gt;&lt;contributors&gt;&lt;authors&gt;&lt;author&gt;Lydia Khalil&lt;/author&gt;&lt;/authors&gt;&lt;/contributors&gt;&lt;titles&gt;&lt;title&gt;Behind the veil: women in jihad after the caliphate&lt;/title&gt;&lt;secondary-title&gt;Lowy Institute Analysis&lt;/secondary-title&gt;&lt;/titles&gt;&lt;periodical&gt;&lt;full-title&gt;Lowy Institute Analysis&lt;/full-title&gt;&lt;/periodical&gt;&lt;dates&gt;&lt;year&gt;2019&lt;/year&gt;&lt;/dates&gt;&lt;publisher&gt;Lowy Institute&lt;/publisher&gt;&lt;urls&gt;&lt;/urls&gt;&lt;/record&gt;&lt;/Cite&gt;&lt;/EndNote&gt;</w:instrText>
      </w:r>
      <w:r>
        <w:fldChar w:fldCharType="separate"/>
      </w:r>
      <w:r>
        <w:rPr>
          <w:noProof/>
        </w:rPr>
        <w:t>(Spencer 2016, Khalil 2019)</w:t>
      </w:r>
      <w:r>
        <w:fldChar w:fldCharType="end"/>
      </w:r>
      <w:r>
        <w:t xml:space="preserve">. The first operational challenge </w:t>
      </w:r>
      <w:r w:rsidR="00E40F9E">
        <w:t xml:space="preserve">posed by IS women </w:t>
      </w:r>
      <w:r>
        <w:t>was delineating the scope and focus of female involvement</w:t>
      </w:r>
      <w:r w:rsidR="00B4194B">
        <w:t xml:space="preserve"> beyond the ideological constructions on women</w:t>
      </w:r>
      <w:r>
        <w:t xml:space="preserve">. </w:t>
      </w:r>
      <w:r w:rsidR="00B4194B">
        <w:t xml:space="preserve">The second challenge was </w:t>
      </w:r>
      <w:r>
        <w:t xml:space="preserve">reconciling </w:t>
      </w:r>
      <w:r w:rsidR="00E40F9E">
        <w:t xml:space="preserve">the </w:t>
      </w:r>
      <w:r>
        <w:t>ultraconservative ideolog</w:t>
      </w:r>
      <w:r w:rsidR="00E40F9E">
        <w:t>y with</w:t>
      </w:r>
      <w:r w:rsidR="00B4194B">
        <w:t xml:space="preserve"> </w:t>
      </w:r>
      <w:r w:rsidR="00E40F9E">
        <w:t>the appeal it held to female IS members</w:t>
      </w:r>
      <w:r>
        <w:t xml:space="preserve"> </w:t>
      </w:r>
      <w:r>
        <w:fldChar w:fldCharType="begin"/>
      </w:r>
      <w:r>
        <w:instrText xml:space="preserve"> ADDIN EN.CITE &lt;EndNote&gt;&lt;Cite&gt;&lt;Author&gt;Europol&lt;/Author&gt;&lt;Year&gt;2019&lt;/Year&gt;&lt;RecNum&gt;910&lt;/RecNum&gt;&lt;DisplayText&gt;(Europol 2019, Khelghat-Doost 2017)&lt;/DisplayText&gt;&lt;record&gt;&lt;rec-number&gt;910&lt;/rec-number&gt;&lt;foreign-keys&gt;&lt;key app="EN" db-id="tt9avpztkswaa1errpsvdse5zfw5aae9as2e" timestamp="1588555531"&gt;910&lt;/key&gt;&lt;/foreign-keys&gt;&lt;ref-type name="Report"&gt;27&lt;/ref-type&gt;&lt;contributors&gt;&lt;authors&gt;&lt;author&gt;Europol&lt;/author&gt;&lt;/authors&gt;&lt;/contributors&gt;&lt;titles&gt;&lt;title&gt;Women in Islamic State Propaganda: Roles and Incentives&lt;/title&gt;&lt;secondary-title&gt;Europol Specialist Reporting&lt;/secondary-title&gt;&lt;/titles&gt;&lt;dates&gt;&lt;year&gt;2019&lt;/year&gt;&lt;/dates&gt;&lt;publisher&gt;Europol&lt;/publisher&gt;&lt;urls&gt;&lt;related-urls&gt;&lt;url&gt;https://www.europol.europa.eu/activities-services/europol-specialist-reporting/women-in-islamic-state-propaganda&lt;/url&gt;&lt;/related-urls&gt;&lt;/urls&gt;&lt;/record&gt;&lt;/Cite&gt;&lt;Cite&gt;&lt;Author&gt;Khelghat-Doost&lt;/Author&gt;&lt;Year&gt;2017&lt;/Year&gt;&lt;RecNum&gt;911&lt;/RecNum&gt;&lt;record&gt;&lt;rec-number&gt;911&lt;/rec-number&gt;&lt;foreign-keys&gt;&lt;key app="EN" db-id="tt9avpztkswaa1errpsvdse5zfw5aae9as2e" timestamp="1588555776"&gt;911&lt;/key&gt;&lt;/foreign-keys&gt;&lt;ref-type name="Journal Article"&gt;17&lt;/ref-type&gt;&lt;contributors&gt;&lt;authors&gt;&lt;author&gt;Hamoon Khelghat-Doost&lt;/author&gt;&lt;/authors&gt;&lt;/contributors&gt;&lt;titles&gt;&lt;title&gt;Women of the caliphate: the mechanism for women&amp;apos;s incorporation into Islamic State (IS)&lt;/title&gt;&lt;secondary-title&gt;Perspectives on Terrorism&lt;/secondary-title&gt;&lt;/titles&gt;&lt;periodical&gt;&lt;full-title&gt;Perspectives on Terrorism&lt;/full-title&gt;&lt;/periodical&gt;&lt;pages&gt;17-25&lt;/pages&gt;&lt;volume&gt;11&lt;/volume&gt;&lt;number&gt;1&lt;/number&gt;&lt;dates&gt;&lt;year&gt;2017&lt;/year&gt;&lt;/dates&gt;&lt;urls&gt;&lt;/urls&gt;&lt;/record&gt;&lt;/Cite&gt;&lt;/EndNote&gt;</w:instrText>
      </w:r>
      <w:r>
        <w:fldChar w:fldCharType="separate"/>
      </w:r>
      <w:r>
        <w:rPr>
          <w:noProof/>
        </w:rPr>
        <w:t>(Europol 2019, Khelghat-Doost 2017)</w:t>
      </w:r>
      <w:r>
        <w:fldChar w:fldCharType="end"/>
      </w:r>
      <w:r>
        <w:t>.</w:t>
      </w:r>
      <w:r w:rsidR="00B4194B">
        <w:t xml:space="preserve"> In the </w:t>
      </w:r>
      <w:r w:rsidR="00736392">
        <w:t>e</w:t>
      </w:r>
      <w:r w:rsidR="00371BC8">
        <w:t>xtreme right</w:t>
      </w:r>
      <w:r w:rsidR="00B4194B">
        <w:t xml:space="preserve">, there are similar challenges regarding the operational behaviour and norms of women, and the ideological space </w:t>
      </w:r>
      <w:r w:rsidR="00E40F9E">
        <w:t>in which they operate</w:t>
      </w:r>
      <w:r w:rsidR="00B4194B">
        <w:t xml:space="preserve">. </w:t>
      </w:r>
      <w:r w:rsidR="006D2C2D">
        <w:t xml:space="preserve">The operational implications will be addressed first, as most of these should come as no surprise given extensive female involvement in modern terrorism.  </w:t>
      </w:r>
    </w:p>
    <w:p w:rsidR="0026092A" w:rsidRDefault="0026092A" w:rsidP="00EB03DF">
      <w:pPr>
        <w:pStyle w:val="Heading2"/>
      </w:pPr>
      <w:r>
        <w:t xml:space="preserve">Operational Implications </w:t>
      </w:r>
    </w:p>
    <w:p w:rsidR="00294C4D" w:rsidRDefault="00367D84" w:rsidP="00F67C60">
      <w:pPr>
        <w:spacing w:line="360" w:lineRule="auto"/>
        <w:ind w:firstLine="720"/>
        <w:jc w:val="both"/>
      </w:pPr>
      <w:r>
        <w:t>F</w:t>
      </w:r>
      <w:r w:rsidR="00866C01">
        <w:t xml:space="preserve">emale </w:t>
      </w:r>
      <w:r w:rsidR="006E39A6">
        <w:t>v</w:t>
      </w:r>
      <w:r w:rsidR="00294C4D">
        <w:t>iole</w:t>
      </w:r>
      <w:r w:rsidR="006E39A6">
        <w:t>nt a</w:t>
      </w:r>
      <w:r w:rsidR="00294C4D">
        <w:t xml:space="preserve">ctors </w:t>
      </w:r>
      <w:r w:rsidR="00866C01">
        <w:t xml:space="preserve">participate in a variety of </w:t>
      </w:r>
      <w:r w:rsidR="00B40DD5">
        <w:t>kinetic</w:t>
      </w:r>
      <w:r w:rsidR="00866C01">
        <w:t xml:space="preserve"> operations. </w:t>
      </w:r>
      <w:r w:rsidR="00B40DD5">
        <w:t xml:space="preserve"> </w:t>
      </w:r>
      <w:r w:rsidR="00E40F9E">
        <w:t xml:space="preserve">In the past, this violence has commonly been connected with females who are part of organised groups, such as The Order. </w:t>
      </w:r>
      <w:r w:rsidR="00F67C60">
        <w:t>Recently, it would a</w:t>
      </w:r>
      <w:r w:rsidR="00E40F9E">
        <w:t>ppear female violent actors often form as half of a dyad</w:t>
      </w:r>
      <w:r w:rsidR="00F67C60">
        <w:t>:</w:t>
      </w:r>
      <w:r w:rsidR="00F67C60" w:rsidRPr="00F67C60">
        <w:t xml:space="preserve"> a pair of individuals independent of a group or wider network</w:t>
      </w:r>
      <w:r w:rsidR="00F67C60">
        <w:t xml:space="preserve">, as defined by </w:t>
      </w:r>
      <w:r w:rsidR="00F67C60">
        <w:fldChar w:fldCharType="begin"/>
      </w:r>
      <w:r w:rsidR="00F67C60">
        <w:instrText xml:space="preserve"> ADDIN EN.CITE &lt;EndNote&gt;&lt;Cite AuthorYear="1"&gt;&lt;Author&gt;Knight&lt;/Author&gt;&lt;Year&gt;2019&lt;/Year&gt;&lt;RecNum&gt;912&lt;/RecNum&gt;&lt;DisplayText&gt;Knight, Keatley, and Woodward (2019)&lt;/DisplayText&gt;&lt;record&gt;&lt;rec-number&gt;912&lt;/rec-number&gt;&lt;foreign-keys&gt;&lt;key app="EN" db-id="tt9avpztkswaa1errpsvdse5zfw5aae9as2e" timestamp="1588556836"&gt;912&lt;/key&gt;&lt;/foreign-keys&gt;&lt;ref-type name="Journal Article"&gt;17&lt;/ref-type&gt;&lt;contributors&gt;&lt;authors&gt;&lt;author&gt;Knight, S.&lt;/author&gt;&lt;author&gt;Keatley, D.&lt;/author&gt;&lt;author&gt;Woodward, K.&lt;/author&gt;&lt;/authors&gt;&lt;/contributors&gt;&lt;titles&gt;&lt;title&gt;Comparing the Different Behavioral Outcomes of Extremism: A Comparison of Violent and Non-Violent Extremists, Acting Alone or as Part of a Group&lt;/title&gt;&lt;secondary-title&gt;Studies in Conflict and Terrorism&lt;/secondary-title&gt;&lt;/titles&gt;&lt;periodical&gt;&lt;full-title&gt;Studies in Conflict and Terrorism&lt;/full-title&gt;&lt;/periodical&gt;&lt;dates&gt;&lt;year&gt;2019&lt;/year&gt;&lt;/dates&gt;&lt;publisher&gt;Taylor and Francis Inc.&lt;/publisher&gt;&lt;isbn&gt;1057610X&lt;/isbn&gt;&lt;urls&gt;&lt;/urls&gt;&lt;electronic-resource-num&gt;10.1080/1057610X.2019.1680192&lt;/electronic-resource-num&gt;&lt;/record&gt;&lt;/Cite&gt;&lt;/EndNote&gt;</w:instrText>
      </w:r>
      <w:r w:rsidR="00F67C60">
        <w:fldChar w:fldCharType="separate"/>
      </w:r>
      <w:r w:rsidR="00F67C60">
        <w:rPr>
          <w:noProof/>
        </w:rPr>
        <w:t>Knight, Keatley, and Woodward (2019)</w:t>
      </w:r>
      <w:r w:rsidR="00F67C60">
        <w:fldChar w:fldCharType="end"/>
      </w:r>
      <w:r w:rsidR="00F67C60">
        <w:t xml:space="preserve">. This would suggest that female </w:t>
      </w:r>
      <w:r w:rsidR="00E40F9E">
        <w:t xml:space="preserve">actors do not require the normative environment of a group to turn to violence, meaning that </w:t>
      </w:r>
      <w:r w:rsidR="00F67C60">
        <w:t xml:space="preserve">membership in groups or organisations is </w:t>
      </w:r>
      <w:r w:rsidR="00E40F9E">
        <w:t>not always</w:t>
      </w:r>
      <w:r w:rsidR="00F67C60">
        <w:t xml:space="preserve"> indicative of </w:t>
      </w:r>
      <w:r w:rsidR="00E40F9E">
        <w:t xml:space="preserve">the violent </w:t>
      </w:r>
      <w:r w:rsidR="00E40F9E">
        <w:lastRenderedPageBreak/>
        <w:t xml:space="preserve">propensity. </w:t>
      </w:r>
      <w:r w:rsidR="00F67C60">
        <w:t xml:space="preserve"> </w:t>
      </w:r>
      <w:r w:rsidR="00E40F9E">
        <w:t xml:space="preserve">Their range is extensive, </w:t>
      </w:r>
      <w:r w:rsidR="00F67C60">
        <w:t>with bomb plots, arson, shooting</w:t>
      </w:r>
      <w:r w:rsidR="00780514">
        <w:t>s</w:t>
      </w:r>
      <w:r w:rsidR="00F67C60">
        <w:t xml:space="preserve">, and assassination/murder amongst the more recent </w:t>
      </w:r>
      <w:r w:rsidR="00E40F9E">
        <w:t>activitie</w:t>
      </w:r>
      <w:r w:rsidR="00F67C60">
        <w:t xml:space="preserve">s. </w:t>
      </w:r>
      <w:r w:rsidR="006D2C2D">
        <w:t xml:space="preserve">This means that, far </w:t>
      </w:r>
      <w:r w:rsidR="00780514">
        <w:t xml:space="preserve">women only being the wives of the movement, they can be wolves, engaging in </w:t>
      </w:r>
      <w:r w:rsidR="006D2C2D">
        <w:t>direct violent activity</w:t>
      </w:r>
      <w:r w:rsidR="00780514">
        <w:t>,</w:t>
      </w:r>
      <w:r w:rsidR="006D2C2D">
        <w:t xml:space="preserve"> </w:t>
      </w:r>
      <w:r w:rsidR="00780514">
        <w:t>motivated</w:t>
      </w:r>
      <w:r w:rsidR="006D2C2D">
        <w:t xml:space="preserve"> by </w:t>
      </w:r>
      <w:r w:rsidR="00736392">
        <w:t>e</w:t>
      </w:r>
      <w:r w:rsidR="00371BC8">
        <w:t>xtreme right</w:t>
      </w:r>
      <w:r w:rsidR="006D2C2D">
        <w:t xml:space="preserve"> beliefs. </w:t>
      </w:r>
    </w:p>
    <w:p w:rsidR="00294C4D" w:rsidRDefault="00367D84" w:rsidP="006D2C2D">
      <w:pPr>
        <w:spacing w:line="360" w:lineRule="auto"/>
        <w:ind w:firstLine="720"/>
        <w:jc w:val="both"/>
      </w:pPr>
      <w:r>
        <w:t>F</w:t>
      </w:r>
      <w:r w:rsidR="004171EA">
        <w:t xml:space="preserve">emales can </w:t>
      </w:r>
      <w:r w:rsidR="00780514">
        <w:t xml:space="preserve">also </w:t>
      </w:r>
      <w:r w:rsidR="004171EA">
        <w:t>f</w:t>
      </w:r>
      <w:r w:rsidR="00294C4D">
        <w:t>acilitat</w:t>
      </w:r>
      <w:r w:rsidR="00780514">
        <w:t xml:space="preserve">e </w:t>
      </w:r>
      <w:r w:rsidR="004171EA">
        <w:t>operations</w:t>
      </w:r>
      <w:r w:rsidR="00780514">
        <w:t xml:space="preserve"> and provide resources</w:t>
      </w:r>
      <w:r w:rsidR="004171EA">
        <w:t xml:space="preserve">. </w:t>
      </w:r>
      <w:r w:rsidR="006D2C2D">
        <w:t xml:space="preserve">The more recent examples of facilitation come from the women of </w:t>
      </w:r>
      <w:r w:rsidR="00780514">
        <w:t xml:space="preserve">BnH who supported </w:t>
      </w:r>
      <w:r w:rsidR="006D2C2D">
        <w:t xml:space="preserve">the </w:t>
      </w:r>
      <w:r w:rsidR="00780514">
        <w:t>NSU</w:t>
      </w:r>
      <w:r w:rsidR="006D2C2D">
        <w:t xml:space="preserve"> in Germany, </w:t>
      </w:r>
      <w:r w:rsidR="005D34BC">
        <w:t>provid</w:t>
      </w:r>
      <w:r w:rsidR="00780514">
        <w:t>ing</w:t>
      </w:r>
      <w:r w:rsidR="005D34BC">
        <w:t xml:space="preserve"> </w:t>
      </w:r>
      <w:r w:rsidR="00780514">
        <w:t>NSU</w:t>
      </w:r>
      <w:r w:rsidR="005D34BC">
        <w:t xml:space="preserve"> with </w:t>
      </w:r>
      <w:r w:rsidR="006D2C2D">
        <w:t xml:space="preserve">support which extended to passports, aliases, safe </w:t>
      </w:r>
      <w:r w:rsidR="005D34BC">
        <w:t>houses, and securing materials. The canvassing</w:t>
      </w:r>
      <w:r w:rsidR="00780514">
        <w:t>, management</w:t>
      </w:r>
      <w:r w:rsidR="005D34BC">
        <w:t xml:space="preserve"> </w:t>
      </w:r>
      <w:r w:rsidR="00780514">
        <w:t>and expenditure of</w:t>
      </w:r>
      <w:r w:rsidR="005D34BC">
        <w:t xml:space="preserve"> donations by female members </w:t>
      </w:r>
      <w:r w:rsidR="00D310F3">
        <w:t xml:space="preserve">plays a significant role in facilitating or sustaining movements. These actors can work below the threat detection threshold. As a consequence, facilitators are a </w:t>
      </w:r>
      <w:r w:rsidR="005D34BC">
        <w:t>valuable source of intelligence</w:t>
      </w:r>
      <w:r w:rsidR="00B768A8">
        <w:t xml:space="preserve"> for financial crime investigators as well as counter terrorism investigators</w:t>
      </w:r>
      <w:r w:rsidR="00001BD9">
        <w:t xml:space="preserve">, </w:t>
      </w:r>
      <w:r w:rsidR="00780514">
        <w:t xml:space="preserve">as they tend to span multiple networks and </w:t>
      </w:r>
      <w:r w:rsidR="00D310F3">
        <w:t>stratus</w:t>
      </w:r>
      <w:r w:rsidR="005D34BC">
        <w:t xml:space="preserve">. </w:t>
      </w:r>
      <w:r w:rsidR="00780514">
        <w:t xml:space="preserve">Such intelligence can explain how RWE </w:t>
      </w:r>
      <w:r w:rsidR="00D310F3">
        <w:t xml:space="preserve">movements and networks are supported and sustained. </w:t>
      </w:r>
    </w:p>
    <w:p w:rsidR="00D310F3" w:rsidRPr="0026092A" w:rsidRDefault="00367D84" w:rsidP="00292541">
      <w:pPr>
        <w:spacing w:line="360" w:lineRule="auto"/>
        <w:ind w:firstLine="720"/>
        <w:jc w:val="both"/>
      </w:pPr>
      <w:r>
        <w:t>F</w:t>
      </w:r>
      <w:r w:rsidR="004171EA">
        <w:t>emale a</w:t>
      </w:r>
      <w:r w:rsidR="00294C4D">
        <w:t xml:space="preserve">ctivists </w:t>
      </w:r>
      <w:r w:rsidR="003C4022">
        <w:t xml:space="preserve">and promoters </w:t>
      </w:r>
      <w:r w:rsidR="008866AB">
        <w:t xml:space="preserve">pose a very different challenge. As they often have public profiles, the threat posed by female activists </w:t>
      </w:r>
      <w:r w:rsidR="00780514">
        <w:t xml:space="preserve">is </w:t>
      </w:r>
      <w:r w:rsidR="00D310F3">
        <w:t>fundamentally distinct</w:t>
      </w:r>
      <w:r w:rsidR="008866AB">
        <w:t xml:space="preserve">. They engage with the public openly, rather than seeking to remain below the threat detection threshold. </w:t>
      </w:r>
      <w:r w:rsidR="00D310F3">
        <w:t>They can hold</w:t>
      </w:r>
      <w:r w:rsidR="008866AB">
        <w:t xml:space="preserve"> formal positions, attend rallies and protests, and lead campaigns in defence of white women, su</w:t>
      </w:r>
      <w:r w:rsidR="00D310F3">
        <w:t>ch as the 120 Decibels campaign. Through this,</w:t>
      </w:r>
      <w:r w:rsidR="008866AB">
        <w:t xml:space="preserve"> activists are able to normalise attitudes and behaviours</w:t>
      </w:r>
      <w:r w:rsidR="00D310F3">
        <w:t xml:space="preserve"> and shift the public discourse</w:t>
      </w:r>
      <w:r w:rsidR="008866AB">
        <w:t xml:space="preserve">. </w:t>
      </w:r>
      <w:r w:rsidR="003C4022">
        <w:t>Promoters, meanwhile, are able to use the activist networks to cross-promote ideas and expand their reach</w:t>
      </w:r>
      <w:r w:rsidR="00D310F3">
        <w:t xml:space="preserve"> to recruit</w:t>
      </w:r>
      <w:r w:rsidR="003C4022">
        <w:t xml:space="preserve">. </w:t>
      </w:r>
      <w:r w:rsidR="008866AB">
        <w:t xml:space="preserve">They are able to </w:t>
      </w:r>
      <w:r w:rsidR="00D310F3">
        <w:t xml:space="preserve">buttress the movement against </w:t>
      </w:r>
      <w:r w:rsidR="008866AB">
        <w:t xml:space="preserve">criticisms such as misogyny, and </w:t>
      </w:r>
      <w:r w:rsidR="00D310F3">
        <w:t xml:space="preserve">shape female discourse on topics such as </w:t>
      </w:r>
      <w:r w:rsidR="008866AB">
        <w:t xml:space="preserve">feminism. The implications of this </w:t>
      </w:r>
      <w:r w:rsidR="00D310F3">
        <w:t>is the magnification of identity politics and</w:t>
      </w:r>
      <w:r w:rsidR="008866AB">
        <w:t xml:space="preserve"> the </w:t>
      </w:r>
      <w:r w:rsidR="00D310F3">
        <w:t xml:space="preserve">subsequent </w:t>
      </w:r>
      <w:r w:rsidR="008866AB">
        <w:t xml:space="preserve">slow </w:t>
      </w:r>
      <w:r w:rsidR="008E3E25">
        <w:t>erosion</w:t>
      </w:r>
      <w:r w:rsidR="00D310F3">
        <w:t xml:space="preserve"> of democratic principles. </w:t>
      </w:r>
    </w:p>
    <w:p w:rsidR="00EB03DF" w:rsidRDefault="008F439F" w:rsidP="00EB03DF">
      <w:pPr>
        <w:pStyle w:val="Heading2"/>
      </w:pPr>
      <w:r>
        <w:t>I</w:t>
      </w:r>
      <w:r w:rsidR="0026092A">
        <w:t>deolog</w:t>
      </w:r>
      <w:r w:rsidR="00E13D06">
        <w:t>ical Implications</w:t>
      </w:r>
      <w:r w:rsidR="0026092A">
        <w:t xml:space="preserve"> </w:t>
      </w:r>
    </w:p>
    <w:p w:rsidR="00510437" w:rsidRDefault="004F6530" w:rsidP="004F6530">
      <w:pPr>
        <w:spacing w:line="360" w:lineRule="auto"/>
        <w:ind w:firstLine="720"/>
        <w:jc w:val="both"/>
      </w:pPr>
      <w:r>
        <w:t xml:space="preserve">The contentious inclusion of the </w:t>
      </w:r>
      <w:r w:rsidR="00203132">
        <w:t>male supremacy</w:t>
      </w:r>
      <w:r>
        <w:t xml:space="preserve"> (</w:t>
      </w:r>
      <w:r w:rsidR="00203132">
        <w:t xml:space="preserve">also referred to as Incels, meaning </w:t>
      </w:r>
      <w:r>
        <w:t xml:space="preserve">Involuntary Celibates) </w:t>
      </w:r>
      <w:r w:rsidRPr="00A80BDE">
        <w:t xml:space="preserve">under the </w:t>
      </w:r>
      <w:r w:rsidR="00736392">
        <w:t>e</w:t>
      </w:r>
      <w:r w:rsidR="00371BC8">
        <w:t>xtreme right</w:t>
      </w:r>
      <w:r w:rsidR="00A80BDE" w:rsidRPr="00A80BDE">
        <w:t xml:space="preserve"> ideational nexus</w:t>
      </w:r>
      <w:r w:rsidRPr="00A80BDE">
        <w:t xml:space="preserve"> can obscure </w:t>
      </w:r>
      <w:r w:rsidR="00A80BDE">
        <w:t xml:space="preserve">the </w:t>
      </w:r>
      <w:r w:rsidRPr="00A80BDE">
        <w:t>appeal</w:t>
      </w:r>
      <w:r w:rsidR="00A80BDE" w:rsidRPr="00A80BDE">
        <w:t xml:space="preserve"> </w:t>
      </w:r>
      <w:r w:rsidR="00D310F3">
        <w:t>RWE</w:t>
      </w:r>
      <w:r w:rsidR="00A80BDE" w:rsidRPr="00A80BDE">
        <w:t xml:space="preserve"> ideology has for women</w:t>
      </w:r>
      <w:r>
        <w:t>.</w:t>
      </w:r>
      <w:r>
        <w:rPr>
          <w:rStyle w:val="FootnoteReference"/>
        </w:rPr>
        <w:footnoteReference w:id="3"/>
      </w:r>
      <w:r>
        <w:t xml:space="preserve"> </w:t>
      </w:r>
      <w:r w:rsidR="00EC3071">
        <w:t xml:space="preserve">Ideology is not a passive or static system, but rather, lived social reality: “an essential element of every social formation” </w:t>
      </w:r>
      <w:r w:rsidR="00294C4D">
        <w:t xml:space="preserve">according to </w:t>
      </w:r>
      <w:r w:rsidR="00EC3071">
        <w:t xml:space="preserve">Althusser, cited by </w:t>
      </w:r>
      <w:r w:rsidR="00EC3071">
        <w:fldChar w:fldCharType="begin"/>
      </w:r>
      <w:r w:rsidR="00EC3071">
        <w:instrText xml:space="preserve"> ADDIN EN.CITE &lt;EndNote&gt;&lt;Cite&gt;&lt;Author&gt;Ackerman&lt;/Author&gt;&lt;Year&gt;2019&lt;/Year&gt;&lt;RecNum&gt;416&lt;/RecNum&gt;&lt;DisplayText&gt;(Ackerman and Burnham 2019)&lt;/DisplayText&gt;&lt;record&gt;&lt;rec-number&gt;416&lt;/rec-number&gt;&lt;foreign-keys&gt;&lt;key app="EN" db-id="tt9avpztkswaa1errpsvdse5zfw5aae9as2e" timestamp="1562128812"&gt;416&lt;/key&gt;&lt;/foreign-keys&gt;&lt;ref-type name="Journal Article"&gt;17&lt;/ref-type&gt;&lt;contributors&gt;&lt;authors&gt;&lt;author&gt;Ackerman, Gary A.&lt;/author&gt;&lt;author&gt;Burnham, Michael&lt;/author&gt;&lt;/authors&gt;&lt;/contributors&gt;&lt;titles&gt;&lt;title&gt;Towards a Definition of Terrorist Ideology&lt;/title&gt;&lt;secondary-title&gt;Terrorism and Political Violence&lt;/secondary-title&gt;&lt;/titles&gt;&lt;periodical&gt;&lt;full-title&gt;Terrorism and Political Violence&lt;/full-title&gt;&lt;/periodical&gt;&lt;pages&gt;1-30&lt;/pages&gt;&lt;dates&gt;&lt;year&gt;2019&lt;/year&gt;&lt;/dates&gt;&lt;isbn&gt;0954-6553&lt;/isbn&gt;&lt;urls&gt;&lt;/urls&gt;&lt;electronic-resource-num&gt;10.1080/09546553.2019.1599862&lt;/electronic-resource-num&gt;&lt;/record&gt;&lt;/Cite&gt;&lt;/EndNote&gt;</w:instrText>
      </w:r>
      <w:r w:rsidR="00EC3071">
        <w:fldChar w:fldCharType="separate"/>
      </w:r>
      <w:r w:rsidR="00EC3071">
        <w:rPr>
          <w:noProof/>
        </w:rPr>
        <w:t>(Ackerman and Burnham 2019)</w:t>
      </w:r>
      <w:r w:rsidR="00EC3071">
        <w:fldChar w:fldCharType="end"/>
      </w:r>
      <w:r w:rsidR="00E13D06">
        <w:t xml:space="preserve">. </w:t>
      </w:r>
      <w:r w:rsidR="00D310F3">
        <w:t>If ideology, then, is a consequence of social formations, we must conceptualise female participation in the ideology as a consequence of their interaction with</w:t>
      </w:r>
      <w:r w:rsidR="00955E17">
        <w:t>in those subcultures</w:t>
      </w:r>
      <w:r w:rsidR="00D310F3">
        <w:t xml:space="preserve">. </w:t>
      </w:r>
      <w:r w:rsidR="00510437">
        <w:t xml:space="preserve">It is through participation, then, that the ideological implications are manifest. This is shaped by three </w:t>
      </w:r>
      <w:r w:rsidR="00D310F3">
        <w:t xml:space="preserve">forms of </w:t>
      </w:r>
      <w:r w:rsidR="00510437">
        <w:t>participa</w:t>
      </w:r>
      <w:r>
        <w:t>t</w:t>
      </w:r>
      <w:r w:rsidR="00D310F3">
        <w:t>ion</w:t>
      </w:r>
      <w:r w:rsidR="00510437">
        <w:t xml:space="preserve">. </w:t>
      </w:r>
    </w:p>
    <w:p w:rsidR="00855D3E" w:rsidRDefault="006E39A6" w:rsidP="00855D3E">
      <w:pPr>
        <w:spacing w:line="360" w:lineRule="auto"/>
        <w:ind w:firstLine="720"/>
        <w:jc w:val="both"/>
      </w:pPr>
      <w:r>
        <w:t>The t</w:t>
      </w:r>
      <w:r w:rsidR="00855D3E">
        <w:t xml:space="preserve">hinkers play a role in the construction of ideology itself. As seen with earlier thinkers such as Lane, Paterson and Rand, women were able to make original contributions to theory </w:t>
      </w:r>
      <w:r w:rsidR="00BA289B">
        <w:t>regarding</w:t>
      </w:r>
      <w:r w:rsidR="00855D3E">
        <w:t xml:space="preserve"> free </w:t>
      </w:r>
      <w:r w:rsidR="00855D3E">
        <w:lastRenderedPageBreak/>
        <w:t xml:space="preserve">market fundamentalism and right Libertarian ideas. More recently, thinkers such as Lokteff, Southern, and McCarthy are able to counter Left progressivism and feminism by </w:t>
      </w:r>
      <w:r w:rsidR="00ED101C">
        <w:t xml:space="preserve">trading on identity politics, femineity, and gender relations. They especially celebrate ethno-nationalism as a traditional, natural, and desirable way of living and the last hope for white civilisation. </w:t>
      </w:r>
      <w:r w:rsidR="00367D84">
        <w:t>This provides a</w:t>
      </w:r>
      <w:r w:rsidR="00ED101C">
        <w:t xml:space="preserve"> cohesive set of ideas which firmly bridge traditional lifestyles</w:t>
      </w:r>
      <w:r w:rsidR="00367D84">
        <w:t>, gender</w:t>
      </w:r>
      <w:r w:rsidR="00ED101C">
        <w:t xml:space="preserve"> and mainstream conservatism with </w:t>
      </w:r>
      <w:r w:rsidR="00736392">
        <w:t>e</w:t>
      </w:r>
      <w:r w:rsidR="00371BC8">
        <w:t>xtreme right</w:t>
      </w:r>
      <w:r w:rsidR="00ED101C">
        <w:t xml:space="preserve"> perils such as white genocide. </w:t>
      </w:r>
      <w:r w:rsidR="00367D84">
        <w:t xml:space="preserve">Thinkers not only engage with ideology, but shape it. </w:t>
      </w:r>
    </w:p>
    <w:p w:rsidR="00955E17" w:rsidRDefault="00510437" w:rsidP="00955E17">
      <w:pPr>
        <w:spacing w:line="360" w:lineRule="auto"/>
        <w:ind w:firstLine="720"/>
        <w:jc w:val="both"/>
      </w:pPr>
      <w:r>
        <w:t xml:space="preserve">The </w:t>
      </w:r>
      <w:r w:rsidR="006E39A6">
        <w:t>p</w:t>
      </w:r>
      <w:r>
        <w:t xml:space="preserve">romoters play a role in propagating narratives of white women’s peril on the one hand, and gendered complementarity on the other, as noted by </w:t>
      </w:r>
      <w:r>
        <w:fldChar w:fldCharType="begin"/>
      </w:r>
      <w:r>
        <w:instrText xml:space="preserve"> ADDIN EN.CITE &lt;EndNote&gt;&lt;Cite AuthorYear="1"&gt;&lt;Author&gt;Mattheis&lt;/Author&gt;&lt;Year&gt;2018&lt;/Year&gt;&lt;RecNum&gt;632&lt;/RecNum&gt;&lt;DisplayText&gt;Mattheis (2018)&lt;/DisplayText&gt;&lt;record&gt;&lt;rec-number&gt;632&lt;/rec-number&gt;&lt;foreign-keys&gt;&lt;key app="EN" db-id="tt9avpztkswaa1errpsvdse5zfw5aae9as2e" timestamp="1571716192"&gt;632&lt;/key&gt;&lt;/foreign-keys&gt;&lt;ref-type name="Journal Article"&gt;17&lt;/ref-type&gt;&lt;contributors&gt;&lt;authors&gt;&lt;author&gt;Ashley Mattheis&lt;/author&gt;&lt;/authors&gt;&lt;/contributors&gt;&lt;titles&gt;&lt;title&gt;Shieldmaidens of Whiteness: (Alt) Maternalism and Women Recruiting for the Far/Alt-Right&lt;/title&gt;&lt;secondary-title&gt;Journal for Deradicalization&lt;/secondary-title&gt;&lt;/titles&gt;&lt;periodical&gt;&lt;full-title&gt;Journal for Deradicalization&lt;/full-title&gt;&lt;/periodical&gt;&lt;pages&gt;128-162&lt;/pages&gt;&lt;volume&gt;Winter&lt;/volume&gt;&lt;number&gt;17&lt;/number&gt;&lt;keywords&gt;&lt;keyword&gt;Alt-Right&lt;/keyword&gt;&lt;keyword&gt;Far-Right&lt;/keyword&gt;&lt;keyword&gt;Gender&lt;/keyword&gt;&lt;keyword&gt;Recruitment&lt;/keyword&gt;&lt;keyword&gt;Extremism&lt;/keyword&gt;&lt;keyword&gt;Discourse&lt;/keyword&gt;&lt;keyword&gt;Sociology &amp;amp; Social History&lt;/keyword&gt;&lt;/keywords&gt;&lt;dates&gt;&lt;year&gt;2018&lt;/year&gt;&lt;/dates&gt;&lt;publisher&gt;Daniel Koehler, Christine Hutzel&lt;/publisher&gt;&lt;isbn&gt;2363-9849&lt;/isbn&gt;&lt;urls&gt;&lt;/urls&gt;&lt;/record&gt;&lt;/Cite&gt;&lt;/EndNote&gt;</w:instrText>
      </w:r>
      <w:r>
        <w:fldChar w:fldCharType="separate"/>
      </w:r>
      <w:r>
        <w:rPr>
          <w:noProof/>
        </w:rPr>
        <w:t>Mattheis (2018)</w:t>
      </w:r>
      <w:r>
        <w:fldChar w:fldCharType="end"/>
      </w:r>
      <w:r>
        <w:t xml:space="preserve">. </w:t>
      </w:r>
      <w:r w:rsidR="00855D3E">
        <w:t>Promoters</w:t>
      </w:r>
      <w:r>
        <w:t xml:space="preserve"> especially engage with narratives on sex realism. Sex realism is </w:t>
      </w:r>
      <w:r w:rsidR="00855D3E">
        <w:t>the</w:t>
      </w:r>
      <w:r w:rsidR="00955E17">
        <w:t xml:space="preserve"> belief</w:t>
      </w:r>
      <w:r w:rsidR="00855D3E">
        <w:t xml:space="preserve"> </w:t>
      </w:r>
      <w:r>
        <w:t>that women are not equal to men, but</w:t>
      </w:r>
      <w:r w:rsidR="00955E17">
        <w:t xml:space="preserve"> adherents argue</w:t>
      </w:r>
      <w:r>
        <w:t xml:space="preserve"> that inequality does not necessarily make women lesser. Women </w:t>
      </w:r>
      <w:r w:rsidR="00955E17">
        <w:t xml:space="preserve">are </w:t>
      </w:r>
      <w:r w:rsidR="00855D3E">
        <w:t xml:space="preserve">instead </w:t>
      </w:r>
      <w:r>
        <w:t xml:space="preserve">portrayed </w:t>
      </w:r>
      <w:r w:rsidR="00955E17">
        <w:t xml:space="preserve">as </w:t>
      </w:r>
      <w:r>
        <w:t xml:space="preserve">fundamentally different to men, which makes equality neither possible nor desirable. </w:t>
      </w:r>
      <w:r w:rsidR="00955E17" w:rsidRPr="00955E17">
        <w:t>They also challenge feminism, target female politicians, and celebrate exemplar tropes.</w:t>
      </w:r>
      <w:r w:rsidR="00955E17">
        <w:t xml:space="preserve"> </w:t>
      </w:r>
      <w:r>
        <w:t>This is often fram</w:t>
      </w:r>
      <w:r w:rsidR="00855D3E">
        <w:t>e</w:t>
      </w:r>
      <w:r w:rsidR="00955E17">
        <w:t>d</w:t>
      </w:r>
      <w:r w:rsidR="00855D3E">
        <w:t xml:space="preserve"> in accordance with what some </w:t>
      </w:r>
      <w:r>
        <w:t xml:space="preserve">label Nature’s Laws </w:t>
      </w:r>
      <w:r>
        <w:fldChar w:fldCharType="begin"/>
      </w:r>
      <w:r>
        <w:instrText xml:space="preserve"> ADDIN EN.CITE &lt;EndNote&gt;&lt;Cite&gt;&lt;Author&gt;Gardell&lt;/Author&gt;&lt;Year&gt;2003&lt;/Year&gt;&lt;RecNum&gt;510&lt;/RecNum&gt;&lt;DisplayText&gt;(Gardell 2003)&lt;/DisplayText&gt;&lt;record&gt;&lt;rec-number&gt;510&lt;/rec-number&gt;&lt;foreign-keys&gt;&lt;key app="EN" db-id="tt9avpztkswaa1errpsvdse5zfw5aae9as2e" timestamp="1562219268"&gt;510&lt;/key&gt;&lt;/foreign-keys&gt;&lt;ref-type name="Book"&gt;6&lt;/ref-type&gt;&lt;contributors&gt;&lt;authors&gt;&lt;author&gt;Mattias Gardell&lt;/author&gt;&lt;/authors&gt;&lt;/contributors&gt;&lt;titles&gt;&lt;title&gt;Gods of the Blood: the Pagan revival and white seperatism&lt;/title&gt;&lt;/titles&gt;&lt;dates&gt;&lt;year&gt;2003&lt;/year&gt;&lt;/dates&gt;&lt;pub-location&gt;London&lt;/pub-location&gt;&lt;publisher&gt;Duke University Press&lt;/publisher&gt;&lt;urls&gt;&lt;/urls&gt;&lt;/record&gt;&lt;/Cite&gt;&lt;/EndNote&gt;</w:instrText>
      </w:r>
      <w:r>
        <w:fldChar w:fldCharType="separate"/>
      </w:r>
      <w:r>
        <w:rPr>
          <w:noProof/>
        </w:rPr>
        <w:t>(Gardell 2003)</w:t>
      </w:r>
      <w:r>
        <w:fldChar w:fldCharType="end"/>
      </w:r>
      <w:r>
        <w:t>133</w:t>
      </w:r>
      <w:r w:rsidR="00855D3E">
        <w:t>,</w:t>
      </w:r>
      <w:r>
        <w:t xml:space="preserve"> or the natural order </w:t>
      </w:r>
      <w:r>
        <w:fldChar w:fldCharType="begin"/>
      </w:r>
      <w:r>
        <w:instrText xml:space="preserve"> ADDIN EN.CITE &lt;EndNote&gt;&lt;Cite&gt;&lt;Author&gt;Campion&lt;/Author&gt;&lt;Year&gt;2019&lt;/Year&gt;&lt;RecNum&gt;620&lt;/RecNum&gt;&lt;DisplayText&gt;(Campion 2019)&lt;/DisplayText&gt;&lt;record&gt;&lt;rec-number&gt;620&lt;/rec-number&gt;&lt;foreign-keys&gt;&lt;key app="EN" db-id="tt9avpztkswaa1errpsvdse5zfw5aae9as2e" timestamp="1569980086"&gt;620&lt;/key&gt;&lt;/foreign-keys&gt;&lt;ref-type name="Journal Article"&gt;17&lt;/ref-type&gt;&lt;contributors&gt;&lt;authors&gt;&lt;author&gt;Kristy Campion&lt;/author&gt;&lt;/authors&gt;&lt;/contributors&gt;&lt;titles&gt;&lt;title&gt;Australian Right Wing Extremist Ideology: Naratives of Nemesis and Nostalgia&lt;/title&gt;&lt;secondary-title&gt;Journal of Policing, Intelligence and Counter Terrorism&lt;/secondary-title&gt;&lt;/titles&gt;&lt;periodical&gt;&lt;full-title&gt;Journal of Policing, Intelligence and Counter Terrorism&lt;/full-title&gt;&lt;/periodical&gt;&lt;pages&gt;208-226&lt;/pages&gt;&lt;volume&gt;14&lt;/volume&gt;&lt;number&gt;3&lt;/number&gt;&lt;dates&gt;&lt;year&gt;2019&lt;/year&gt;&lt;/dates&gt;&lt;urls&gt;&lt;/urls&gt;&lt;/record&gt;&lt;/Cite&gt;&lt;/EndNote&gt;</w:instrText>
      </w:r>
      <w:r>
        <w:fldChar w:fldCharType="separate"/>
      </w:r>
      <w:r>
        <w:rPr>
          <w:noProof/>
        </w:rPr>
        <w:t>(Campion 2019)</w:t>
      </w:r>
      <w:r>
        <w:fldChar w:fldCharType="end"/>
      </w:r>
      <w:r>
        <w:t>.</w:t>
      </w:r>
      <w:r w:rsidR="00955E17">
        <w:t xml:space="preserve"> The implication is that, while promoters magnify RWE ideology and challenge feminist discourses, they also create an alternative interpretation of reality which can foster female (and male) ideological engagement. </w:t>
      </w:r>
    </w:p>
    <w:p w:rsidR="004F6530" w:rsidRDefault="006E39A6" w:rsidP="005F138E">
      <w:pPr>
        <w:spacing w:line="360" w:lineRule="auto"/>
        <w:ind w:firstLine="720"/>
        <w:jc w:val="both"/>
      </w:pPr>
      <w:r>
        <w:t>The e</w:t>
      </w:r>
      <w:r w:rsidR="00855D3E">
        <w:t>xemplars</w:t>
      </w:r>
      <w:r>
        <w:t xml:space="preserve"> </w:t>
      </w:r>
      <w:r w:rsidR="00855D3E">
        <w:t xml:space="preserve">have the highest ideological significance. </w:t>
      </w:r>
      <w:r w:rsidR="00955E17">
        <w:t>They may be</w:t>
      </w:r>
      <w:r w:rsidR="00294C4D">
        <w:t xml:space="preserve"> loyal wives </w:t>
      </w:r>
      <w:r w:rsidR="00955E17">
        <w:t>and widows</w:t>
      </w:r>
      <w:r w:rsidR="00AB3E7B">
        <w:t>,</w:t>
      </w:r>
      <w:r w:rsidR="00955E17">
        <w:t xml:space="preserve"> innocent martyrs, or</w:t>
      </w:r>
      <w:r w:rsidR="00294C4D">
        <w:t xml:space="preserve"> </w:t>
      </w:r>
      <w:r w:rsidR="00955E17">
        <w:t xml:space="preserve">the reproduction future of a peoples with some radiant destiny. </w:t>
      </w:r>
      <w:r w:rsidR="005F138E">
        <w:t>Racial purity and m</w:t>
      </w:r>
      <w:r w:rsidR="00955E17">
        <w:t xml:space="preserve">otherhood </w:t>
      </w:r>
      <w:r w:rsidR="005F138E">
        <w:t xml:space="preserve">are inseparable, intertwined as the salvation of the race. Through emulating exemplars, participants may find identity security and significance. </w:t>
      </w:r>
      <w:r w:rsidR="005F138E">
        <w:fldChar w:fldCharType="begin"/>
      </w:r>
      <w:r w:rsidR="005F138E">
        <w:instrText xml:space="preserve"> ADDIN EN.CITE &lt;EndNote&gt;&lt;Cite AuthorYear="1"&gt;&lt;Author&gt;Kruglanski&lt;/Author&gt;&lt;Year&gt;2020&lt;/Year&gt;&lt;RecNum&gt;898&lt;/RecNum&gt;&lt;DisplayText&gt;Kruglanski (2020)&lt;/DisplayText&gt;&lt;record&gt;&lt;rec-number&gt;898&lt;/rec-number&gt;&lt;foreign-keys&gt;&lt;key app="EN" db-id="tt9avpztkswaa1errpsvdse5zfw5aae9as2e" timestamp="1587357862"&gt;898&lt;/key&gt;&lt;/foreign-keys&gt;&lt;ref-type name="Book"&gt;6&lt;/ref-type&gt;&lt;contributors&gt;&lt;authors&gt;&lt;author&gt;Kruglanski, Arie W.&lt;/author&gt;&lt;/authors&gt;&lt;/contributors&gt;&lt;titles&gt;&lt;title&gt;Radical&amp;apos;s journey: how German neo-nazis voyaged to the edge and back&lt;/title&gt;&lt;/titles&gt;&lt;keywords&gt;&lt;keyword&gt;Right-Wing extremists--Germany&lt;/keyword&gt;&lt;keyword&gt;Electronic books&lt;/keyword&gt;&lt;/keywords&gt;&lt;dates&gt;&lt;year&gt;2020&lt;/year&gt;&lt;/dates&gt;&lt;pub-location&gt;USA&lt;/pub-location&gt;&lt;publisher&gt;Oxford University Press&lt;/publisher&gt;&lt;isbn&gt;9780190851118&lt;/isbn&gt;&lt;urls&gt;&lt;/urls&gt;&lt;/record&gt;&lt;/Cite&gt;&lt;/EndNote&gt;</w:instrText>
      </w:r>
      <w:r w:rsidR="005F138E">
        <w:fldChar w:fldCharType="separate"/>
      </w:r>
      <w:r w:rsidR="005F138E">
        <w:rPr>
          <w:noProof/>
        </w:rPr>
        <w:t>Kruglanski (2020)</w:t>
      </w:r>
      <w:r w:rsidR="005F138E">
        <w:fldChar w:fldCharType="end"/>
      </w:r>
      <w:r w:rsidR="005F138E">
        <w:t>67 suggests the quest for significance leads into extremism, where individuals can fulfil fundamentals needs and allows them to “</w:t>
      </w:r>
      <w:r w:rsidR="00294C4D">
        <w:t>live up to their gender expectations</w:t>
      </w:r>
      <w:r w:rsidR="008E3E25">
        <w:t>.”</w:t>
      </w:r>
      <w:r w:rsidR="00294C4D">
        <w:t xml:space="preserve"> </w:t>
      </w:r>
      <w:r w:rsidR="005F138E">
        <w:t xml:space="preserve">It </w:t>
      </w:r>
      <w:r w:rsidR="00294C4D">
        <w:t xml:space="preserve">may be argued that RWE expressions of femineity allow </w:t>
      </w:r>
      <w:r w:rsidR="005F138E">
        <w:t>adherents</w:t>
      </w:r>
      <w:r w:rsidR="00294C4D">
        <w:t xml:space="preserve"> to attain </w:t>
      </w:r>
      <w:r w:rsidR="005F138E">
        <w:t>identity security and</w:t>
      </w:r>
      <w:r w:rsidR="00294C4D">
        <w:t xml:space="preserve"> significance through t</w:t>
      </w:r>
      <w:r w:rsidR="005F138E">
        <w:t>he performance of gendered role, imitating the exemplars</w:t>
      </w:r>
      <w:r w:rsidR="004F6530">
        <w:t xml:space="preserve">. </w:t>
      </w:r>
      <w:r w:rsidR="00203132">
        <w:t>T</w:t>
      </w:r>
      <w:r>
        <w:t>he e</w:t>
      </w:r>
      <w:r w:rsidR="00294C4D">
        <w:t xml:space="preserve">xemplars </w:t>
      </w:r>
      <w:r w:rsidR="00203132">
        <w:t>provide</w:t>
      </w:r>
      <w:r w:rsidR="00294C4D">
        <w:t xml:space="preserve"> </w:t>
      </w:r>
      <w:r w:rsidR="004171EA">
        <w:t xml:space="preserve">the highest standard of behaviour, and it is upon that standard that </w:t>
      </w:r>
      <w:r w:rsidR="00855D3E">
        <w:t xml:space="preserve">transgressors can be condemned </w:t>
      </w:r>
      <w:r w:rsidR="00294C4D">
        <w:fldChar w:fldCharType="begin"/>
      </w:r>
      <w:r w:rsidR="00294C4D">
        <w:instrText xml:space="preserve"> ADDIN EN.CITE &lt;EndNote&gt;&lt;Cite&gt;&lt;Author&gt;Gardell&lt;/Author&gt;&lt;Year&gt;2003&lt;/Year&gt;&lt;RecNum&gt;510&lt;/RecNum&gt;&lt;DisplayText&gt;(Gardell 2003)&lt;/DisplayText&gt;&lt;record&gt;&lt;rec-number&gt;510&lt;/rec-number&gt;&lt;foreign-keys&gt;&lt;key app="EN" db-id="tt9avpztkswaa1errpsvdse5zfw5aae9as2e" timestamp="1562219268"&gt;510&lt;/key&gt;&lt;/foreign-keys&gt;&lt;ref-type name="Book"&gt;6&lt;/ref-type&gt;&lt;contributors&gt;&lt;authors&gt;&lt;author&gt;Mattias Gardell&lt;/author&gt;&lt;/authors&gt;&lt;/contributors&gt;&lt;titles&gt;&lt;title&gt;Gods of the Blood: the Pagan revival and white seperatism&lt;/title&gt;&lt;/titles&gt;&lt;dates&gt;&lt;year&gt;2003&lt;/year&gt;&lt;/dates&gt;&lt;pub-location&gt;London&lt;/pub-location&gt;&lt;publisher&gt;Duke University Press&lt;/publisher&gt;&lt;urls&gt;&lt;/urls&gt;&lt;/record&gt;&lt;/Cite&gt;&lt;/EndNote&gt;</w:instrText>
      </w:r>
      <w:r w:rsidR="00294C4D">
        <w:fldChar w:fldCharType="separate"/>
      </w:r>
      <w:r w:rsidR="00294C4D">
        <w:rPr>
          <w:noProof/>
        </w:rPr>
        <w:t>(Gardell 2003)</w:t>
      </w:r>
      <w:r w:rsidR="00294C4D">
        <w:fldChar w:fldCharType="end"/>
      </w:r>
      <w:r w:rsidR="005F138E">
        <w:t xml:space="preserve">, or conformers welcomed. </w:t>
      </w:r>
    </w:p>
    <w:p w:rsidR="00B86E1A" w:rsidRDefault="004F6530" w:rsidP="003C4022">
      <w:pPr>
        <w:spacing w:line="360" w:lineRule="auto"/>
        <w:ind w:firstLine="720"/>
        <w:jc w:val="both"/>
      </w:pPr>
      <w:r>
        <w:t xml:space="preserve">This </w:t>
      </w:r>
      <w:r w:rsidR="006E39A6">
        <w:t>stands somewhat in contrast</w:t>
      </w:r>
      <w:r>
        <w:t xml:space="preserve"> to male supremacy. </w:t>
      </w:r>
      <w:r w:rsidR="00294C4D">
        <w:t xml:space="preserve"> </w:t>
      </w:r>
      <w:r>
        <w:t xml:space="preserve">The ADL found a “symbiosis between misogyny and white supremacy,” </w:t>
      </w:r>
      <w:r w:rsidR="00203132">
        <w:t xml:space="preserve">bridged by opposition to feminism and veneration of the natural order </w:t>
      </w:r>
      <w:r>
        <w:fldChar w:fldCharType="begin"/>
      </w:r>
      <w:r>
        <w:instrText xml:space="preserve"> ADDIN EN.CITE &lt;EndNote&gt;&lt;Cite&gt;&lt;Author&gt;ADL&lt;/Author&gt;&lt;Year&gt;2020&lt;/Year&gt;&lt;RecNum&gt;820&lt;/RecNum&gt;&lt;DisplayText&gt;(ADL 2020)&lt;/DisplayText&gt;&lt;record&gt;&lt;rec-number&gt;820&lt;/rec-number&gt;&lt;foreign-keys&gt;&lt;key app="EN" db-id="tt9avpztkswaa1errpsvdse5zfw5aae9as2e" timestamp="1582843205"&gt;820&lt;/key&gt;&lt;/foreign-keys&gt;&lt;ref-type name="Web Page"&gt;12&lt;/ref-type&gt;&lt;contributors&gt;&lt;authors&gt;&lt;author&gt;ADL&lt;/author&gt;&lt;/authors&gt;&lt;/contributors&gt;&lt;titles&gt;&lt;title&gt;When Women are the Enemy: The Intersection of Misogyny and White Supremacy&lt;/title&gt;&lt;/titles&gt;&lt;volume&gt;2020&lt;/volume&gt;&lt;number&gt;February&lt;/number&gt;&lt;dates&gt;&lt;year&gt;2020&lt;/year&gt;&lt;/dates&gt;&lt;publisher&gt;Anti-Defamation League&lt;/publisher&gt;&lt;urls&gt;&lt;related-urls&gt;&lt;url&gt;https://www.adl.org/resources/reports/when-women-are-the-enemy-the-intersection-of-misogyny-and-white-supremacy&lt;/url&gt;&lt;/related-urls&gt;&lt;/urls&gt;&lt;/record&gt;&lt;/Cite&gt;&lt;/EndNote&gt;</w:instrText>
      </w:r>
      <w:r>
        <w:fldChar w:fldCharType="separate"/>
      </w:r>
      <w:r>
        <w:rPr>
          <w:noProof/>
        </w:rPr>
        <w:t>(ADL 2020)</w:t>
      </w:r>
      <w:r>
        <w:fldChar w:fldCharType="end"/>
      </w:r>
      <w:r w:rsidR="00203132">
        <w:t>.</w:t>
      </w:r>
      <w:r>
        <w:t xml:space="preserve"> </w:t>
      </w:r>
      <w:r w:rsidR="00203132">
        <w:t>T</w:t>
      </w:r>
      <w:r>
        <w:t xml:space="preserve">he Southern Poverty Law Centre (SPLC) describes male supremacy as a “ideology advocating for the subjugation of women,” citing key ideas such as opposition to Cultural Marxism, Feminism, and gender equality, and violence against women </w:t>
      </w:r>
      <w:r>
        <w:fldChar w:fldCharType="begin"/>
      </w:r>
      <w:r>
        <w:instrText xml:space="preserve"> ADDIN EN.CITE &lt;EndNote&gt;&lt;Cite&gt;&lt;Author&gt;SPLC&lt;/Author&gt;&lt;Year&gt;2018&lt;/Year&gt;&lt;RecNum&gt;819&lt;/RecNum&gt;&lt;DisplayText&gt;(SPLC 2018)&lt;/DisplayText&gt;&lt;record&gt;&lt;rec-number&gt;819&lt;/rec-number&gt;&lt;foreign-keys&gt;&lt;key app="EN" db-id="tt9avpztkswaa1errpsvdse5zfw5aae9as2e" timestamp="1582843028"&gt;819&lt;/key&gt;&lt;/foreign-keys&gt;&lt;ref-type name="Web Page"&gt;12&lt;/ref-type&gt;&lt;contributors&gt;&lt;authors&gt;&lt;author&gt;SPLC&lt;/author&gt;&lt;/authors&gt;&lt;/contributors&gt;&lt;titles&gt;&lt;title&gt;Male Supremacy&lt;/title&gt;&lt;/titles&gt;&lt;volume&gt;2020&lt;/volume&gt;&lt;number&gt;28 February&lt;/number&gt;&lt;dates&gt;&lt;year&gt;2018&lt;/year&gt;&lt;/dates&gt;&lt;publisher&gt;Southern Poverty Law Center&lt;/publisher&gt;&lt;urls&gt;&lt;related-urls&gt;&lt;url&gt;https://www.splcenter.org/fighting-hate/extremist-files/ideology/male-supremacy&lt;/url&gt;&lt;/related-urls&gt;&lt;/urls&gt;&lt;/record&gt;&lt;/Cite&gt;&lt;/EndNote&gt;</w:instrText>
      </w:r>
      <w:r>
        <w:fldChar w:fldCharType="separate"/>
      </w:r>
      <w:r>
        <w:rPr>
          <w:noProof/>
        </w:rPr>
        <w:t>(SPLC 2018)</w:t>
      </w:r>
      <w:r>
        <w:fldChar w:fldCharType="end"/>
      </w:r>
      <w:r>
        <w:t>.</w:t>
      </w:r>
      <w:r w:rsidRPr="00E47B25">
        <w:t xml:space="preserve"> </w:t>
      </w:r>
      <w:r>
        <w:fldChar w:fldCharType="begin"/>
      </w:r>
      <w:r>
        <w:instrText xml:space="preserve"> ADDIN EN.CITE &lt;EndNote&gt;&lt;Cite AuthorYear="1"&gt;&lt;Author&gt;DiBranco&lt;/Author&gt;&lt;Year&gt;2020&lt;/Year&gt;&lt;RecNum&gt;817&lt;/RecNum&gt;&lt;DisplayText&gt;DiBranco (2020)&lt;/DisplayText&gt;&lt;record&gt;&lt;rec-number&gt;817&lt;/rec-number&gt;&lt;foreign-keys&gt;&lt;key app="EN" db-id="tt9avpztkswaa1errpsvdse5zfw5aae9as2e" timestamp="1582842011"&gt;817&lt;/key&gt;&lt;/foreign-keys&gt;&lt;ref-type name="Journal Article"&gt;17&lt;/ref-type&gt;&lt;contributors&gt;&lt;authors&gt;&lt;author&gt;DAlex DiBranco&lt;/author&gt;&lt;/authors&gt;&lt;/contributors&gt;&lt;titles&gt;&lt;title&gt;Male Supremacist Terrorism as a Rising Threat&lt;/title&gt;&lt;secondary-title&gt;ICCT Journal&lt;/secondary-title&gt;&lt;/titles&gt;&lt;periodical&gt;&lt;full-title&gt;ICCT Journal&lt;/full-title&gt;&lt;/periodical&gt;&lt;dates&gt;&lt;year&gt;2020&lt;/year&gt;&lt;/dates&gt;&lt;urls&gt;&lt;related-urls&gt;&lt;url&gt;https://icct.nl/publication/male-supremacist-terrorism-as-a-rising-threat/&lt;/url&gt;&lt;/related-urls&gt;&lt;/urls&gt;&lt;/record&gt;&lt;/Cite&gt;&lt;/EndNote&gt;</w:instrText>
      </w:r>
      <w:r>
        <w:fldChar w:fldCharType="separate"/>
      </w:r>
      <w:r>
        <w:rPr>
          <w:noProof/>
        </w:rPr>
        <w:t>DiBranco (2020)</w:t>
      </w:r>
      <w:r>
        <w:fldChar w:fldCharType="end"/>
      </w:r>
      <w:r w:rsidR="006E39A6">
        <w:t>2, moreover,</w:t>
      </w:r>
      <w:r>
        <w:t xml:space="preserve"> </w:t>
      </w:r>
      <w:r w:rsidR="00203132">
        <w:t>found</w:t>
      </w:r>
      <w:r>
        <w:t xml:space="preserve"> male supremacis</w:t>
      </w:r>
      <w:r w:rsidR="00203132">
        <w:t>m was based on the belief</w:t>
      </w:r>
      <w:r>
        <w:t xml:space="preserve"> men should be entitled to sexual access to women, and that feminism is a “malevolen</w:t>
      </w:r>
      <w:r w:rsidR="006E39A6">
        <w:t>t force controlling society</w:t>
      </w:r>
      <w:r w:rsidR="005F138E">
        <w:t>.</w:t>
      </w:r>
      <w:r w:rsidR="006E39A6">
        <w:t>”</w:t>
      </w:r>
      <w:r>
        <w:t xml:space="preserve"> </w:t>
      </w:r>
      <w:r>
        <w:fldChar w:fldCharType="begin"/>
      </w:r>
      <w:r>
        <w:instrText xml:space="preserve"> ADDIN EN.CITE &lt;EndNote&gt;&lt;Cite AuthorYear="1"&gt;&lt;Author&gt;Jackson&lt;/Author&gt;&lt;Year&gt;2019&lt;/Year&gt;&lt;RecNum&gt;821&lt;/RecNum&gt;&lt;DisplayText&gt;Jackson (2019)&lt;/DisplayText&gt;&lt;record&gt;&lt;rec-number&gt;821&lt;/rec-number&gt;&lt;foreign-keys&gt;&lt;key app="EN" db-id="tt9avpztkswaa1errpsvdse5zfw5aae9as2e" timestamp="1582845912"&gt;821&lt;/key&gt;&lt;/foreign-keys&gt;&lt;ref-type name="Journal Article"&gt;17&lt;/ref-type&gt;&lt;contributors&gt;&lt;authors&gt;&lt;author&gt;Sam Jackson&lt;/author&gt;&lt;/authors&gt;&lt;/contributors&gt;&lt;titles&gt;&lt;title&gt;A Schema of Right-Wing Extremism in the United States&lt;/title&gt;&lt;secondary-title&gt;ICCT Journal&lt;/secondary-title&gt;&lt;/titles&gt;&lt;periodical&gt;&lt;full-title&gt;ICCT Journal&lt;/full-title&gt;&lt;/periodical&gt;&lt;volume&gt;Policy Brief&lt;/volume&gt;&lt;dates&gt;&lt;year&gt;2019&lt;/year&gt;&lt;/dates&gt;&lt;urls&gt;&lt;related-urls&gt;&lt;url&gt;https://icct.nl/wp-content/uploads/2019/11/ASchemaofRWEXSamJackson-1.pdf&lt;/url&gt;&lt;/related-urls&gt;&lt;/urls&gt;&lt;/record&gt;&lt;/Cite&gt;&lt;/EndNote&gt;</w:instrText>
      </w:r>
      <w:r>
        <w:fldChar w:fldCharType="separate"/>
      </w:r>
      <w:r>
        <w:rPr>
          <w:noProof/>
        </w:rPr>
        <w:t>Jackson (2019)</w:t>
      </w:r>
      <w:r>
        <w:fldChar w:fldCharType="end"/>
      </w:r>
      <w:r w:rsidR="006E39A6">
        <w:t>3, however,</w:t>
      </w:r>
      <w:r>
        <w:t xml:space="preserve"> </w:t>
      </w:r>
      <w:r w:rsidR="00BA289B">
        <w:t>states</w:t>
      </w:r>
      <w:r>
        <w:t xml:space="preserve"> male supremacy </w:t>
      </w:r>
      <w:r w:rsidR="006E39A6">
        <w:t>should</w:t>
      </w:r>
      <w:r>
        <w:t xml:space="preserve"> be conceptualised as</w:t>
      </w:r>
      <w:r w:rsidR="006E39A6">
        <w:t xml:space="preserve"> its “own form of extremism</w:t>
      </w:r>
      <w:r>
        <w:t>.</w:t>
      </w:r>
      <w:r w:rsidR="006E39A6">
        <w:t>”</w:t>
      </w:r>
      <w:r>
        <w:t xml:space="preserve"> </w:t>
      </w:r>
      <w:r w:rsidR="006E39A6">
        <w:t xml:space="preserve">It is argued here </w:t>
      </w:r>
      <w:r w:rsidR="006E39A6">
        <w:lastRenderedPageBreak/>
        <w:t>that while there</w:t>
      </w:r>
      <w:r w:rsidR="005F138E">
        <w:t xml:space="preserve"> are misogynist elements within and beyond</w:t>
      </w:r>
      <w:r w:rsidR="006E39A6">
        <w:t xml:space="preserve"> the extreme right, there </w:t>
      </w:r>
      <w:r w:rsidR="005F138E">
        <w:t>are</w:t>
      </w:r>
      <w:r w:rsidR="006E39A6">
        <w:t xml:space="preserve"> nonetheless </w:t>
      </w:r>
      <w:r w:rsidR="00B86E1A">
        <w:t xml:space="preserve">female participants who are active, not passive, contributors to the ideological environment. </w:t>
      </w:r>
    </w:p>
    <w:p w:rsidR="002D174A" w:rsidRPr="002D174A" w:rsidRDefault="00367D84" w:rsidP="00EB03DF">
      <w:pPr>
        <w:pStyle w:val="Heading2"/>
      </w:pPr>
      <w:r>
        <w:t>I</w:t>
      </w:r>
      <w:r w:rsidR="00765B4E" w:rsidRPr="002D174A">
        <w:t xml:space="preserve">dentity </w:t>
      </w:r>
      <w:r>
        <w:t>Implications</w:t>
      </w:r>
    </w:p>
    <w:p w:rsidR="007F5296" w:rsidRDefault="00B86E1A" w:rsidP="007F5296">
      <w:pPr>
        <w:spacing w:line="360" w:lineRule="auto"/>
        <w:ind w:firstLine="720"/>
        <w:jc w:val="both"/>
      </w:pPr>
      <w:r>
        <w:t xml:space="preserve">Ideology shapes </w:t>
      </w:r>
      <w:r w:rsidR="00A54C1D">
        <w:t>the desired social and collective identity</w:t>
      </w:r>
      <w:r>
        <w:t xml:space="preserve">. The exemplars, through romanticisation, become the </w:t>
      </w:r>
      <w:r w:rsidR="007F5296">
        <w:t xml:space="preserve">desired </w:t>
      </w:r>
      <w:r>
        <w:t>a</w:t>
      </w:r>
      <w:r w:rsidR="007F5296">
        <w:t>rchetype</w:t>
      </w:r>
      <w:r>
        <w:t xml:space="preserve"> and project social identity </w:t>
      </w:r>
      <w:r w:rsidR="007F5296">
        <w:t>in</w:t>
      </w:r>
      <w:r>
        <w:t xml:space="preserve"> the subculture. </w:t>
      </w:r>
      <w:r w:rsidR="00BC210B">
        <w:t>Lauren Southern speaks of Venus</w:t>
      </w:r>
      <w:r w:rsidR="0029627D">
        <w:t>; Philosophi</w:t>
      </w:r>
      <w:r w:rsidR="00BC210B">
        <w:t xml:space="preserve">_Cat talks of the Demeter and Aphrodite complex; Lana Lokteff </w:t>
      </w:r>
      <w:r w:rsidR="00FF506F">
        <w:t>describes the</w:t>
      </w:r>
      <w:r w:rsidR="00BC210B">
        <w:t xml:space="preserve"> reluctant </w:t>
      </w:r>
      <w:r w:rsidR="00FF506F">
        <w:t>Viking</w:t>
      </w:r>
      <w:r w:rsidR="00BC210B">
        <w:t xml:space="preserve"> shieldmaidens. </w:t>
      </w:r>
      <w:r w:rsidR="00A54C1D">
        <w:t xml:space="preserve">The Right Wing Art Squad project female beauty and </w:t>
      </w:r>
      <w:r w:rsidR="005F138E">
        <w:t>combat-readiness</w:t>
      </w:r>
      <w:r w:rsidR="00A54C1D">
        <w:t xml:space="preserve"> through manga and waifu styles. </w:t>
      </w:r>
      <w:r w:rsidR="007F5296">
        <w:t>A European aesthetic is frequently used, exploiting pre-Raphaelite artistry, styles from the 1940s and 1950s, and genteel historical photos to symbolise lost innocence and purity in an increasingly corrupt modern world. The women in this visual aesthetic combine archetype</w:t>
      </w:r>
      <w:r w:rsidR="00BC210B">
        <w:t xml:space="preserve"> </w:t>
      </w:r>
      <w:r w:rsidR="007F5296">
        <w:t xml:space="preserve">and identity – the reconquest of which is considered the salvage of pure white womanhood. </w:t>
      </w:r>
      <w:r w:rsidR="00BC210B">
        <w:t xml:space="preserve"> </w:t>
      </w:r>
      <w:r w:rsidR="007F5296">
        <w:t xml:space="preserve">In accepting ideology and assuming identity, female adherents engage idealisation, but also in </w:t>
      </w:r>
      <w:r w:rsidR="007F5296" w:rsidRPr="007F5296">
        <w:t>self-realisation</w:t>
      </w:r>
      <w:r w:rsidR="007F5296">
        <w:t xml:space="preserve">, finding identity security, </w:t>
      </w:r>
      <w:r w:rsidR="00292541">
        <w:t>entitativity</w:t>
      </w:r>
      <w:r w:rsidR="007F5296">
        <w:t>, and belonging. This can occur across the forms of participation, with identity to be found in violen</w:t>
      </w:r>
      <w:r w:rsidR="00292541">
        <w:t>ce as</w:t>
      </w:r>
      <w:r w:rsidR="007F5296">
        <w:t xml:space="preserve"> much as promotion, activism or procreation. </w:t>
      </w:r>
    </w:p>
    <w:p w:rsidR="00B86E1A" w:rsidRDefault="00BC210B" w:rsidP="003A7063">
      <w:pPr>
        <w:spacing w:line="360" w:lineRule="auto"/>
        <w:ind w:firstLine="720"/>
        <w:jc w:val="both"/>
      </w:pPr>
      <w:r>
        <w:t xml:space="preserve">The </w:t>
      </w:r>
      <w:r w:rsidR="007A2A8A">
        <w:t>consequence</w:t>
      </w:r>
      <w:r>
        <w:t xml:space="preserve"> of this </w:t>
      </w:r>
      <w:r w:rsidR="00292541">
        <w:t>interchange</w:t>
      </w:r>
      <w:r>
        <w:t xml:space="preserve"> is the </w:t>
      </w:r>
      <w:r w:rsidR="00292541">
        <w:t>manifestation</w:t>
      </w:r>
      <w:r w:rsidR="007C53FA">
        <w:t xml:space="preserve"> of an ideological ecosystem. It is an ecosystem because it has the characteristics of</w:t>
      </w:r>
      <w:r>
        <w:t xml:space="preserve"> </w:t>
      </w:r>
      <w:r w:rsidR="00292541">
        <w:t xml:space="preserve">particular </w:t>
      </w:r>
      <w:r w:rsidR="007C53FA">
        <w:t xml:space="preserve">community </w:t>
      </w:r>
      <w:r w:rsidR="0008514B">
        <w:t>interacting</w:t>
      </w:r>
      <w:r w:rsidR="007C53FA">
        <w:t xml:space="preserve"> with in a specific environment. </w:t>
      </w:r>
      <w:r w:rsidR="00292541">
        <w:t xml:space="preserve">In extreme right subcultures, members interact with ideology through their social formations and realities. They are active contributors, emitters, and disseminators of ideology. Interaction is key, and interdependency is common. </w:t>
      </w:r>
      <w:r w:rsidR="007A2A8A">
        <w:t>Adherents</w:t>
      </w:r>
      <w:r>
        <w:t xml:space="preserve"> do not</w:t>
      </w:r>
      <w:r w:rsidR="00BC3BB9">
        <w:t xml:space="preserve"> always</w:t>
      </w:r>
      <w:r>
        <w:t xml:space="preserve"> shelter in </w:t>
      </w:r>
      <w:r w:rsidR="00292541">
        <w:t>the typical ‘</w:t>
      </w:r>
      <w:r>
        <w:t>echo</w:t>
      </w:r>
      <w:r w:rsidR="007A2A8A">
        <w:t>-</w:t>
      </w:r>
      <w:r>
        <w:t>chamber</w:t>
      </w:r>
      <w:r w:rsidR="00292541">
        <w:t>’</w:t>
      </w:r>
      <w:r>
        <w:t xml:space="preserve"> </w:t>
      </w:r>
      <w:r w:rsidR="00BC3BB9">
        <w:t xml:space="preserve">which confirms existing beliefs </w:t>
      </w:r>
      <w:r w:rsidR="00BC3BB9">
        <w:fldChar w:fldCharType="begin"/>
      </w:r>
      <w:r w:rsidR="00BC3BB9">
        <w:instrText xml:space="preserve"> ADDIN EN.CITE &lt;EndNote&gt;&lt;Cite&gt;&lt;Author&gt;Behr&lt;/Author&gt;&lt;Year&gt;2013&lt;/Year&gt;&lt;RecNum&gt;945&lt;/RecNum&gt;&lt;DisplayText&gt;(Behr et al. 2013)&lt;/DisplayText&gt;&lt;record&gt;&lt;rec-number&gt;945&lt;/rec-number&gt;&lt;foreign-keys&gt;&lt;key app="EN" db-id="tt9avpztkswaa1errpsvdse5zfw5aae9as2e" timestamp="1589513006"&gt;945&lt;/key&gt;&lt;/foreign-keys&gt;&lt;ref-type name="Electronic Article"&gt;43&lt;/ref-type&gt;&lt;contributors&gt;&lt;authors&gt;&lt;author&gt;Ines Von Behr&lt;/author&gt;&lt;author&gt;Anais Reding&lt;/author&gt;&lt;author&gt;Charlie Edwards&lt;/author&gt;&lt;author&gt;Luke Gribbon&lt;/author&gt;&lt;/authors&gt;&lt;/contributors&gt;&lt;titles&gt;&lt;title&gt;Radicalisation in the digital era: the use of the internet in 15 cases of terrorism and extremism&lt;/title&gt;&lt;secondary-title&gt;Research Reports&lt;/secondary-title&gt;&lt;/titles&gt;&lt;periodical&gt;&lt;full-title&gt;Research Reports&lt;/full-title&gt;&lt;/periodical&gt;&lt;dates&gt;&lt;year&gt;2013&lt;/year&gt;&lt;/dates&gt;&lt;pub-location&gt;Rand Europe&lt;/pub-location&gt;&lt;publisher&gt;Rand Corporation&lt;/publisher&gt;&lt;urls&gt;&lt;related-urls&gt;&lt;url&gt;https://www.rand.org/content/dam/rand/pubs/research_reports/RR400/RR453/RAND_RR453.sum.pdf&lt;/url&gt;&lt;/related-urls&gt;&lt;/urls&gt;&lt;/record&gt;&lt;/Cite&gt;&lt;/EndNote&gt;</w:instrText>
      </w:r>
      <w:r w:rsidR="00BC3BB9">
        <w:fldChar w:fldCharType="separate"/>
      </w:r>
      <w:r w:rsidR="00BC3BB9">
        <w:rPr>
          <w:noProof/>
        </w:rPr>
        <w:t>(Behr et al. 2013)</w:t>
      </w:r>
      <w:r w:rsidR="00BC3BB9">
        <w:fldChar w:fldCharType="end"/>
      </w:r>
      <w:r w:rsidR="007A2A8A">
        <w:t xml:space="preserve">, which </w:t>
      </w:r>
      <w:r w:rsidR="00BC3BB9">
        <w:t xml:space="preserve">frames </w:t>
      </w:r>
      <w:r w:rsidR="00292541">
        <w:t xml:space="preserve">ideological reception as one way. </w:t>
      </w:r>
      <w:r w:rsidR="00BC3BB9">
        <w:t xml:space="preserve"> </w:t>
      </w:r>
      <w:r w:rsidR="007A2A8A">
        <w:t xml:space="preserve"> R</w:t>
      </w:r>
      <w:r>
        <w:t xml:space="preserve">ather, </w:t>
      </w:r>
      <w:r w:rsidR="00736392">
        <w:t>women in the extreme and radical r</w:t>
      </w:r>
      <w:r w:rsidR="007A2A8A">
        <w:t>ight</w:t>
      </w:r>
      <w:r>
        <w:t xml:space="preserve"> </w:t>
      </w:r>
      <w:r w:rsidR="00BC3BB9">
        <w:t>flourish</w:t>
      </w:r>
      <w:r>
        <w:t xml:space="preserve"> in an ideological ecosystem </w:t>
      </w:r>
      <w:r w:rsidR="00292541">
        <w:t>where</w:t>
      </w:r>
      <w:r>
        <w:t xml:space="preserve"> active participation shapes the very environment in which they thrive. It is organic, and because of that organic nature it has the propensity to shift and adapt according to conditions. </w:t>
      </w:r>
      <w:r w:rsidR="007A2A8A">
        <w:t>The</w:t>
      </w:r>
      <w:r w:rsidR="007A2A8A" w:rsidRPr="007A2A8A">
        <w:t xml:space="preserve"> ideological ecosystem provides </w:t>
      </w:r>
      <w:r w:rsidR="007C33CD">
        <w:t>women</w:t>
      </w:r>
      <w:r w:rsidR="007A2A8A" w:rsidRPr="007A2A8A">
        <w:t xml:space="preserve"> with constructions of idealised femineity, interactional gender norms, and the ability to shape and co</w:t>
      </w:r>
      <w:r w:rsidR="002E689A">
        <w:t xml:space="preserve">ntribute to the ideology itself. Within that ecosystem, </w:t>
      </w:r>
      <w:r w:rsidR="00A65F6D">
        <w:t xml:space="preserve">women can be wives or wolves – or both. </w:t>
      </w:r>
    </w:p>
    <w:p w:rsidR="006716CD" w:rsidRDefault="00673C41" w:rsidP="008F439F">
      <w:pPr>
        <w:pStyle w:val="Heading1"/>
      </w:pPr>
      <w:r>
        <w:t>Conclusion</w:t>
      </w:r>
    </w:p>
    <w:p w:rsidR="00075D79" w:rsidRDefault="00664874" w:rsidP="007C33CD">
      <w:pPr>
        <w:spacing w:line="360" w:lineRule="auto"/>
        <w:ind w:firstLine="720"/>
        <w:jc w:val="both"/>
      </w:pPr>
      <w:r>
        <w:t xml:space="preserve">In conclusion, women in the </w:t>
      </w:r>
      <w:r w:rsidR="00736392">
        <w:t>e</w:t>
      </w:r>
      <w:r w:rsidR="00371BC8">
        <w:t>xtreme right</w:t>
      </w:r>
      <w:r>
        <w:t xml:space="preserve"> engage in six fo</w:t>
      </w:r>
      <w:r w:rsidR="00292541">
        <w:t>rms of participation that range from violent to nonviolent and from public to private</w:t>
      </w:r>
      <w:r>
        <w:t xml:space="preserve">. </w:t>
      </w:r>
      <w:r w:rsidR="00292541">
        <w:t xml:space="preserve">This participation can take form as kinetic and violent threats, to facilitating the violent operations of others, to sustaining networks through finance management. </w:t>
      </w:r>
      <w:r w:rsidR="007C33CD">
        <w:t xml:space="preserve">Beyond this, they are able to make original contributions to ideology, to shape discourses, champion causes, and express entitativity through the emulation of exemplars. </w:t>
      </w:r>
      <w:r>
        <w:t xml:space="preserve">Rather </w:t>
      </w:r>
      <w:r>
        <w:lastRenderedPageBreak/>
        <w:t xml:space="preserve">than having forms of participation deliberately constructed and assigned, </w:t>
      </w:r>
      <w:r w:rsidR="007C33CD">
        <w:t xml:space="preserve">female participation is agile because </w:t>
      </w:r>
      <w:r>
        <w:t>the ideolog</w:t>
      </w:r>
      <w:r w:rsidR="007C33CD">
        <w:t>y itself is adaptive, and can be</w:t>
      </w:r>
      <w:r>
        <w:t xml:space="preserve"> shaped and reshaped by </w:t>
      </w:r>
      <w:r w:rsidR="007C33CD">
        <w:t>female participants</w:t>
      </w:r>
      <w:r>
        <w:t>.</w:t>
      </w:r>
      <w:r w:rsidR="007C33CD">
        <w:t xml:space="preserve"> Women in both the radical and extreme right are able to interact in an ideological ecosystem which positions them as the key to racial salvation, legitimises violent and nonviolent action, and enables them to select </w:t>
      </w:r>
      <w:r>
        <w:t xml:space="preserve">and </w:t>
      </w:r>
      <w:r w:rsidR="007C33CD">
        <w:t>project</w:t>
      </w:r>
      <w:r>
        <w:t xml:space="preserve"> </w:t>
      </w:r>
      <w:r w:rsidR="007C33CD">
        <w:t xml:space="preserve">an </w:t>
      </w:r>
      <w:r>
        <w:t>idealised</w:t>
      </w:r>
      <w:r w:rsidR="007C33CD">
        <w:t xml:space="preserve"> and ideologically loaded expression of femininity. </w:t>
      </w:r>
      <w:r>
        <w:t xml:space="preserve">Through </w:t>
      </w:r>
      <w:r w:rsidR="007C33CD">
        <w:t>such</w:t>
      </w:r>
      <w:r>
        <w:t xml:space="preserve"> </w:t>
      </w:r>
      <w:r w:rsidR="007C33CD">
        <w:t>participation</w:t>
      </w:r>
      <w:r>
        <w:t xml:space="preserve">, </w:t>
      </w:r>
      <w:r w:rsidR="007C33CD">
        <w:t>women can find</w:t>
      </w:r>
      <w:r>
        <w:t xml:space="preserve"> identity</w:t>
      </w:r>
      <w:r w:rsidR="007C33CD">
        <w:t xml:space="preserve"> security and meaning</w:t>
      </w:r>
      <w:r>
        <w:t xml:space="preserve"> – both of which need to be addressed i</w:t>
      </w:r>
      <w:r w:rsidR="007C33CD">
        <w:t>f</w:t>
      </w:r>
      <w:r>
        <w:t xml:space="preserve"> the </w:t>
      </w:r>
      <w:r w:rsidR="007C33CD">
        <w:t xml:space="preserve">allure of the </w:t>
      </w:r>
      <w:r w:rsidR="00736392">
        <w:t>e</w:t>
      </w:r>
      <w:r w:rsidR="00371BC8">
        <w:t>xtreme right</w:t>
      </w:r>
      <w:r>
        <w:t xml:space="preserve"> </w:t>
      </w:r>
      <w:r w:rsidR="007C33CD">
        <w:t xml:space="preserve">is </w:t>
      </w:r>
      <w:r>
        <w:t>to be effectively c</w:t>
      </w:r>
      <w:r w:rsidR="007C33CD">
        <w:t>hallenged</w:t>
      </w:r>
      <w:r>
        <w:t xml:space="preserve">. </w:t>
      </w:r>
    </w:p>
    <w:p w:rsidR="00001BD9" w:rsidRDefault="00001BD9" w:rsidP="00001BD9">
      <w:pPr>
        <w:spacing w:line="360" w:lineRule="auto"/>
        <w:ind w:firstLine="720"/>
        <w:jc w:val="both"/>
      </w:pPr>
    </w:p>
    <w:p w:rsidR="00422D94" w:rsidRDefault="004966CD" w:rsidP="00E47B25">
      <w:pPr>
        <w:pStyle w:val="Heading2"/>
        <w:jc w:val="both"/>
      </w:pPr>
      <w:r>
        <w:t xml:space="preserve">Reference List </w:t>
      </w:r>
    </w:p>
    <w:p w:rsidR="003A7063" w:rsidRPr="003A7063" w:rsidRDefault="00422D94" w:rsidP="003A7063">
      <w:pPr>
        <w:pStyle w:val="EndNoteBibliography"/>
        <w:spacing w:after="0"/>
        <w:ind w:left="720" w:hanging="720"/>
      </w:pPr>
      <w:r>
        <w:fldChar w:fldCharType="begin"/>
      </w:r>
      <w:r>
        <w:instrText xml:space="preserve"> ADDIN EN.REFLIST </w:instrText>
      </w:r>
      <w:r>
        <w:fldChar w:fldCharType="separate"/>
      </w:r>
      <w:r w:rsidR="003A7063" w:rsidRPr="003A7063">
        <w:t xml:space="preserve">1980. "National Front." </w:t>
      </w:r>
      <w:r w:rsidR="003A7063" w:rsidRPr="003A7063">
        <w:rPr>
          <w:i/>
        </w:rPr>
        <w:t>Canberra Times (ACT : 1926 - 1995)</w:t>
      </w:r>
      <w:r w:rsidR="003A7063" w:rsidRPr="003A7063">
        <w:t xml:space="preserve">, 18 October 12. Accessed 20 May 2020. </w:t>
      </w:r>
      <w:hyperlink r:id="rId8" w:history="1">
        <w:r w:rsidR="003A7063" w:rsidRPr="003A7063">
          <w:rPr>
            <w:rStyle w:val="Hyperlink"/>
          </w:rPr>
          <w:t>http://nla.gov.au/nla.news-article125628348</w:t>
        </w:r>
      </w:hyperlink>
      <w:r w:rsidR="003A7063" w:rsidRPr="003A7063">
        <w:t>.</w:t>
      </w:r>
    </w:p>
    <w:p w:rsidR="003A7063" w:rsidRPr="003A7063" w:rsidRDefault="003A7063" w:rsidP="003A7063">
      <w:pPr>
        <w:pStyle w:val="EndNoteBibliography"/>
        <w:spacing w:after="0"/>
        <w:ind w:left="720" w:hanging="720"/>
      </w:pPr>
      <w:r w:rsidRPr="003A7063">
        <w:t xml:space="preserve">1988. "Death Plot: Two Held - Couple charged with conspiring to kill Jesse Jackson." </w:t>
      </w:r>
      <w:r w:rsidRPr="003A7063">
        <w:rPr>
          <w:i/>
        </w:rPr>
        <w:t>Canberra Times (ACT : 1926 - 1995)</w:t>
      </w:r>
      <w:r w:rsidRPr="003A7063">
        <w:t xml:space="preserve">, 19 May, 5, World News. Accessed 31 March 2020. </w:t>
      </w:r>
      <w:hyperlink r:id="rId9" w:history="1">
        <w:r w:rsidRPr="003A7063">
          <w:rPr>
            <w:rStyle w:val="Hyperlink"/>
          </w:rPr>
          <w:t>http://nla.gov.au/nla.news-article111974262</w:t>
        </w:r>
      </w:hyperlink>
      <w:r w:rsidRPr="003A7063">
        <w:t>.</w:t>
      </w:r>
    </w:p>
    <w:p w:rsidR="003A7063" w:rsidRPr="003A7063" w:rsidRDefault="003A7063" w:rsidP="003A7063">
      <w:pPr>
        <w:pStyle w:val="EndNoteBibliography"/>
        <w:spacing w:after="0"/>
        <w:ind w:left="720" w:hanging="720"/>
      </w:pPr>
      <w:r w:rsidRPr="003A7063">
        <w:t xml:space="preserve">2019. "Alison Chabloz has anti-Semitic songs conviction upheld." </w:t>
      </w:r>
      <w:r w:rsidRPr="003A7063">
        <w:rPr>
          <w:i/>
        </w:rPr>
        <w:t>BBC News</w:t>
      </w:r>
      <w:r w:rsidRPr="003A7063">
        <w:t xml:space="preserve">, 13 February. </w:t>
      </w:r>
      <w:hyperlink r:id="rId10" w:history="1">
        <w:r w:rsidRPr="003A7063">
          <w:rPr>
            <w:rStyle w:val="Hyperlink"/>
          </w:rPr>
          <w:t>https://www.bbc.com/news/uk-england-derbyshire-47230443</w:t>
        </w:r>
      </w:hyperlink>
      <w:r w:rsidRPr="003A7063">
        <w:t>.</w:t>
      </w:r>
    </w:p>
    <w:p w:rsidR="003A7063" w:rsidRPr="003A7063" w:rsidRDefault="003A7063" w:rsidP="003A7063">
      <w:pPr>
        <w:pStyle w:val="EndNoteBibliography"/>
        <w:spacing w:after="0"/>
        <w:ind w:left="720" w:hanging="720"/>
      </w:pPr>
      <w:r w:rsidRPr="003A7063">
        <w:t xml:space="preserve">AAP-AP. 1980. "Right-wing extremists under investigation." </w:t>
      </w:r>
      <w:r w:rsidRPr="003A7063">
        <w:rPr>
          <w:i/>
        </w:rPr>
        <w:t>Canberra Times (ACT : 1926 - 1995)</w:t>
      </w:r>
      <w:r w:rsidRPr="003A7063">
        <w:t xml:space="preserve">, 29 September, 6. Accessed 31 March 2020. </w:t>
      </w:r>
      <w:hyperlink r:id="rId11" w:history="1">
        <w:r w:rsidRPr="003A7063">
          <w:rPr>
            <w:rStyle w:val="Hyperlink"/>
          </w:rPr>
          <w:t>http://nla.gov.au/nla.news-article125624665</w:t>
        </w:r>
      </w:hyperlink>
      <w:r w:rsidRPr="003A7063">
        <w:t>.</w:t>
      </w:r>
    </w:p>
    <w:p w:rsidR="003A7063" w:rsidRPr="003A7063" w:rsidRDefault="003A7063" w:rsidP="003A7063">
      <w:pPr>
        <w:pStyle w:val="EndNoteBibliography"/>
        <w:spacing w:after="0"/>
        <w:ind w:left="720" w:hanging="720"/>
      </w:pPr>
      <w:r w:rsidRPr="003A7063">
        <w:t xml:space="preserve">Abrahms, Max, and Philip B.K Potter. 2015. "Explaining Terrorism: Leadership Deficits and Militant Group Tactics."  </w:t>
      </w:r>
      <w:r w:rsidRPr="003A7063">
        <w:rPr>
          <w:i/>
        </w:rPr>
        <w:t>International Organization</w:t>
      </w:r>
      <w:r w:rsidRPr="003A7063">
        <w:t xml:space="preserve"> 69:311-342.</w:t>
      </w:r>
    </w:p>
    <w:p w:rsidR="003A7063" w:rsidRPr="003A7063" w:rsidRDefault="003A7063" w:rsidP="003A7063">
      <w:pPr>
        <w:pStyle w:val="EndNoteBibliography"/>
        <w:spacing w:after="0"/>
        <w:ind w:left="720" w:hanging="720"/>
      </w:pPr>
      <w:r w:rsidRPr="003A7063">
        <w:t xml:space="preserve">Ackerman, Gary A., and Michael Burnham. 2019. "Towards a Definition of Terrorist Ideology."  </w:t>
      </w:r>
      <w:r w:rsidRPr="003A7063">
        <w:rPr>
          <w:i/>
        </w:rPr>
        <w:t>Terrorism and Political Violence</w:t>
      </w:r>
      <w:r w:rsidRPr="003A7063">
        <w:t>:1-30. doi: 10.1080/09546553.2019.1599862.</w:t>
      </w:r>
    </w:p>
    <w:p w:rsidR="003A7063" w:rsidRPr="003A7063" w:rsidRDefault="003A7063" w:rsidP="003A7063">
      <w:pPr>
        <w:pStyle w:val="EndNoteBibliography"/>
        <w:spacing w:after="0"/>
        <w:ind w:left="720" w:hanging="720"/>
      </w:pPr>
      <w:r w:rsidRPr="003A7063">
        <w:t xml:space="preserve">ADL. 2013. "Alison Weir." Anti-Defamation League, accessed 17 April. </w:t>
      </w:r>
      <w:hyperlink r:id="rId12" w:history="1">
        <w:r w:rsidRPr="003A7063">
          <w:rPr>
            <w:rStyle w:val="Hyperlink"/>
          </w:rPr>
          <w:t>https://www.adl.org/sites/default/files/documents/assets/pdf/israel-international/Alison_Weir_Backgrounder-NW.pdf</w:t>
        </w:r>
      </w:hyperlink>
      <w:r w:rsidRPr="003A7063">
        <w:t>.</w:t>
      </w:r>
    </w:p>
    <w:p w:rsidR="003A7063" w:rsidRPr="003A7063" w:rsidRDefault="003A7063" w:rsidP="003A7063">
      <w:pPr>
        <w:pStyle w:val="EndNoteBibliography"/>
        <w:spacing w:after="0"/>
        <w:ind w:left="720" w:hanging="720"/>
      </w:pPr>
      <w:r w:rsidRPr="003A7063">
        <w:t xml:space="preserve">ADL. 2020. "When Women are the Enemy: The Intersection of Misogyny and White Supremacy." Anti-Defamation League, accessed February. </w:t>
      </w:r>
      <w:hyperlink r:id="rId13" w:history="1">
        <w:r w:rsidRPr="003A7063">
          <w:rPr>
            <w:rStyle w:val="Hyperlink"/>
          </w:rPr>
          <w:t>https://www.adl.org/resources/reports/when-women-are-the-enemy-the-intersection-of-misogyny-and-white-supremacy</w:t>
        </w:r>
      </w:hyperlink>
      <w:r w:rsidRPr="003A7063">
        <w:t>.</w:t>
      </w:r>
    </w:p>
    <w:p w:rsidR="003A7063" w:rsidRPr="003A7063" w:rsidRDefault="003A7063" w:rsidP="003A7063">
      <w:pPr>
        <w:pStyle w:val="EndNoteBibliography"/>
        <w:spacing w:after="0"/>
        <w:ind w:left="720" w:hanging="720"/>
      </w:pPr>
      <w:r w:rsidRPr="003A7063">
        <w:t xml:space="preserve">AP. 1985. "One Member Of The Order Pleads Guilty, Another Says Innocent." </w:t>
      </w:r>
      <w:r w:rsidRPr="003A7063">
        <w:rPr>
          <w:i/>
        </w:rPr>
        <w:t>The Associated Press</w:t>
      </w:r>
      <w:r w:rsidRPr="003A7063">
        <w:t xml:space="preserve">, 25 April. </w:t>
      </w:r>
      <w:hyperlink r:id="rId14" w:history="1">
        <w:r w:rsidRPr="003A7063">
          <w:rPr>
            <w:rStyle w:val="Hyperlink"/>
          </w:rPr>
          <w:t>https://apnews.com/993806ec69ba110134aca1e1c324059a</w:t>
        </w:r>
      </w:hyperlink>
      <w:r w:rsidRPr="003A7063">
        <w:t>.</w:t>
      </w:r>
    </w:p>
    <w:p w:rsidR="003A7063" w:rsidRPr="003A7063" w:rsidRDefault="003A7063" w:rsidP="003A7063">
      <w:pPr>
        <w:pStyle w:val="EndNoteBibliography"/>
        <w:spacing w:after="0"/>
        <w:ind w:left="720" w:hanging="720"/>
      </w:pPr>
      <w:r w:rsidRPr="003A7063">
        <w:t xml:space="preserve">AP. 2003. "Pair Charged With Possessing Secret Intelligence Documents." </w:t>
      </w:r>
      <w:r w:rsidRPr="003A7063">
        <w:rPr>
          <w:i/>
        </w:rPr>
        <w:t>Los Angeles Times</w:t>
      </w:r>
      <w:r w:rsidRPr="003A7063">
        <w:t xml:space="preserve">, 7 February. </w:t>
      </w:r>
      <w:hyperlink r:id="rId15" w:history="1">
        <w:r w:rsidRPr="003A7063">
          <w:rPr>
            <w:rStyle w:val="Hyperlink"/>
          </w:rPr>
          <w:t>https://www.latimes.com/archives/la-xpm-2003-feb-07-na-spokane7-story.html</w:t>
        </w:r>
      </w:hyperlink>
      <w:r w:rsidRPr="003A7063">
        <w:t>.</w:t>
      </w:r>
    </w:p>
    <w:p w:rsidR="003A7063" w:rsidRPr="003A7063" w:rsidRDefault="003A7063" w:rsidP="003A7063">
      <w:pPr>
        <w:pStyle w:val="EndNoteBibliography"/>
        <w:spacing w:after="0"/>
        <w:ind w:left="720" w:hanging="720"/>
      </w:pPr>
      <w:r w:rsidRPr="003A7063">
        <w:t xml:space="preserve">AP. 2020. "Documents: Arson suspect wanted to deface 13 religious sites." </w:t>
      </w:r>
      <w:r w:rsidRPr="003A7063">
        <w:rPr>
          <w:i/>
        </w:rPr>
        <w:t>Washington Times</w:t>
      </w:r>
      <w:r w:rsidRPr="003A7063">
        <w:t xml:space="preserve">, 14 April. </w:t>
      </w:r>
      <w:hyperlink r:id="rId16" w:history="1">
        <w:r w:rsidRPr="003A7063">
          <w:rPr>
            <w:rStyle w:val="Hyperlink"/>
          </w:rPr>
          <w:t>https://www.washingtontimes.com/news/2020/apr/14/documents-arson-suspect-wanted-to-deface-13-religi/</w:t>
        </w:r>
      </w:hyperlink>
      <w:r w:rsidRPr="003A7063">
        <w:t>.</w:t>
      </w:r>
    </w:p>
    <w:p w:rsidR="003A7063" w:rsidRPr="003A7063" w:rsidRDefault="003A7063" w:rsidP="003A7063">
      <w:pPr>
        <w:pStyle w:val="EndNoteBibliography"/>
        <w:spacing w:after="0"/>
        <w:ind w:left="720" w:hanging="720"/>
      </w:pPr>
      <w:r w:rsidRPr="003A7063">
        <w:t>Appeals, Court of. 2010. United States of America, Appellee/Defendant, v. David Anthony Fuselier, No 03-30438 (5th Cir. 2010).</w:t>
      </w:r>
    </w:p>
    <w:p w:rsidR="003A7063" w:rsidRPr="003A7063" w:rsidRDefault="003A7063" w:rsidP="003A7063">
      <w:pPr>
        <w:pStyle w:val="EndNoteBibliography"/>
        <w:spacing w:after="0"/>
        <w:ind w:left="720" w:hanging="720"/>
      </w:pPr>
      <w:r w:rsidRPr="003A7063">
        <w:t xml:space="preserve">Balnaves, Mark. 2001. </w:t>
      </w:r>
      <w:r w:rsidRPr="003A7063">
        <w:rPr>
          <w:i/>
        </w:rPr>
        <w:t>Introduction to quantitative research methods an investigative approach</w:t>
      </w:r>
      <w:r w:rsidRPr="003A7063">
        <w:t>. Edited by Peter Caputi. London: SAGE.</w:t>
      </w:r>
    </w:p>
    <w:p w:rsidR="003A7063" w:rsidRPr="003A7063" w:rsidRDefault="003A7063" w:rsidP="003A7063">
      <w:pPr>
        <w:pStyle w:val="EndNoteBibliography"/>
        <w:spacing w:after="0"/>
        <w:ind w:left="720" w:hanging="720"/>
      </w:pPr>
      <w:r w:rsidRPr="003A7063">
        <w:t xml:space="preserve">Barkun, Michael. 1997. </w:t>
      </w:r>
      <w:r w:rsidRPr="003A7063">
        <w:rPr>
          <w:i/>
        </w:rPr>
        <w:t>Religion and the Racist Right</w:t>
      </w:r>
      <w:r w:rsidRPr="003A7063">
        <w:t>. USA: University of North Carolina.</w:t>
      </w:r>
    </w:p>
    <w:p w:rsidR="003A7063" w:rsidRPr="003A7063" w:rsidRDefault="003A7063" w:rsidP="003A7063">
      <w:pPr>
        <w:pStyle w:val="EndNoteBibliography"/>
        <w:spacing w:after="0"/>
        <w:ind w:left="720" w:hanging="720"/>
      </w:pPr>
      <w:r w:rsidRPr="003A7063">
        <w:t>Beast, Blonde in the Belly of the. 2019. Brenton Tarrant, Acceleration &amp; Collapse. Youtube.</w:t>
      </w:r>
    </w:p>
    <w:p w:rsidR="003A7063" w:rsidRPr="003A7063" w:rsidRDefault="003A7063" w:rsidP="003A7063">
      <w:pPr>
        <w:pStyle w:val="EndNoteBibliography"/>
        <w:spacing w:after="0"/>
        <w:ind w:left="720" w:hanging="720"/>
      </w:pPr>
      <w:r w:rsidRPr="003A7063">
        <w:t xml:space="preserve">Behr, Ines Von, Anais Reding, Charlie Edwards, and Luke Gribbon. 2013. Radicalisation in the digital era: the use of the internet in 15 cases of terrorism and extremism. </w:t>
      </w:r>
      <w:r w:rsidRPr="003A7063">
        <w:rPr>
          <w:i/>
        </w:rPr>
        <w:t>Research Reports</w:t>
      </w:r>
      <w:r w:rsidRPr="003A7063">
        <w:t>.</w:t>
      </w:r>
    </w:p>
    <w:p w:rsidR="003A7063" w:rsidRPr="003A7063" w:rsidRDefault="003A7063" w:rsidP="003A7063">
      <w:pPr>
        <w:pStyle w:val="EndNoteBibliography"/>
        <w:spacing w:after="0"/>
        <w:ind w:left="720" w:hanging="720"/>
      </w:pPr>
      <w:r w:rsidRPr="003A7063">
        <w:t xml:space="preserve">Belew, Kathleen. 2018. </w:t>
      </w:r>
      <w:r w:rsidRPr="003A7063">
        <w:rPr>
          <w:i/>
        </w:rPr>
        <w:t>Bring the War Home: The White Power Movement and Paramilitary America</w:t>
      </w:r>
      <w:r w:rsidRPr="003A7063">
        <w:t>. Harvard University Press: Massachusetts.</w:t>
      </w:r>
    </w:p>
    <w:p w:rsidR="003A7063" w:rsidRPr="003A7063" w:rsidRDefault="003A7063" w:rsidP="003A7063">
      <w:pPr>
        <w:pStyle w:val="EndNoteBibliography"/>
        <w:spacing w:after="0"/>
        <w:ind w:left="720" w:hanging="720"/>
      </w:pPr>
      <w:r w:rsidRPr="003A7063">
        <w:t>Beltran, Dia. 2020. Assorted Videos. Youtube.</w:t>
      </w:r>
    </w:p>
    <w:p w:rsidR="003A7063" w:rsidRPr="003A7063" w:rsidRDefault="003A7063" w:rsidP="003A7063">
      <w:pPr>
        <w:pStyle w:val="EndNoteBibliography"/>
        <w:spacing w:after="0"/>
        <w:ind w:left="720" w:hanging="720"/>
      </w:pPr>
      <w:r w:rsidRPr="003A7063">
        <w:lastRenderedPageBreak/>
        <w:t xml:space="preserve">Bernstein, Joseph. 2019. "YouTube’s Newest Far-Right, Foul-Mouthed, Red-Pilling Star Is A 14-Year-Old Girl." </w:t>
      </w:r>
      <w:r w:rsidRPr="003A7063">
        <w:rPr>
          <w:i/>
        </w:rPr>
        <w:t>Buzzfeed News</w:t>
      </w:r>
      <w:r w:rsidRPr="003A7063">
        <w:t xml:space="preserve">. </w:t>
      </w:r>
      <w:hyperlink r:id="rId17" w:history="1">
        <w:r w:rsidRPr="003A7063">
          <w:rPr>
            <w:rStyle w:val="Hyperlink"/>
          </w:rPr>
          <w:t>https://www.buzzfeednews.com/article/josephbernstein/youtubes-newest-far-right-foul-mouthed-red-pilling-star-is</w:t>
        </w:r>
      </w:hyperlink>
      <w:r w:rsidRPr="003A7063">
        <w:t>.</w:t>
      </w:r>
    </w:p>
    <w:p w:rsidR="003A7063" w:rsidRPr="003A7063" w:rsidRDefault="003A7063" w:rsidP="003A7063">
      <w:pPr>
        <w:pStyle w:val="EndNoteBibliography"/>
        <w:spacing w:after="0"/>
        <w:ind w:left="720" w:hanging="720"/>
      </w:pPr>
      <w:r w:rsidRPr="003A7063">
        <w:t xml:space="preserve">Bjorgo, Tore, and Jacob Aasland Ravndal. 2019. Extreme-Right Violence and Terrorism: Concepts, Patterns, and Responses. In </w:t>
      </w:r>
      <w:r w:rsidRPr="003A7063">
        <w:rPr>
          <w:i/>
        </w:rPr>
        <w:t>ICCT Research Paper</w:t>
      </w:r>
      <w:r w:rsidRPr="003A7063">
        <w:t>. The Hague: International Centre for Counter-Terrorism.</w:t>
      </w:r>
    </w:p>
    <w:p w:rsidR="003A7063" w:rsidRPr="003A7063" w:rsidRDefault="003A7063" w:rsidP="003A7063">
      <w:pPr>
        <w:pStyle w:val="EndNoteBibliography"/>
        <w:spacing w:after="0"/>
        <w:ind w:left="720" w:hanging="720"/>
      </w:pPr>
      <w:r w:rsidRPr="003A7063">
        <w:t xml:space="preserve">Blee, Kathleen M. 2002. </w:t>
      </w:r>
      <w:r w:rsidRPr="003A7063">
        <w:rPr>
          <w:i/>
        </w:rPr>
        <w:t>Inside organized racism women in the hate movement</w:t>
      </w:r>
      <w:r w:rsidRPr="003A7063">
        <w:t xml:space="preserve">, </w:t>
      </w:r>
      <w:r w:rsidRPr="003A7063">
        <w:rPr>
          <w:i/>
        </w:rPr>
        <w:t>ACLS Humanities E-Book.</w:t>
      </w:r>
      <w:r w:rsidRPr="003A7063">
        <w:t xml:space="preserve"> Berkeley: University of California Press.</w:t>
      </w:r>
    </w:p>
    <w:p w:rsidR="003A7063" w:rsidRPr="003A7063" w:rsidRDefault="003A7063" w:rsidP="003A7063">
      <w:pPr>
        <w:pStyle w:val="EndNoteBibliography"/>
        <w:spacing w:after="0"/>
        <w:ind w:left="720" w:hanging="720"/>
      </w:pPr>
      <w:r w:rsidRPr="003A7063">
        <w:t xml:space="preserve">Blee, Kathleen M. 2005. "Women and Organized Racial Terrorism in the United States."  </w:t>
      </w:r>
      <w:r w:rsidRPr="003A7063">
        <w:rPr>
          <w:i/>
        </w:rPr>
        <w:t>Studies in Conflict &amp; Terrorism</w:t>
      </w:r>
      <w:r w:rsidRPr="003A7063">
        <w:t xml:space="preserve"> 28 (5):421-433. doi: 10.1080/10576100500180303.</w:t>
      </w:r>
    </w:p>
    <w:p w:rsidR="003A7063" w:rsidRPr="003A7063" w:rsidRDefault="003A7063" w:rsidP="003A7063">
      <w:pPr>
        <w:pStyle w:val="EndNoteBibliography"/>
        <w:spacing w:after="0"/>
        <w:ind w:left="720" w:hanging="720"/>
      </w:pPr>
      <w:r w:rsidRPr="003A7063">
        <w:t xml:space="preserve">Blee, Kathleen M. 2012. "Does Gender Matter in the United States Far-Right?"  </w:t>
      </w:r>
      <w:r w:rsidRPr="003A7063">
        <w:rPr>
          <w:i/>
        </w:rPr>
        <w:t>Politics, Religion &amp; Ideology</w:t>
      </w:r>
      <w:r w:rsidRPr="003A7063">
        <w:t xml:space="preserve"> 13 (2):253-265. doi: 10.1080/21567689.2012.675705.</w:t>
      </w:r>
    </w:p>
    <w:p w:rsidR="003A7063" w:rsidRPr="003A7063" w:rsidRDefault="003A7063" w:rsidP="003A7063">
      <w:pPr>
        <w:pStyle w:val="EndNoteBibliography"/>
        <w:spacing w:after="0"/>
        <w:ind w:left="720" w:hanging="720"/>
      </w:pPr>
      <w:r w:rsidRPr="003A7063">
        <w:t xml:space="preserve">Bloom, Mia. 2011. "Bombshells: Women and Terror."  </w:t>
      </w:r>
      <w:r w:rsidRPr="003A7063">
        <w:rPr>
          <w:i/>
        </w:rPr>
        <w:t>Gender Issues</w:t>
      </w:r>
      <w:r w:rsidRPr="003A7063">
        <w:t xml:space="preserve"> 28 (1):1-21. doi: 10.1007/s12147-011-9098-z.</w:t>
      </w:r>
    </w:p>
    <w:p w:rsidR="003A7063" w:rsidRPr="003A7063" w:rsidRDefault="003A7063" w:rsidP="003A7063">
      <w:pPr>
        <w:pStyle w:val="EndNoteBibliography"/>
        <w:spacing w:after="0"/>
        <w:ind w:left="720" w:hanging="720"/>
      </w:pPr>
      <w:r w:rsidRPr="003A7063">
        <w:t xml:space="preserve">Bloom, Mia Mellissa. 2010. "Death Becomes Her: The Changing Nature of Women's Role in Terror."  </w:t>
      </w:r>
      <w:r w:rsidRPr="003A7063">
        <w:rPr>
          <w:i/>
        </w:rPr>
        <w:t>Georgetown Journal of International Affairs</w:t>
      </w:r>
      <w:r w:rsidRPr="003A7063">
        <w:t xml:space="preserve"> 11 (1):91-98.</w:t>
      </w:r>
    </w:p>
    <w:p w:rsidR="003A7063" w:rsidRPr="003A7063" w:rsidRDefault="003A7063" w:rsidP="003A7063">
      <w:pPr>
        <w:pStyle w:val="EndNoteBibliography"/>
        <w:spacing w:after="0"/>
        <w:ind w:left="720" w:hanging="720"/>
      </w:pPr>
      <w:r w:rsidRPr="003A7063">
        <w:t xml:space="preserve">Burns, Jennifer. 2015. "The Three "Furies" of Libertarianism: Rose Wilder Lane, Isabel Paterson, and Ayn Rand."  </w:t>
      </w:r>
      <w:r w:rsidRPr="003A7063">
        <w:rPr>
          <w:i/>
        </w:rPr>
        <w:t>The Journal of American History</w:t>
      </w:r>
      <w:r w:rsidRPr="003A7063">
        <w:t xml:space="preserve"> 102 (3):746. doi: 10.1093/jahist/jav504.</w:t>
      </w:r>
    </w:p>
    <w:p w:rsidR="003A7063" w:rsidRPr="003A7063" w:rsidRDefault="003A7063" w:rsidP="003A7063">
      <w:pPr>
        <w:pStyle w:val="EndNoteBibliography"/>
        <w:spacing w:after="0"/>
        <w:ind w:left="720" w:hanging="720"/>
      </w:pPr>
      <w:r w:rsidRPr="003A7063">
        <w:t xml:space="preserve">Campion, Kristy. 2019. "Australian Right Wing Extremist Ideology: Naratives of Nemesis and Nostalgia."  </w:t>
      </w:r>
      <w:r w:rsidRPr="003A7063">
        <w:rPr>
          <w:i/>
        </w:rPr>
        <w:t>Journal of Policing, Intelligence and Counter Terrorism</w:t>
      </w:r>
      <w:r w:rsidRPr="003A7063">
        <w:t xml:space="preserve"> 14 (3):208-226.</w:t>
      </w:r>
    </w:p>
    <w:p w:rsidR="003A7063" w:rsidRPr="003A7063" w:rsidRDefault="003A7063" w:rsidP="003A7063">
      <w:pPr>
        <w:pStyle w:val="EndNoteBibliography"/>
        <w:spacing w:after="0"/>
        <w:ind w:left="720" w:hanging="720"/>
      </w:pPr>
      <w:r w:rsidRPr="003A7063">
        <w:t xml:space="preserve">Carter, Elisabeth. 2018. "Right-wing extremism/radicalism: reconstructing the concept."  </w:t>
      </w:r>
      <w:r w:rsidRPr="003A7063">
        <w:rPr>
          <w:i/>
        </w:rPr>
        <w:t>Journal of Political Ideologies</w:t>
      </w:r>
      <w:r w:rsidRPr="003A7063">
        <w:t xml:space="preserve"> 23 (2):157-182. doi: 10.1080/13569317.2018.1451227.</w:t>
      </w:r>
    </w:p>
    <w:p w:rsidR="003A7063" w:rsidRPr="003A7063" w:rsidRDefault="003A7063" w:rsidP="003A7063">
      <w:pPr>
        <w:pStyle w:val="EndNoteBibliography"/>
        <w:spacing w:after="0"/>
        <w:ind w:left="720" w:hanging="720"/>
      </w:pPr>
      <w:r w:rsidRPr="003A7063">
        <w:t xml:space="preserve">Chan, Melissa. 2015. "KKK Leader Finds Donald Trump a Great Recruiting Tool." </w:t>
      </w:r>
      <w:r w:rsidRPr="003A7063">
        <w:rPr>
          <w:i/>
        </w:rPr>
        <w:t>Time</w:t>
      </w:r>
      <w:r w:rsidRPr="003A7063">
        <w:t xml:space="preserve">, 21 December. </w:t>
      </w:r>
      <w:hyperlink r:id="rId18" w:history="1">
        <w:r w:rsidRPr="003A7063">
          <w:rPr>
            <w:rStyle w:val="Hyperlink"/>
          </w:rPr>
          <w:t>https://time.com/4156821/donald-trump-kkk/</w:t>
        </w:r>
      </w:hyperlink>
      <w:r w:rsidRPr="003A7063">
        <w:t>.</w:t>
      </w:r>
    </w:p>
    <w:p w:rsidR="003A7063" w:rsidRPr="003A7063" w:rsidRDefault="003A7063" w:rsidP="003A7063">
      <w:pPr>
        <w:pStyle w:val="EndNoteBibliography"/>
        <w:spacing w:after="0"/>
        <w:ind w:left="720" w:hanging="720"/>
      </w:pPr>
      <w:r w:rsidRPr="003A7063">
        <w:t xml:space="preserve">Clarke, Tim. 2018. "Robert Edhouse and Melony Attwood convicted of murder in Nazi ‘death squad’ killing of Alan Taylor." </w:t>
      </w:r>
      <w:r w:rsidRPr="003A7063">
        <w:rPr>
          <w:i/>
        </w:rPr>
        <w:t>The West Australian</w:t>
      </w:r>
      <w:r w:rsidRPr="003A7063">
        <w:t xml:space="preserve">, 12 March. </w:t>
      </w:r>
      <w:hyperlink r:id="rId19" w:history="1">
        <w:r w:rsidRPr="003A7063">
          <w:rPr>
            <w:rStyle w:val="Hyperlink"/>
          </w:rPr>
          <w:t>https://thewest.com.au/news/crime/robert-edhouse-and-melony-attwood-convicted-of-murder-in-nazi-death-squad-killing-of-alan-taylor-ng-b88771856z</w:t>
        </w:r>
      </w:hyperlink>
      <w:r w:rsidRPr="003A7063">
        <w:t>.</w:t>
      </w:r>
    </w:p>
    <w:p w:rsidR="003A7063" w:rsidRPr="003A7063" w:rsidRDefault="003A7063" w:rsidP="003A7063">
      <w:pPr>
        <w:pStyle w:val="EndNoteBibliography"/>
        <w:spacing w:after="0"/>
        <w:ind w:left="720" w:hanging="720"/>
      </w:pPr>
      <w:r w:rsidRPr="003A7063">
        <w:t xml:space="preserve">Colborne, Michael. 2019. "There’s One Far-Right Movement That Hates the Kremlin." </w:t>
      </w:r>
      <w:r w:rsidRPr="003A7063">
        <w:rPr>
          <w:i/>
        </w:rPr>
        <w:t>Foreign Policy</w:t>
      </w:r>
      <w:r w:rsidRPr="003A7063">
        <w:t xml:space="preserve">, 17 April. </w:t>
      </w:r>
      <w:hyperlink r:id="rId20" w:history="1">
        <w:r w:rsidRPr="003A7063">
          <w:rPr>
            <w:rStyle w:val="Hyperlink"/>
          </w:rPr>
          <w:t>https://foreignpolicy.com/2019/04/17/theres-one-far-right-movement-that-hates-the-kremlin-azov-ukraine-biletsky-nouvelle-droite-venner/</w:t>
        </w:r>
      </w:hyperlink>
      <w:r w:rsidRPr="003A7063">
        <w:t>.</w:t>
      </w:r>
    </w:p>
    <w:p w:rsidR="003A7063" w:rsidRPr="003A7063" w:rsidRDefault="003A7063" w:rsidP="003A7063">
      <w:pPr>
        <w:pStyle w:val="EndNoteBibliography"/>
        <w:spacing w:after="0"/>
        <w:ind w:left="720" w:hanging="720"/>
      </w:pPr>
      <w:r w:rsidRPr="003A7063">
        <w:t xml:space="preserve">Corcoran-Nantes, Yvonne. 2011. "Unnatural Beings: Gender and Terrorism."  </w:t>
      </w:r>
      <w:r w:rsidRPr="003A7063">
        <w:rPr>
          <w:i/>
        </w:rPr>
        <w:t>Outskirts</w:t>
      </w:r>
      <w:r w:rsidRPr="003A7063">
        <w:t xml:space="preserve"> 24:N_A.</w:t>
      </w:r>
    </w:p>
    <w:p w:rsidR="003A7063" w:rsidRPr="003A7063" w:rsidRDefault="003A7063" w:rsidP="003A7063">
      <w:pPr>
        <w:pStyle w:val="EndNoteBibliography"/>
        <w:spacing w:after="0"/>
        <w:ind w:left="720" w:hanging="720"/>
      </w:pPr>
      <w:r w:rsidRPr="003A7063">
        <w:t>Cousens, Daisy. 2020. Assorted Videos. Youtube.</w:t>
      </w:r>
    </w:p>
    <w:p w:rsidR="003A7063" w:rsidRPr="003A7063" w:rsidRDefault="003A7063" w:rsidP="003A7063">
      <w:pPr>
        <w:pStyle w:val="EndNoteBibliography"/>
        <w:spacing w:after="0"/>
        <w:ind w:left="720" w:hanging="720"/>
      </w:pPr>
      <w:r w:rsidRPr="003A7063">
        <w:t xml:space="preserve">Cunningham, Karla J. 2003. "Cross-Regional Trends in Female Terrorism."  </w:t>
      </w:r>
      <w:r w:rsidRPr="003A7063">
        <w:rPr>
          <w:i/>
        </w:rPr>
        <w:t>Studies in Conflict &amp; Terrorism</w:t>
      </w:r>
      <w:r w:rsidRPr="003A7063">
        <w:t xml:space="preserve"> 26 (3):171-195. doi: 10.1080/10576100390211419.</w:t>
      </w:r>
    </w:p>
    <w:p w:rsidR="003A7063" w:rsidRPr="003A7063" w:rsidRDefault="003A7063" w:rsidP="003A7063">
      <w:pPr>
        <w:pStyle w:val="EndNoteBibliography"/>
        <w:spacing w:after="0"/>
        <w:ind w:left="720" w:hanging="720"/>
      </w:pPr>
      <w:r w:rsidRPr="003A7063">
        <w:t xml:space="preserve">Cunningham, Karla J. 2007. "Countering Female Terrorism."  </w:t>
      </w:r>
      <w:r w:rsidRPr="003A7063">
        <w:rPr>
          <w:i/>
        </w:rPr>
        <w:t>Studies in Conflict &amp; Terrorism</w:t>
      </w:r>
      <w:r w:rsidRPr="003A7063">
        <w:t xml:space="preserve"> 30 (2):113-129. doi: 10.1080/10576100601101067.</w:t>
      </w:r>
    </w:p>
    <w:p w:rsidR="003A7063" w:rsidRPr="003A7063" w:rsidRDefault="003A7063" w:rsidP="003A7063">
      <w:pPr>
        <w:pStyle w:val="EndNoteBibliography"/>
        <w:spacing w:after="0"/>
        <w:ind w:left="720" w:hanging="720"/>
      </w:pPr>
      <w:r w:rsidRPr="003A7063">
        <w:t xml:space="preserve">Dentice, Dianne. 2013. "The Demise of White Revolution: What's Next for Billy Roper?"  </w:t>
      </w:r>
      <w:r w:rsidRPr="003A7063">
        <w:rPr>
          <w:i/>
        </w:rPr>
        <w:t>Social Movement Studies</w:t>
      </w:r>
      <w:r w:rsidRPr="003A7063">
        <w:t xml:space="preserve"> 12 (4):466-470. doi: 10.1080/14742837.2013.807729.</w:t>
      </w:r>
    </w:p>
    <w:p w:rsidR="003A7063" w:rsidRPr="003A7063" w:rsidRDefault="003A7063" w:rsidP="003A7063">
      <w:pPr>
        <w:pStyle w:val="EndNoteBibliography"/>
        <w:spacing w:after="0"/>
        <w:ind w:left="720" w:hanging="720"/>
      </w:pPr>
      <w:r w:rsidRPr="003A7063">
        <w:t xml:space="preserve">DiBranco, DAlex. 2020. "Male Supremacist Terrorism as a Rising Threat."  </w:t>
      </w:r>
      <w:r w:rsidRPr="003A7063">
        <w:rPr>
          <w:i/>
        </w:rPr>
        <w:t>ICCT Journal</w:t>
      </w:r>
      <w:r w:rsidRPr="003A7063">
        <w:t>.</w:t>
      </w:r>
    </w:p>
    <w:p w:rsidR="003A7063" w:rsidRPr="003A7063" w:rsidRDefault="003A7063" w:rsidP="003A7063">
      <w:pPr>
        <w:pStyle w:val="EndNoteBibliography"/>
        <w:spacing w:after="0"/>
        <w:ind w:left="720" w:hanging="720"/>
      </w:pPr>
      <w:r w:rsidRPr="003A7063">
        <w:t xml:space="preserve">Durham, Martin. 2015. "Securing the future of our race: Women in the culture of the modernday BNP." In </w:t>
      </w:r>
      <w:r w:rsidRPr="003A7063">
        <w:rPr>
          <w:i/>
        </w:rPr>
        <w:t>Cultures of the Post-War British Fascism</w:t>
      </w:r>
      <w:r w:rsidRPr="003A7063">
        <w:t>, edited by Nigel Copsey and John E. Richardson. New York: Routledge.</w:t>
      </w:r>
    </w:p>
    <w:p w:rsidR="003A7063" w:rsidRPr="003A7063" w:rsidRDefault="003A7063" w:rsidP="003A7063">
      <w:pPr>
        <w:pStyle w:val="EndNoteBibliography"/>
        <w:spacing w:after="0"/>
        <w:ind w:left="720" w:hanging="720"/>
      </w:pPr>
      <w:r w:rsidRPr="003A7063">
        <w:t xml:space="preserve">Eatwell, Roger. 2003. </w:t>
      </w:r>
      <w:r w:rsidRPr="003A7063">
        <w:rPr>
          <w:i/>
        </w:rPr>
        <w:t>Fascism: A History</w:t>
      </w:r>
      <w:r w:rsidRPr="003A7063">
        <w:t>. London: Pimlico.</w:t>
      </w:r>
    </w:p>
    <w:p w:rsidR="003A7063" w:rsidRPr="003A7063" w:rsidRDefault="003A7063" w:rsidP="003A7063">
      <w:pPr>
        <w:pStyle w:val="EndNoteBibliography"/>
        <w:spacing w:after="0"/>
        <w:ind w:left="720" w:hanging="720"/>
      </w:pPr>
      <w:r w:rsidRPr="003A7063">
        <w:t xml:space="preserve">Emerick, Carolyn. 2017 - 2019. "About: Carolyn Emerick." Amazon.com, accessed 3 April. </w:t>
      </w:r>
      <w:hyperlink r:id="rId21" w:history="1">
        <w:r w:rsidRPr="003A7063">
          <w:rPr>
            <w:rStyle w:val="Hyperlink"/>
          </w:rPr>
          <w:t>https://www.amazon.com/kindle-dbs/entity/author/B072KFQJQN</w:t>
        </w:r>
      </w:hyperlink>
      <w:r w:rsidRPr="003A7063">
        <w:t>.</w:t>
      </w:r>
    </w:p>
    <w:p w:rsidR="003A7063" w:rsidRPr="003A7063" w:rsidRDefault="003A7063" w:rsidP="003A7063">
      <w:pPr>
        <w:pStyle w:val="EndNoteBibliography"/>
        <w:spacing w:after="0"/>
        <w:ind w:left="720" w:hanging="720"/>
      </w:pPr>
      <w:r w:rsidRPr="003A7063">
        <w:t xml:space="preserve">Europol. 2019. Women in Islamic State Propaganda: Roles and Incentives. In </w:t>
      </w:r>
      <w:r w:rsidRPr="003A7063">
        <w:rPr>
          <w:i/>
        </w:rPr>
        <w:t>Europol Specialist Reporting</w:t>
      </w:r>
      <w:r w:rsidRPr="003A7063">
        <w:t>: Europol.</w:t>
      </w:r>
    </w:p>
    <w:p w:rsidR="003A7063" w:rsidRPr="003A7063" w:rsidRDefault="003A7063" w:rsidP="003A7063">
      <w:pPr>
        <w:pStyle w:val="EndNoteBibliography"/>
        <w:spacing w:after="0"/>
        <w:ind w:left="720" w:hanging="720"/>
      </w:pPr>
      <w:r w:rsidRPr="003A7063">
        <w:lastRenderedPageBreak/>
        <w:t xml:space="preserve">Fangen, Katrine. 1997. "Separate or equal? The emergence of an all-female group in Norway's rightist underground."  </w:t>
      </w:r>
      <w:r w:rsidRPr="003A7063">
        <w:rPr>
          <w:i/>
        </w:rPr>
        <w:t>Terrorism and Political Violence</w:t>
      </w:r>
      <w:r w:rsidRPr="003A7063">
        <w:t xml:space="preserve"> 9 (3):122-164. doi: 10.1080/09546559708427419.</w:t>
      </w:r>
    </w:p>
    <w:p w:rsidR="003A7063" w:rsidRPr="003A7063" w:rsidRDefault="003A7063" w:rsidP="003A7063">
      <w:pPr>
        <w:pStyle w:val="EndNoteBibliography"/>
        <w:spacing w:after="0"/>
        <w:ind w:left="720" w:hanging="720"/>
      </w:pPr>
      <w:r w:rsidRPr="003A7063">
        <w:t xml:space="preserve">Faucheux, Bre. n.d. "No Time for Silence." accessed 3 April. </w:t>
      </w:r>
      <w:hyperlink r:id="rId22" w:history="1">
        <w:r w:rsidRPr="003A7063">
          <w:rPr>
            <w:rStyle w:val="Hyperlink"/>
          </w:rPr>
          <w:t>https://notimeforsilence.wordpress.com/</w:t>
        </w:r>
      </w:hyperlink>
      <w:r w:rsidRPr="003A7063">
        <w:t>.</w:t>
      </w:r>
    </w:p>
    <w:p w:rsidR="003A7063" w:rsidRPr="003A7063" w:rsidRDefault="003A7063" w:rsidP="003A7063">
      <w:pPr>
        <w:pStyle w:val="EndNoteBibliography"/>
        <w:spacing w:after="0"/>
        <w:ind w:left="720" w:hanging="720"/>
      </w:pPr>
      <w:r w:rsidRPr="003A7063">
        <w:t xml:space="preserve">FBI. 2017. United States of America v. Robert Paul Rundo, Robert Boman, Tyler Laube, and Aaron Eason. . In </w:t>
      </w:r>
      <w:r w:rsidRPr="003A7063">
        <w:rPr>
          <w:i/>
        </w:rPr>
        <w:t>Criminal Complaint</w:t>
      </w:r>
      <w:r w:rsidRPr="003A7063">
        <w:t>: United States District Court: Central Distract of California.</w:t>
      </w:r>
    </w:p>
    <w:p w:rsidR="003A7063" w:rsidRPr="003A7063" w:rsidRDefault="003A7063" w:rsidP="003A7063">
      <w:pPr>
        <w:pStyle w:val="EndNoteBibliography"/>
        <w:spacing w:after="0"/>
        <w:ind w:left="720" w:hanging="720"/>
      </w:pPr>
      <w:r w:rsidRPr="003A7063">
        <w:t>Fekete, Liz. 2012. Pedlars of Hate: the violent impact of the European far right. London: Institute for Race Relations.</w:t>
      </w:r>
    </w:p>
    <w:p w:rsidR="003A7063" w:rsidRPr="003A7063" w:rsidRDefault="003A7063" w:rsidP="003A7063">
      <w:pPr>
        <w:pStyle w:val="EndNoteBibliography"/>
        <w:spacing w:after="0"/>
        <w:ind w:left="720" w:hanging="720"/>
      </w:pPr>
      <w:r w:rsidRPr="003A7063">
        <w:t xml:space="preserve">FrauleinFashArt. 2020. "@FrauFashArt." accessed 19 May. </w:t>
      </w:r>
      <w:hyperlink r:id="rId23" w:history="1">
        <w:r w:rsidRPr="003A7063">
          <w:rPr>
            <w:rStyle w:val="Hyperlink"/>
          </w:rPr>
          <w:t>https://t.me/s/FrauFashArt</w:t>
        </w:r>
      </w:hyperlink>
      <w:r w:rsidRPr="003A7063">
        <w:t>.</w:t>
      </w:r>
    </w:p>
    <w:p w:rsidR="003A7063" w:rsidRPr="003A7063" w:rsidRDefault="003A7063" w:rsidP="003A7063">
      <w:pPr>
        <w:pStyle w:val="EndNoteBibliography"/>
        <w:spacing w:after="0"/>
        <w:ind w:left="720" w:hanging="720"/>
      </w:pPr>
      <w:r w:rsidRPr="003A7063">
        <w:t xml:space="preserve">Friedman, Barbara. 2008. "Unlikely Warriors: How Four US News Sources Explained Female Suicide Bombers."  </w:t>
      </w:r>
      <w:r w:rsidRPr="003A7063">
        <w:rPr>
          <w:i/>
        </w:rPr>
        <w:t>Journalism &amp; Mass Communication Quarterly</w:t>
      </w:r>
      <w:r w:rsidRPr="003A7063">
        <w:t xml:space="preserve"> 85 (4):841-859.</w:t>
      </w:r>
    </w:p>
    <w:p w:rsidR="003A7063" w:rsidRPr="003A7063" w:rsidRDefault="003A7063" w:rsidP="003A7063">
      <w:pPr>
        <w:pStyle w:val="EndNoteBibliography"/>
        <w:spacing w:after="0"/>
        <w:ind w:left="720" w:hanging="720"/>
      </w:pPr>
      <w:r w:rsidRPr="003A7063">
        <w:t xml:space="preserve">Ganesh, Bharath. 2018. "The Ungovernability of Digital Hate Culture."  </w:t>
      </w:r>
      <w:r w:rsidRPr="003A7063">
        <w:rPr>
          <w:i/>
        </w:rPr>
        <w:t>Journal of International Affairs</w:t>
      </w:r>
      <w:r w:rsidRPr="003A7063">
        <w:t xml:space="preserve"> 71 (2):30.</w:t>
      </w:r>
    </w:p>
    <w:p w:rsidR="003A7063" w:rsidRPr="003A7063" w:rsidRDefault="003A7063" w:rsidP="003A7063">
      <w:pPr>
        <w:pStyle w:val="EndNoteBibliography"/>
        <w:spacing w:after="0"/>
        <w:ind w:left="720" w:hanging="720"/>
      </w:pPr>
      <w:r w:rsidRPr="003A7063">
        <w:t xml:space="preserve">Gardell, Mattias. 2003. </w:t>
      </w:r>
      <w:r w:rsidRPr="003A7063">
        <w:rPr>
          <w:i/>
        </w:rPr>
        <w:t>Gods of the Blood: the Pagan revival and white seperatism</w:t>
      </w:r>
      <w:r w:rsidRPr="003A7063">
        <w:t>. London: Duke University Press.</w:t>
      </w:r>
    </w:p>
    <w:p w:rsidR="003A7063" w:rsidRPr="003A7063" w:rsidRDefault="003A7063" w:rsidP="003A7063">
      <w:pPr>
        <w:pStyle w:val="EndNoteBibliography"/>
        <w:spacing w:after="0"/>
        <w:ind w:left="720" w:hanging="720"/>
      </w:pPr>
      <w:r w:rsidRPr="003A7063">
        <w:t xml:space="preserve">Gaugele, Elke. 2019. "The New Obscurity in Style. Alt-right Faction, Populist Normalization, and the Cultural War on Fashion from the Far Right."  </w:t>
      </w:r>
      <w:r w:rsidRPr="003A7063">
        <w:rPr>
          <w:i/>
        </w:rPr>
        <w:t>Fashion Theory: Fashion as Politics: Dressing Dissent</w:t>
      </w:r>
      <w:r w:rsidRPr="003A7063">
        <w:t xml:space="preserve"> 23 (6):711-731. doi: 10.1080/1362704X.2019.1657262.</w:t>
      </w:r>
    </w:p>
    <w:p w:rsidR="003A7063" w:rsidRPr="003A7063" w:rsidRDefault="003A7063" w:rsidP="003A7063">
      <w:pPr>
        <w:pStyle w:val="EndNoteBibliography"/>
        <w:spacing w:after="0"/>
        <w:ind w:left="720" w:hanging="720"/>
      </w:pPr>
      <w:r w:rsidRPr="003A7063">
        <w:t xml:space="preserve">Gold, Michael. 2019. "Jersey City Shooting Was ‘Domestic Terrorism,’ Officials Say." </w:t>
      </w:r>
      <w:r w:rsidRPr="003A7063">
        <w:rPr>
          <w:i/>
        </w:rPr>
        <w:t>New York Times</w:t>
      </w:r>
      <w:r w:rsidRPr="003A7063">
        <w:t xml:space="preserve">, 12 December. </w:t>
      </w:r>
      <w:hyperlink r:id="rId24" w:history="1">
        <w:r w:rsidRPr="003A7063">
          <w:rPr>
            <w:rStyle w:val="Hyperlink"/>
          </w:rPr>
          <w:t>https://www.nytimes.com/2019/12/12/nyregion/jersey-city-shooting-domestic-terrorism.html</w:t>
        </w:r>
      </w:hyperlink>
      <w:r w:rsidRPr="003A7063">
        <w:t>.</w:t>
      </w:r>
    </w:p>
    <w:p w:rsidR="003A7063" w:rsidRPr="003A7063" w:rsidRDefault="003A7063" w:rsidP="003A7063">
      <w:pPr>
        <w:pStyle w:val="EndNoteBibliography"/>
        <w:spacing w:after="0"/>
        <w:ind w:left="720" w:hanging="720"/>
      </w:pPr>
      <w:r w:rsidRPr="003A7063">
        <w:t>Goldy, Faith J. 2020. Assorted Videos. Youtube.</w:t>
      </w:r>
    </w:p>
    <w:p w:rsidR="003A7063" w:rsidRPr="003A7063" w:rsidRDefault="003A7063" w:rsidP="003A7063">
      <w:pPr>
        <w:pStyle w:val="EndNoteBibliography"/>
        <w:spacing w:after="0"/>
        <w:ind w:left="720" w:hanging="720"/>
      </w:pPr>
      <w:r w:rsidRPr="003A7063">
        <w:t xml:space="preserve">Goodrick-Clarke, Nicholas. 2002. </w:t>
      </w:r>
      <w:r w:rsidRPr="003A7063">
        <w:rPr>
          <w:i/>
        </w:rPr>
        <w:t>Black Sun Aryan Cults, Esoteric Nazism, and the Politics of Identity</w:t>
      </w:r>
      <w:r w:rsidRPr="003A7063">
        <w:t>. New York: New York University Press.</w:t>
      </w:r>
    </w:p>
    <w:p w:rsidR="003A7063" w:rsidRPr="003A7063" w:rsidRDefault="003A7063" w:rsidP="003A7063">
      <w:pPr>
        <w:pStyle w:val="EndNoteBibliography"/>
        <w:spacing w:after="0"/>
        <w:ind w:left="720" w:hanging="720"/>
      </w:pPr>
      <w:r w:rsidRPr="003A7063">
        <w:t xml:space="preserve">Gottlieb, Julie V. 2004. "Women and British Fascism Revisited: Gender, the Far-Right, and Resistance."  </w:t>
      </w:r>
      <w:r w:rsidRPr="003A7063">
        <w:rPr>
          <w:i/>
        </w:rPr>
        <w:t>Journal of Women's History</w:t>
      </w:r>
      <w:r w:rsidRPr="003A7063">
        <w:t xml:space="preserve"> 16 (3):108-123.</w:t>
      </w:r>
    </w:p>
    <w:p w:rsidR="003A7063" w:rsidRPr="003A7063" w:rsidRDefault="003A7063" w:rsidP="003A7063">
      <w:pPr>
        <w:pStyle w:val="EndNoteBibliography"/>
        <w:spacing w:after="0"/>
        <w:ind w:left="720" w:hanging="720"/>
      </w:pPr>
      <w:r w:rsidRPr="003A7063">
        <w:t xml:space="preserve">Griswold, Eliza. 2016. "Why is it so difficult for Syruan refugees to get into the US?" </w:t>
      </w:r>
      <w:r w:rsidRPr="003A7063">
        <w:rPr>
          <w:i/>
        </w:rPr>
        <w:t>New York Times</w:t>
      </w:r>
      <w:r w:rsidRPr="003A7063">
        <w:t xml:space="preserve">, 20 January. </w:t>
      </w:r>
      <w:hyperlink r:id="rId25" w:history="1">
        <w:r w:rsidRPr="003A7063">
          <w:rPr>
            <w:rStyle w:val="Hyperlink"/>
          </w:rPr>
          <w:t>https://www.nytimes.com/2016/01/24/magazine/why-is-it-so-difficult-for-syrian-refugees-to-get-into-the-us.html</w:t>
        </w:r>
      </w:hyperlink>
      <w:r w:rsidRPr="003A7063">
        <w:t>.</w:t>
      </w:r>
    </w:p>
    <w:p w:rsidR="003A7063" w:rsidRPr="003A7063" w:rsidRDefault="003A7063" w:rsidP="003A7063">
      <w:pPr>
        <w:pStyle w:val="EndNoteBibliography"/>
        <w:spacing w:after="0"/>
        <w:ind w:left="720" w:hanging="720"/>
      </w:pPr>
      <w:r w:rsidRPr="003A7063">
        <w:t xml:space="preserve">Halliday, Josh. 2019. "Woman entered 'Miss Hitler' contest in neo-Nazi recruitment bid, court told." </w:t>
      </w:r>
      <w:r w:rsidRPr="003A7063">
        <w:rPr>
          <w:i/>
        </w:rPr>
        <w:t>The Guardian</w:t>
      </w:r>
      <w:r w:rsidRPr="003A7063">
        <w:t>, 21 March.</w:t>
      </w:r>
    </w:p>
    <w:p w:rsidR="003A7063" w:rsidRPr="003A7063" w:rsidRDefault="003A7063" w:rsidP="003A7063">
      <w:pPr>
        <w:pStyle w:val="EndNoteBibliography"/>
        <w:spacing w:after="0"/>
        <w:ind w:left="720" w:hanging="720"/>
      </w:pPr>
      <w:r w:rsidRPr="003A7063">
        <w:t xml:space="preserve">Heide, Liv. 2017 - 2019. "Quality Matters; A New White Dating Site; Why White Men Fall for Asian Women; Why Can't White People Openly Prefer to Date Each Other; Where are all the Good Men?". American Renaissance, accessed 2 April. </w:t>
      </w:r>
      <w:hyperlink r:id="rId26" w:history="1">
        <w:r w:rsidRPr="003A7063">
          <w:rPr>
            <w:rStyle w:val="Hyperlink"/>
          </w:rPr>
          <w:t>https://www.amren.com/search/?q=liv%20hedie</w:t>
        </w:r>
      </w:hyperlink>
      <w:r w:rsidRPr="003A7063">
        <w:t>.</w:t>
      </w:r>
    </w:p>
    <w:p w:rsidR="003A7063" w:rsidRPr="003A7063" w:rsidRDefault="003A7063" w:rsidP="003A7063">
      <w:pPr>
        <w:pStyle w:val="EndNoteBibliography"/>
        <w:spacing w:after="0"/>
        <w:ind w:left="720" w:hanging="720"/>
      </w:pPr>
      <w:r w:rsidRPr="003A7063">
        <w:t xml:space="preserve">Hermann, Margaret G., and Azamat Sakiev. 2011. "Leadership, terrorism, and the use of violence."  </w:t>
      </w:r>
      <w:r w:rsidRPr="003A7063">
        <w:rPr>
          <w:i/>
        </w:rPr>
        <w:t>Dynamics of Asymmetric Conflict</w:t>
      </w:r>
      <w:r w:rsidRPr="003A7063">
        <w:t xml:space="preserve"> 4 (2):126-134. doi: 10.1080/17467586.2011.627935.</w:t>
      </w:r>
    </w:p>
    <w:p w:rsidR="003A7063" w:rsidRPr="003A7063" w:rsidRDefault="003A7063" w:rsidP="003A7063">
      <w:pPr>
        <w:pStyle w:val="EndNoteBibliography"/>
        <w:spacing w:after="0"/>
        <w:ind w:left="720" w:hanging="720"/>
      </w:pPr>
      <w:r w:rsidRPr="003A7063">
        <w:t xml:space="preserve">Hillebrand, Claudia. 2018. "Beate Zschäpe guilty: the five-year neo-Nazi trial that shook Germany." </w:t>
      </w:r>
      <w:r w:rsidRPr="003A7063">
        <w:rPr>
          <w:i/>
        </w:rPr>
        <w:t>TheConversation</w:t>
      </w:r>
      <w:r w:rsidRPr="003A7063">
        <w:t xml:space="preserve">, 12 July. </w:t>
      </w:r>
      <w:hyperlink r:id="rId27" w:history="1">
        <w:r w:rsidRPr="003A7063">
          <w:rPr>
            <w:rStyle w:val="Hyperlink"/>
          </w:rPr>
          <w:t>https://theconversation.com/beate-zschape-guilty-the-five-year-neo-nazi-trial-that-shook-germany-99816</w:t>
        </w:r>
      </w:hyperlink>
      <w:r w:rsidRPr="003A7063">
        <w:t>.</w:t>
      </w:r>
    </w:p>
    <w:p w:rsidR="003A7063" w:rsidRPr="003A7063" w:rsidRDefault="003A7063" w:rsidP="003A7063">
      <w:pPr>
        <w:pStyle w:val="EndNoteBibliography"/>
        <w:spacing w:after="0"/>
        <w:ind w:left="720" w:hanging="720"/>
      </w:pPr>
      <w:r w:rsidRPr="003A7063">
        <w:t xml:space="preserve">Hilliard, Carl. 1987. "Camera Shop Owner Testifies Jean Craig Discussed Killing Berg." </w:t>
      </w:r>
      <w:r w:rsidRPr="003A7063">
        <w:rPr>
          <w:i/>
        </w:rPr>
        <w:t>AP News</w:t>
      </w:r>
      <w:r w:rsidRPr="003A7063">
        <w:t xml:space="preserve">, 10 November. </w:t>
      </w:r>
      <w:hyperlink r:id="rId28" w:history="1">
        <w:r w:rsidRPr="003A7063">
          <w:rPr>
            <w:rStyle w:val="Hyperlink"/>
          </w:rPr>
          <w:t>https://apnews.com/eb91ff4be2716d5791c5bc6de98a79ea</w:t>
        </w:r>
      </w:hyperlink>
      <w:r w:rsidRPr="003A7063">
        <w:t>.</w:t>
      </w:r>
    </w:p>
    <w:p w:rsidR="003A7063" w:rsidRPr="003A7063" w:rsidRDefault="003A7063" w:rsidP="003A7063">
      <w:pPr>
        <w:pStyle w:val="EndNoteBibliography"/>
        <w:spacing w:after="0"/>
        <w:ind w:left="720" w:hanging="720"/>
      </w:pPr>
      <w:r w:rsidRPr="003A7063">
        <w:t xml:space="preserve">Hoffman, David C. 2017. "The Study of Terrorist Leadership: Where do we go from here?"  </w:t>
      </w:r>
      <w:r w:rsidRPr="003A7063">
        <w:rPr>
          <w:i/>
        </w:rPr>
        <w:t>Journal of Criminological Research, Policy, and Practice</w:t>
      </w:r>
      <w:r w:rsidRPr="003A7063">
        <w:t xml:space="preserve"> 3 (3):208-221.</w:t>
      </w:r>
    </w:p>
    <w:p w:rsidR="003A7063" w:rsidRPr="003A7063" w:rsidRDefault="003A7063" w:rsidP="003A7063">
      <w:pPr>
        <w:pStyle w:val="EndNoteBibliography"/>
        <w:spacing w:after="0"/>
        <w:ind w:left="720" w:hanging="720"/>
      </w:pPr>
      <w:r w:rsidRPr="003A7063">
        <w:t xml:space="preserve">Jackson, Sam. 2019. "A Schema of Right-Wing Extremism in the United States."  </w:t>
      </w:r>
      <w:r w:rsidRPr="003A7063">
        <w:rPr>
          <w:i/>
        </w:rPr>
        <w:t>ICCT Journal</w:t>
      </w:r>
      <w:r w:rsidRPr="003A7063">
        <w:t xml:space="preserve"> Policy Brief.</w:t>
      </w:r>
    </w:p>
    <w:p w:rsidR="003A7063" w:rsidRPr="003A7063" w:rsidRDefault="003A7063" w:rsidP="003A7063">
      <w:pPr>
        <w:pStyle w:val="EndNoteBibliography"/>
        <w:spacing w:after="0"/>
        <w:ind w:left="720" w:hanging="720"/>
      </w:pPr>
      <w:r w:rsidRPr="003A7063">
        <w:t xml:space="preserve">Jacques, Karen. 2013. "Myth and Realities of Female-Perpetrated Terrorism."  </w:t>
      </w:r>
      <w:r w:rsidRPr="003A7063">
        <w:rPr>
          <w:i/>
        </w:rPr>
        <w:t>Law and Human Behaviour</w:t>
      </w:r>
      <w:r w:rsidRPr="003A7063">
        <w:t xml:space="preserve"> 37 (1):35-44.</w:t>
      </w:r>
    </w:p>
    <w:p w:rsidR="003A7063" w:rsidRPr="003A7063" w:rsidRDefault="003A7063" w:rsidP="003A7063">
      <w:pPr>
        <w:pStyle w:val="EndNoteBibliography"/>
        <w:spacing w:after="0"/>
        <w:ind w:left="720" w:hanging="720"/>
      </w:pPr>
      <w:r w:rsidRPr="003A7063">
        <w:t xml:space="preserve">Jowett, Garth S, and Victoria O'Donnell. 2006. </w:t>
      </w:r>
      <w:r w:rsidRPr="003A7063">
        <w:rPr>
          <w:i/>
        </w:rPr>
        <w:t>Propaganda and Persuasion</w:t>
      </w:r>
      <w:r w:rsidRPr="003A7063">
        <w:t>. 4 ed. California: Sage.</w:t>
      </w:r>
    </w:p>
    <w:p w:rsidR="003A7063" w:rsidRPr="003A7063" w:rsidRDefault="003A7063" w:rsidP="003A7063">
      <w:pPr>
        <w:pStyle w:val="EndNoteBibliography"/>
        <w:spacing w:after="0"/>
        <w:ind w:left="720" w:hanging="720"/>
      </w:pPr>
      <w:r w:rsidRPr="003A7063">
        <w:lastRenderedPageBreak/>
        <w:t xml:space="preserve">Judd, Bridget. 2020. "Tradwives have been labelled 'subservient', but these women reject suggestions they're oppressed." </w:t>
      </w:r>
      <w:r w:rsidRPr="003A7063">
        <w:rPr>
          <w:i/>
        </w:rPr>
        <w:t>ABC News</w:t>
      </w:r>
      <w:r w:rsidRPr="003A7063">
        <w:t xml:space="preserve">, 24 February. </w:t>
      </w:r>
      <w:hyperlink r:id="rId29" w:history="1">
        <w:r w:rsidRPr="003A7063">
          <w:rPr>
            <w:rStyle w:val="Hyperlink"/>
          </w:rPr>
          <w:t>https://www.abc.net.au/news/2020-02-24/tradwives-women-say-the-movement-is-empowering-not-oppressive/11960910</w:t>
        </w:r>
      </w:hyperlink>
      <w:r w:rsidRPr="003A7063">
        <w:t>.</w:t>
      </w:r>
    </w:p>
    <w:p w:rsidR="003A7063" w:rsidRPr="003A7063" w:rsidRDefault="003A7063" w:rsidP="003A7063">
      <w:pPr>
        <w:pStyle w:val="EndNoteBibliography"/>
        <w:spacing w:after="0"/>
        <w:ind w:left="720" w:hanging="720"/>
      </w:pPr>
      <w:r w:rsidRPr="003A7063">
        <w:t>Justia. 2005. United States of America, Appellee/cross-appellant, v. Leo v. Felton; Erica Chase, Defendants, Appellants/cross-appellees, 417 F.3d 97 (1st Cir. 2005). Justia US Law.</w:t>
      </w:r>
    </w:p>
    <w:p w:rsidR="003A7063" w:rsidRPr="003A7063" w:rsidRDefault="003A7063" w:rsidP="003A7063">
      <w:pPr>
        <w:pStyle w:val="EndNoteBibliography"/>
        <w:spacing w:after="0"/>
        <w:ind w:left="720" w:hanging="720"/>
      </w:pPr>
      <w:r w:rsidRPr="003A7063">
        <w:t xml:space="preserve">Khalil, Lydia. 2019. Behind the veil: women in jihad after the caliphate. </w:t>
      </w:r>
      <w:r w:rsidRPr="003A7063">
        <w:rPr>
          <w:i/>
        </w:rPr>
        <w:t>Lowy Institute Analysis</w:t>
      </w:r>
      <w:r w:rsidRPr="003A7063">
        <w:t>.</w:t>
      </w:r>
    </w:p>
    <w:p w:rsidR="003A7063" w:rsidRPr="003A7063" w:rsidRDefault="003A7063" w:rsidP="003A7063">
      <w:pPr>
        <w:pStyle w:val="EndNoteBibliography"/>
        <w:spacing w:after="0"/>
        <w:ind w:left="720" w:hanging="720"/>
      </w:pPr>
      <w:r w:rsidRPr="003A7063">
        <w:t xml:space="preserve">Khalsa, G. S. 1986. "Neo-Nazi husband and wife get long prison terms." </w:t>
      </w:r>
      <w:r w:rsidRPr="003A7063">
        <w:rPr>
          <w:i/>
        </w:rPr>
        <w:t>UPI</w:t>
      </w:r>
      <w:r w:rsidRPr="003A7063">
        <w:t xml:space="preserve">, 15 March. </w:t>
      </w:r>
      <w:hyperlink r:id="rId30" w:history="1">
        <w:r w:rsidRPr="003A7063">
          <w:rPr>
            <w:rStyle w:val="Hyperlink"/>
          </w:rPr>
          <w:t>https://www.upi.com/Archives/1986/03/15/Neo-Nazi-husband-and-wife-get-long-prison-terms/8463511246800/</w:t>
        </w:r>
      </w:hyperlink>
      <w:r w:rsidRPr="003A7063">
        <w:t>.</w:t>
      </w:r>
    </w:p>
    <w:p w:rsidR="003A7063" w:rsidRPr="003A7063" w:rsidRDefault="003A7063" w:rsidP="003A7063">
      <w:pPr>
        <w:pStyle w:val="EndNoteBibliography"/>
        <w:spacing w:after="0"/>
        <w:ind w:left="720" w:hanging="720"/>
      </w:pPr>
      <w:r w:rsidRPr="003A7063">
        <w:t xml:space="preserve">Khelghat-Doost, Hamoon. 2017. "Women of the caliphate: the mechanism for women's incorporation into Islamic State (IS)."  </w:t>
      </w:r>
      <w:r w:rsidRPr="003A7063">
        <w:rPr>
          <w:i/>
        </w:rPr>
        <w:t>Perspectives on Terrorism</w:t>
      </w:r>
      <w:r w:rsidRPr="003A7063">
        <w:t xml:space="preserve"> 11 (1):17-25.</w:t>
      </w:r>
    </w:p>
    <w:p w:rsidR="003A7063" w:rsidRPr="003A7063" w:rsidRDefault="003A7063" w:rsidP="003A7063">
      <w:pPr>
        <w:pStyle w:val="EndNoteBibliography"/>
        <w:spacing w:after="0"/>
        <w:ind w:left="720" w:hanging="720"/>
      </w:pPr>
      <w:r w:rsidRPr="003A7063">
        <w:t xml:space="preserve">Klemesrud, Judy. 1975. "Women in Ku Klux Klan Move Into the Male Power Structure." </w:t>
      </w:r>
      <w:r w:rsidRPr="003A7063">
        <w:rPr>
          <w:i/>
        </w:rPr>
        <w:t>The New York Times</w:t>
      </w:r>
      <w:r w:rsidRPr="003A7063">
        <w:t xml:space="preserve">, 22 May. </w:t>
      </w:r>
      <w:hyperlink r:id="rId31" w:history="1">
        <w:r w:rsidRPr="003A7063">
          <w:rPr>
            <w:rStyle w:val="Hyperlink"/>
          </w:rPr>
          <w:t>https://www.nytimes.com/1975/05/22/archives/women-in-ku-flux-klan-move-into-the-male-power-structure.html</w:t>
        </w:r>
      </w:hyperlink>
      <w:r w:rsidRPr="003A7063">
        <w:t>.</w:t>
      </w:r>
    </w:p>
    <w:p w:rsidR="003A7063" w:rsidRPr="003A7063" w:rsidRDefault="003A7063" w:rsidP="003A7063">
      <w:pPr>
        <w:pStyle w:val="EndNoteBibliography"/>
        <w:spacing w:after="0"/>
        <w:ind w:left="720" w:hanging="720"/>
      </w:pPr>
      <w:r w:rsidRPr="003A7063">
        <w:t xml:space="preserve">Knight, S., D. Keatley, and K. Woodward. 2019. "Comparing the Different Behavioral Outcomes of Extremism: A Comparison of Violent and Non-Violent Extremists, Acting Alone or as Part of a Group."  </w:t>
      </w:r>
      <w:r w:rsidRPr="003A7063">
        <w:rPr>
          <w:i/>
        </w:rPr>
        <w:t>Studies in Conflict and Terrorism</w:t>
      </w:r>
      <w:r w:rsidRPr="003A7063">
        <w:t>. doi: 10.1080/1057610X.2019.1680192.</w:t>
      </w:r>
    </w:p>
    <w:p w:rsidR="003A7063" w:rsidRPr="003A7063" w:rsidRDefault="003A7063" w:rsidP="003A7063">
      <w:pPr>
        <w:pStyle w:val="EndNoteBibliography"/>
        <w:spacing w:after="0"/>
        <w:ind w:left="720" w:hanging="720"/>
      </w:pPr>
      <w:r w:rsidRPr="003A7063">
        <w:t xml:space="preserve">Koehler, Daniel. 2017. </w:t>
      </w:r>
      <w:r w:rsidRPr="003A7063">
        <w:rPr>
          <w:i/>
        </w:rPr>
        <w:t>Right-wing terrorism in the 21st century : the 'National Socialist Underground' and the history of terror from the far-right in Germany</w:t>
      </w:r>
      <w:r w:rsidRPr="003A7063">
        <w:t xml:space="preserve">, </w:t>
      </w:r>
      <w:r w:rsidRPr="003A7063">
        <w:rPr>
          <w:i/>
        </w:rPr>
        <w:t>Routledge studies in fascism and the far right</w:t>
      </w:r>
      <w:r w:rsidRPr="003A7063">
        <w:t>. New York: Routledge.</w:t>
      </w:r>
    </w:p>
    <w:p w:rsidR="003A7063" w:rsidRPr="003A7063" w:rsidRDefault="003A7063" w:rsidP="003A7063">
      <w:pPr>
        <w:pStyle w:val="EndNoteBibliography"/>
        <w:spacing w:after="0"/>
        <w:ind w:left="720" w:hanging="720"/>
      </w:pPr>
      <w:r w:rsidRPr="003A7063">
        <w:t xml:space="preserve">Koronaiou, Alexandra, and Alexandros Sakellariou. 2017. "Women and Golden Dawn: reproducing the nationalist habitus."  </w:t>
      </w:r>
      <w:r w:rsidRPr="003A7063">
        <w:rPr>
          <w:i/>
        </w:rPr>
        <w:t>Gender and Education: Gender and the Radical and Extreme Right : Mechanisms of transmission and the role of educational interventions</w:t>
      </w:r>
      <w:r w:rsidRPr="003A7063">
        <w:t xml:space="preserve"> 29 (2):258-275. doi: 10.1080/09540253.2016.1274382.</w:t>
      </w:r>
    </w:p>
    <w:p w:rsidR="003A7063" w:rsidRPr="003A7063" w:rsidRDefault="003A7063" w:rsidP="003A7063">
      <w:pPr>
        <w:pStyle w:val="EndNoteBibliography"/>
        <w:spacing w:after="0"/>
        <w:ind w:left="720" w:hanging="720"/>
      </w:pPr>
      <w:r w:rsidRPr="003A7063">
        <w:t xml:space="preserve">Kruglanski, Arie W. 2020. </w:t>
      </w:r>
      <w:r w:rsidRPr="003A7063">
        <w:rPr>
          <w:i/>
        </w:rPr>
        <w:t>Radical's journey: how German neo-nazis voyaged to the edge and back</w:t>
      </w:r>
      <w:r w:rsidRPr="003A7063">
        <w:t>. USA: Oxford University Press.</w:t>
      </w:r>
    </w:p>
    <w:p w:rsidR="003A7063" w:rsidRPr="003A7063" w:rsidRDefault="003A7063" w:rsidP="003A7063">
      <w:pPr>
        <w:pStyle w:val="EndNoteBibliography"/>
        <w:spacing w:after="0"/>
        <w:ind w:left="720" w:hanging="720"/>
      </w:pPr>
      <w:r w:rsidRPr="003A7063">
        <w:t>Kruglanski, Arie, David Webber, and Daniel Koehler. 2019. "The Radical's Journey: How German Neo-Nazis Voyaged to the Edge and Back." In. ebook: Oxford Scholarship Online.</w:t>
      </w:r>
    </w:p>
    <w:p w:rsidR="003A7063" w:rsidRPr="003A7063" w:rsidRDefault="003A7063" w:rsidP="003A7063">
      <w:pPr>
        <w:pStyle w:val="EndNoteBibliography"/>
        <w:spacing w:after="0"/>
        <w:ind w:left="720" w:hanging="720"/>
      </w:pPr>
      <w:r w:rsidRPr="003A7063">
        <w:t xml:space="preserve">Lamoureux, Mack. 2019. "The Woman Who Plotted a Valentine's Mass Murder Shares How the Internet Radicalised Her." </w:t>
      </w:r>
      <w:r w:rsidRPr="003A7063">
        <w:rPr>
          <w:i/>
        </w:rPr>
        <w:t>Vice</w:t>
      </w:r>
      <w:r w:rsidRPr="003A7063">
        <w:t xml:space="preserve">, 22 February. </w:t>
      </w:r>
      <w:hyperlink r:id="rId32" w:history="1">
        <w:r w:rsidRPr="003A7063">
          <w:rPr>
            <w:rStyle w:val="Hyperlink"/>
          </w:rPr>
          <w:t>https://www.vice.com/en_au/article/eve54j/the-woman-who-plotted-a-valentines-mass-murder-shares-how-the-internet-radicalised-her</w:t>
        </w:r>
      </w:hyperlink>
      <w:r w:rsidRPr="003A7063">
        <w:t>.</w:t>
      </w:r>
    </w:p>
    <w:p w:rsidR="003A7063" w:rsidRPr="003A7063" w:rsidRDefault="003A7063" w:rsidP="003A7063">
      <w:pPr>
        <w:pStyle w:val="EndNoteBibliography"/>
        <w:spacing w:after="0"/>
        <w:ind w:left="720" w:hanging="720"/>
      </w:pPr>
      <w:r w:rsidRPr="003A7063">
        <w:t xml:space="preserve">Lane, David. n.d. "88 Precepts." Internet Archive, accessed 17 March. </w:t>
      </w:r>
      <w:hyperlink r:id="rId33" w:history="1">
        <w:r w:rsidRPr="003A7063">
          <w:rPr>
            <w:rStyle w:val="Hyperlink"/>
          </w:rPr>
          <w:t>https://archive.org/stream/88Precepts_937/88Precepts_djvu.txt</w:t>
        </w:r>
      </w:hyperlink>
      <w:r w:rsidRPr="003A7063">
        <w:t>.</w:t>
      </w:r>
    </w:p>
    <w:p w:rsidR="003A7063" w:rsidRPr="003A7063" w:rsidRDefault="003A7063" w:rsidP="003A7063">
      <w:pPr>
        <w:pStyle w:val="EndNoteBibliography"/>
        <w:spacing w:after="0"/>
        <w:ind w:left="720" w:hanging="720"/>
      </w:pPr>
      <w:r w:rsidRPr="003A7063">
        <w:t>Lokteff, Lana. 2017. Rachel Summers - Liberals are Modern Day Witch Hunters. Red Ice Tv/3Fourteen.</w:t>
      </w:r>
    </w:p>
    <w:p w:rsidR="003A7063" w:rsidRPr="003A7063" w:rsidRDefault="003A7063" w:rsidP="003A7063">
      <w:pPr>
        <w:pStyle w:val="EndNoteBibliography"/>
        <w:spacing w:after="0"/>
        <w:ind w:left="720" w:hanging="720"/>
      </w:pPr>
      <w:r w:rsidRPr="003A7063">
        <w:t xml:space="preserve">Lorenz, Taylor. 2019. "Instagram is the Internet's new home for hate." </w:t>
      </w:r>
      <w:r w:rsidRPr="003A7063">
        <w:rPr>
          <w:i/>
        </w:rPr>
        <w:t>The Atlantic</w:t>
      </w:r>
      <w:r w:rsidRPr="003A7063">
        <w:t xml:space="preserve">, 21 March. </w:t>
      </w:r>
      <w:hyperlink r:id="rId34" w:history="1">
        <w:r w:rsidRPr="003A7063">
          <w:rPr>
            <w:rStyle w:val="Hyperlink"/>
          </w:rPr>
          <w:t>https://www.theatlantic.com/technology/archive/2019/03/instagram-is-the-internets-new-home-for-hate/585382/</w:t>
        </w:r>
      </w:hyperlink>
      <w:r w:rsidRPr="003A7063">
        <w:t>.</w:t>
      </w:r>
    </w:p>
    <w:p w:rsidR="003A7063" w:rsidRPr="003A7063" w:rsidRDefault="003A7063" w:rsidP="003A7063">
      <w:pPr>
        <w:pStyle w:val="EndNoteBibliography"/>
        <w:spacing w:after="0"/>
        <w:ind w:left="720" w:hanging="720"/>
      </w:pPr>
      <w:r w:rsidRPr="003A7063">
        <w:t xml:space="preserve">Loughlin, James. 2014. "Rotha Lintorn-Orman, Ulster and the British Fascists Movement."  </w:t>
      </w:r>
      <w:r w:rsidRPr="003A7063">
        <w:rPr>
          <w:i/>
        </w:rPr>
        <w:t>Immigrants &amp; Minorities</w:t>
      </w:r>
      <w:r w:rsidRPr="003A7063">
        <w:t xml:space="preserve"> 32 (1):62-89. doi: 10.1080/02619288.2013.814744.</w:t>
      </w:r>
    </w:p>
    <w:p w:rsidR="003A7063" w:rsidRPr="003A7063" w:rsidRDefault="003A7063" w:rsidP="003A7063">
      <w:pPr>
        <w:pStyle w:val="EndNoteBibliography"/>
        <w:spacing w:after="0"/>
        <w:ind w:left="720" w:hanging="720"/>
      </w:pPr>
      <w:r w:rsidRPr="003A7063">
        <w:t xml:space="preserve">MacDonald, A. 1978. </w:t>
      </w:r>
      <w:r w:rsidRPr="003A7063">
        <w:rPr>
          <w:i/>
        </w:rPr>
        <w:t>The Turner Diaries</w:t>
      </w:r>
      <w:r w:rsidRPr="003A7063">
        <w:t>. Second ed. Fort Lee: Barricade Books.</w:t>
      </w:r>
    </w:p>
    <w:p w:rsidR="003A7063" w:rsidRPr="003A7063" w:rsidRDefault="003A7063" w:rsidP="003A7063">
      <w:pPr>
        <w:pStyle w:val="EndNoteBibliography"/>
        <w:spacing w:after="0"/>
        <w:ind w:left="720" w:hanging="720"/>
      </w:pPr>
      <w:r w:rsidRPr="003A7063">
        <w:t xml:space="preserve">Manoncaroni. 2020. "@Manoncaroniart." [Art], accessed 19 May. </w:t>
      </w:r>
      <w:hyperlink r:id="rId35" w:history="1">
        <w:r w:rsidRPr="003A7063">
          <w:rPr>
            <w:rStyle w:val="Hyperlink"/>
          </w:rPr>
          <w:t>https://t.me/s/manoncaroniart?before=19</w:t>
        </w:r>
      </w:hyperlink>
      <w:r w:rsidRPr="003A7063">
        <w:t>.</w:t>
      </w:r>
    </w:p>
    <w:p w:rsidR="003A7063" w:rsidRPr="003A7063" w:rsidRDefault="003A7063" w:rsidP="003A7063">
      <w:pPr>
        <w:pStyle w:val="EndNoteBibliography"/>
        <w:spacing w:after="0"/>
        <w:ind w:left="720" w:hanging="720"/>
      </w:pPr>
      <w:r w:rsidRPr="003A7063">
        <w:t xml:space="preserve">Manthe, Barbara. 2019a. "The 1980 Oktoberfest bombing – a case with many question marks." OpenDemocracy, Last Modified 6 July, accessed 31 March. </w:t>
      </w:r>
      <w:hyperlink r:id="rId36" w:history="1">
        <w:r w:rsidRPr="003A7063">
          <w:rPr>
            <w:rStyle w:val="Hyperlink"/>
          </w:rPr>
          <w:t>https://www.opendemocracy.net/en/countering-radical-right/the-1980-oktoberfest-bombing-a-case-with-many-question-marks/</w:t>
        </w:r>
      </w:hyperlink>
      <w:r w:rsidRPr="003A7063">
        <w:t>.</w:t>
      </w:r>
    </w:p>
    <w:p w:rsidR="003A7063" w:rsidRPr="003A7063" w:rsidRDefault="003A7063" w:rsidP="003A7063">
      <w:pPr>
        <w:pStyle w:val="EndNoteBibliography"/>
        <w:spacing w:after="0"/>
        <w:ind w:left="720" w:hanging="720"/>
      </w:pPr>
      <w:r w:rsidRPr="003A7063">
        <w:lastRenderedPageBreak/>
        <w:t xml:space="preserve">Manthe, Barbara. 2019b. "The Anti-Semitic Murder Germany Forgot." Centre for the Analysis of the Radical Right, accessed 17 April. </w:t>
      </w:r>
      <w:hyperlink r:id="rId37" w:history="1">
        <w:r w:rsidRPr="003A7063">
          <w:rPr>
            <w:rStyle w:val="Hyperlink"/>
          </w:rPr>
          <w:t>https://www.radicalrightanalysis.com/2019/02/01/the-anti-semitic-murder-germany-forgot/</w:t>
        </w:r>
      </w:hyperlink>
      <w:r w:rsidRPr="003A7063">
        <w:t>.</w:t>
      </w:r>
    </w:p>
    <w:p w:rsidR="003A7063" w:rsidRPr="003A7063" w:rsidRDefault="003A7063" w:rsidP="003A7063">
      <w:pPr>
        <w:pStyle w:val="EndNoteBibliography"/>
        <w:spacing w:after="0"/>
        <w:ind w:left="720" w:hanging="720"/>
      </w:pPr>
      <w:r w:rsidRPr="003A7063">
        <w:t xml:space="preserve">Manthe, Barbara. 2019c. "Germany: the role of women in radical right terrorism." OpenDemocracy, accessed 17 April. </w:t>
      </w:r>
      <w:hyperlink r:id="rId38" w:history="1">
        <w:r w:rsidRPr="003A7063">
          <w:rPr>
            <w:rStyle w:val="Hyperlink"/>
          </w:rPr>
          <w:t>https://www.opendemocracy.net/en/countering-radical-right/germany-role-women-radical-right-terrorism/</w:t>
        </w:r>
      </w:hyperlink>
      <w:r w:rsidRPr="003A7063">
        <w:t>.</w:t>
      </w:r>
    </w:p>
    <w:p w:rsidR="003A7063" w:rsidRPr="003A7063" w:rsidRDefault="003A7063" w:rsidP="003A7063">
      <w:pPr>
        <w:pStyle w:val="EndNoteBibliography"/>
        <w:spacing w:after="0"/>
        <w:ind w:left="720" w:hanging="720"/>
      </w:pPr>
      <w:r w:rsidRPr="003A7063">
        <w:t xml:space="preserve">Marway, Herjeet. 2011. "Scandalous subwomen and sublime superwomen: exploring portrayals of female suicide bombers' agency."  </w:t>
      </w:r>
      <w:r w:rsidRPr="003A7063">
        <w:rPr>
          <w:i/>
        </w:rPr>
        <w:t>Journal of Global Ethics</w:t>
      </w:r>
      <w:r w:rsidRPr="003A7063">
        <w:t xml:space="preserve"> 7 (3):221-240. doi: 10.1080/17449626.2011.635677.</w:t>
      </w:r>
    </w:p>
    <w:p w:rsidR="003A7063" w:rsidRPr="003A7063" w:rsidRDefault="003A7063" w:rsidP="003A7063">
      <w:pPr>
        <w:pStyle w:val="EndNoteBibliography"/>
        <w:spacing w:after="0"/>
        <w:ind w:left="720" w:hanging="720"/>
      </w:pPr>
      <w:r w:rsidRPr="003A7063">
        <w:t xml:space="preserve">Mattheis, Ashley. 2018. "Shieldmaidens of Whiteness: (Alt) Maternalism and Women Recruiting for the Far/Alt-Right."  </w:t>
      </w:r>
      <w:r w:rsidRPr="003A7063">
        <w:rPr>
          <w:i/>
        </w:rPr>
        <w:t>Journal for Deradicalization</w:t>
      </w:r>
      <w:r w:rsidRPr="003A7063">
        <w:t xml:space="preserve"> Winter (17):128-162.</w:t>
      </w:r>
    </w:p>
    <w:p w:rsidR="003A7063" w:rsidRPr="003A7063" w:rsidRDefault="003A7063" w:rsidP="003A7063">
      <w:pPr>
        <w:pStyle w:val="EndNoteBibliography"/>
        <w:spacing w:after="0"/>
        <w:ind w:left="720" w:hanging="720"/>
      </w:pPr>
      <w:r w:rsidRPr="003A7063">
        <w:t xml:space="preserve">Mattheis, Ashley, and Charlie Winter. 2019. "'The Greatness of her Position': Comparing Identitarian and Jihadi Discourses on Women."  </w:t>
      </w:r>
      <w:r w:rsidRPr="003A7063">
        <w:rPr>
          <w:i/>
        </w:rPr>
        <w:t>International Centre for the Study on Radicalisation (ICSR)</w:t>
      </w:r>
      <w:r w:rsidRPr="003A7063">
        <w:t>.</w:t>
      </w:r>
    </w:p>
    <w:p w:rsidR="003A7063" w:rsidRPr="003A7063" w:rsidRDefault="003A7063" w:rsidP="003A7063">
      <w:pPr>
        <w:pStyle w:val="EndNoteBibliography"/>
        <w:spacing w:after="0"/>
        <w:ind w:left="720" w:hanging="720"/>
      </w:pPr>
      <w:r w:rsidRPr="003A7063">
        <w:t xml:space="preserve">Mayall, David. 1989. "Rescued from the shadows of exile: Nellie driver, autobiography and the British union of fascists."  </w:t>
      </w:r>
      <w:r w:rsidRPr="003A7063">
        <w:rPr>
          <w:i/>
        </w:rPr>
        <w:t>Immigrants &amp; Minorities: The Politics of Marginality: Race, the Radical Right and Minorities in Twentieth Century Britain</w:t>
      </w:r>
      <w:r w:rsidRPr="003A7063">
        <w:t xml:space="preserve"> 8 (1-2):19-39. doi: 10.1080/02619288.1989.9974704.</w:t>
      </w:r>
    </w:p>
    <w:p w:rsidR="003A7063" w:rsidRPr="003A7063" w:rsidRDefault="003A7063" w:rsidP="003A7063">
      <w:pPr>
        <w:pStyle w:val="EndNoteBibliography"/>
        <w:spacing w:after="0"/>
        <w:ind w:left="720" w:hanging="720"/>
      </w:pPr>
      <w:r w:rsidRPr="003A7063">
        <w:t xml:space="preserve">McCarthy, Tara. 2017. "Reality Calls." accessed 1 April. </w:t>
      </w:r>
      <w:hyperlink r:id="rId39" w:history="1">
        <w:r w:rsidRPr="003A7063">
          <w:rPr>
            <w:rStyle w:val="Hyperlink"/>
          </w:rPr>
          <w:t>https://realitycallsshow.com/</w:t>
        </w:r>
      </w:hyperlink>
      <w:r w:rsidRPr="003A7063">
        <w:t>.</w:t>
      </w:r>
    </w:p>
    <w:p w:rsidR="003A7063" w:rsidRPr="003A7063" w:rsidRDefault="003A7063" w:rsidP="003A7063">
      <w:pPr>
        <w:pStyle w:val="EndNoteBibliography"/>
        <w:spacing w:after="0"/>
        <w:ind w:left="720" w:hanging="720"/>
      </w:pPr>
      <w:r w:rsidRPr="003A7063">
        <w:t xml:space="preserve">McRae, Elizabeth Gillespie. 2018. </w:t>
      </w:r>
      <w:r w:rsidRPr="003A7063">
        <w:rPr>
          <w:i/>
        </w:rPr>
        <w:t>Mothers of Massive Resistance: White Women and the Politics of White Supremacy</w:t>
      </w:r>
      <w:r w:rsidRPr="003A7063">
        <w:t>. Oxford Scholarship Online: Oxford University Press.</w:t>
      </w:r>
    </w:p>
    <w:p w:rsidR="003A7063" w:rsidRPr="003A7063" w:rsidRDefault="003A7063" w:rsidP="003A7063">
      <w:pPr>
        <w:pStyle w:val="EndNoteBibliography"/>
        <w:spacing w:after="0"/>
        <w:ind w:left="720" w:hanging="720"/>
      </w:pPr>
      <w:r w:rsidRPr="003A7063">
        <w:t xml:space="preserve">Mettler, Katie. 2019. "A Nazi sympathizer pleaded guilty to defacing a synagogue. His lawyer says conservatives helped radicalize him." </w:t>
      </w:r>
      <w:r w:rsidRPr="003A7063">
        <w:rPr>
          <w:i/>
        </w:rPr>
        <w:t xml:space="preserve">The Washington Post </w:t>
      </w:r>
      <w:r w:rsidRPr="003A7063">
        <w:t xml:space="preserve">28 March, National. </w:t>
      </w:r>
      <w:hyperlink r:id="rId40" w:history="1">
        <w:r w:rsidRPr="003A7063">
          <w:rPr>
            <w:rStyle w:val="Hyperlink"/>
          </w:rPr>
          <w:t>https://www.washingtonpost.com/nation/2019/05/27/nazi-sympathizer-pleaded-guilty-defacing-synagogue-his-lawyer-says-conservatives-helped-radicalize-him/</w:t>
        </w:r>
      </w:hyperlink>
      <w:r w:rsidRPr="003A7063">
        <w:t>.</w:t>
      </w:r>
    </w:p>
    <w:p w:rsidR="003A7063" w:rsidRPr="003A7063" w:rsidRDefault="003A7063" w:rsidP="003A7063">
      <w:pPr>
        <w:pStyle w:val="EndNoteBibliography"/>
        <w:spacing w:after="0"/>
        <w:ind w:left="720" w:hanging="720"/>
      </w:pPr>
      <w:r w:rsidRPr="003A7063">
        <w:t xml:space="preserve">Michael, George. 2006. "RAHOWA! A History of the World Church of the Creator."  </w:t>
      </w:r>
      <w:r w:rsidRPr="003A7063">
        <w:rPr>
          <w:i/>
        </w:rPr>
        <w:t>Terrorism and Political Violence</w:t>
      </w:r>
      <w:r w:rsidRPr="003A7063">
        <w:t xml:space="preserve"> 18 (4):561-583. doi: 10.1080/09546550600880633.</w:t>
      </w:r>
    </w:p>
    <w:p w:rsidR="003A7063" w:rsidRPr="003A7063" w:rsidRDefault="003A7063" w:rsidP="003A7063">
      <w:pPr>
        <w:pStyle w:val="EndNoteBibliography"/>
        <w:spacing w:after="0"/>
        <w:ind w:left="720" w:hanging="720"/>
      </w:pPr>
      <w:r w:rsidRPr="003A7063">
        <w:t xml:space="preserve">Michael, George. 2009a. "David Lane and the Fourteen Words."  </w:t>
      </w:r>
      <w:r w:rsidRPr="003A7063">
        <w:rPr>
          <w:i/>
        </w:rPr>
        <w:t>Totalitarian Movements and Political Religions</w:t>
      </w:r>
      <w:r w:rsidRPr="003A7063">
        <w:t xml:space="preserve"> 10 (1):43-61. doi: 10.1080/14690760903067986.</w:t>
      </w:r>
    </w:p>
    <w:p w:rsidR="003A7063" w:rsidRPr="003A7063" w:rsidRDefault="003A7063" w:rsidP="003A7063">
      <w:pPr>
        <w:pStyle w:val="EndNoteBibliography"/>
        <w:spacing w:after="0"/>
        <w:ind w:left="720" w:hanging="720"/>
      </w:pPr>
      <w:r w:rsidRPr="003A7063">
        <w:t xml:space="preserve">Michael, George. 2009b. </w:t>
      </w:r>
      <w:r w:rsidRPr="003A7063">
        <w:rPr>
          <w:i/>
        </w:rPr>
        <w:t>Theology of Hate: A History of the World Church of the Creator</w:t>
      </w:r>
      <w:r w:rsidRPr="003A7063">
        <w:t>. Project Muse: University Press of Florida.</w:t>
      </w:r>
    </w:p>
    <w:p w:rsidR="003A7063" w:rsidRPr="003A7063" w:rsidRDefault="003A7063" w:rsidP="003A7063">
      <w:pPr>
        <w:pStyle w:val="EndNoteBibliography"/>
        <w:spacing w:after="0"/>
        <w:ind w:left="720" w:hanging="720"/>
      </w:pPr>
      <w:r w:rsidRPr="003A7063">
        <w:t xml:space="preserve">MissGorehoundArt. 2020. "@MISSGOREHOUNDART." accessed 19 May. </w:t>
      </w:r>
      <w:hyperlink r:id="rId41" w:history="1">
        <w:r w:rsidRPr="003A7063">
          <w:rPr>
            <w:rStyle w:val="Hyperlink"/>
          </w:rPr>
          <w:t>https://t.me/s/MISSGOREHOUNDART?before=207</w:t>
        </w:r>
      </w:hyperlink>
      <w:r w:rsidRPr="003A7063">
        <w:t>.</w:t>
      </w:r>
    </w:p>
    <w:p w:rsidR="003A7063" w:rsidRPr="003A7063" w:rsidRDefault="003A7063" w:rsidP="003A7063">
      <w:pPr>
        <w:pStyle w:val="EndNoteBibliography"/>
        <w:spacing w:after="0"/>
        <w:ind w:left="720" w:hanging="720"/>
      </w:pPr>
      <w:r w:rsidRPr="003A7063">
        <w:t>Monteiro, Liz. 2001. Waterloo supremacist group has road 'adoption' revoked ; Sign is plucked from roadside. Toronto, Ont.: Torstar Syndication Services, a Division of Toronto Star Newspapers Limited.</w:t>
      </w:r>
    </w:p>
    <w:p w:rsidR="003A7063" w:rsidRPr="003A7063" w:rsidRDefault="003A7063" w:rsidP="003A7063">
      <w:pPr>
        <w:pStyle w:val="EndNoteBibliography"/>
        <w:spacing w:after="0"/>
        <w:ind w:left="720" w:hanging="720"/>
      </w:pPr>
      <w:r w:rsidRPr="003A7063">
        <w:t>PhilosophiCat. 2020. Assorted Videos. Youtube.</w:t>
      </w:r>
    </w:p>
    <w:p w:rsidR="003A7063" w:rsidRPr="003A7063" w:rsidRDefault="003A7063" w:rsidP="003A7063">
      <w:pPr>
        <w:pStyle w:val="EndNoteBibliography"/>
        <w:spacing w:after="0"/>
        <w:ind w:left="720" w:hanging="720"/>
      </w:pPr>
      <w:r w:rsidRPr="003A7063">
        <w:t>PIRUS. 2020. "Profiles of Individual Radicalization in the United States - PIRUS (Keshif)." START: National COnsortium for the Study of Terrorism and Responses to Terrorism, accessed 11 May.</w:t>
      </w:r>
    </w:p>
    <w:p w:rsidR="003A7063" w:rsidRPr="003A7063" w:rsidRDefault="003A7063" w:rsidP="003A7063">
      <w:pPr>
        <w:pStyle w:val="EndNoteBibliography"/>
        <w:spacing w:after="0"/>
        <w:ind w:left="720" w:hanging="720"/>
      </w:pPr>
      <w:r w:rsidRPr="003A7063">
        <w:t>Potok, Mark. 2013. "Secrets of Sisterhood." Southern Poverty Law Centre, accessed 2 April.</w:t>
      </w:r>
    </w:p>
    <w:p w:rsidR="003A7063" w:rsidRPr="003A7063" w:rsidRDefault="003A7063" w:rsidP="003A7063">
      <w:pPr>
        <w:pStyle w:val="EndNoteBibliography"/>
        <w:spacing w:after="0"/>
        <w:ind w:left="720" w:hanging="720"/>
      </w:pPr>
      <w:r w:rsidRPr="003A7063">
        <w:t>Riley, Robyn. 2020. Assorted Videos. Youtube.</w:t>
      </w:r>
    </w:p>
    <w:p w:rsidR="003A7063" w:rsidRPr="003A7063" w:rsidRDefault="003A7063" w:rsidP="003A7063">
      <w:pPr>
        <w:pStyle w:val="EndNoteBibliography"/>
        <w:spacing w:after="0"/>
        <w:ind w:left="720" w:hanging="720"/>
      </w:pPr>
      <w:r w:rsidRPr="003A7063">
        <w:t xml:space="preserve">Sandomir, Richard. 2018. "Gudrun Burwitz, Ever-Loyal Daughter of Himmler, Is Dead at 88." </w:t>
      </w:r>
      <w:r w:rsidRPr="003A7063">
        <w:rPr>
          <w:i/>
        </w:rPr>
        <w:t>New York Times</w:t>
      </w:r>
      <w:r w:rsidRPr="003A7063">
        <w:t xml:space="preserve">, 6 July, Obituaries. </w:t>
      </w:r>
      <w:hyperlink r:id="rId42" w:history="1">
        <w:r w:rsidRPr="003A7063">
          <w:rPr>
            <w:rStyle w:val="Hyperlink"/>
          </w:rPr>
          <w:t>https://www.nytimes.com/2018/07/06/obituaries/gudrun-burwitz-ever-loyal-daughter-of-himmler-is-dead-at-88.html</w:t>
        </w:r>
      </w:hyperlink>
      <w:r w:rsidRPr="003A7063">
        <w:t>.</w:t>
      </w:r>
    </w:p>
    <w:p w:rsidR="003A7063" w:rsidRPr="003A7063" w:rsidRDefault="003A7063" w:rsidP="003A7063">
      <w:pPr>
        <w:pStyle w:val="EndNoteBibliography"/>
        <w:spacing w:after="0"/>
        <w:ind w:left="720" w:hanging="720"/>
      </w:pPr>
      <w:r w:rsidRPr="003A7063">
        <w:t xml:space="preserve">Sedgwick, Mark, ed. 2019. </w:t>
      </w:r>
      <w:r w:rsidRPr="003A7063">
        <w:rPr>
          <w:i/>
        </w:rPr>
        <w:t>Key Thinkers of the Radical Right: Behind the Threat to Liberal Democracy</w:t>
      </w:r>
      <w:r w:rsidRPr="003A7063">
        <w:t>. New York: Oxford University Press.</w:t>
      </w:r>
    </w:p>
    <w:p w:rsidR="003A7063" w:rsidRPr="003A7063" w:rsidRDefault="003A7063" w:rsidP="003A7063">
      <w:pPr>
        <w:pStyle w:val="EndNoteBibliography"/>
        <w:spacing w:after="0"/>
        <w:ind w:left="720" w:hanging="720"/>
      </w:pPr>
      <w:r w:rsidRPr="003A7063">
        <w:t xml:space="preserve">Simone, Daniel De. 2018. "National Action: The new parents and the neo-Nazi terror threat." </w:t>
      </w:r>
      <w:r w:rsidRPr="003A7063">
        <w:rPr>
          <w:i/>
        </w:rPr>
        <w:t>BBC News</w:t>
      </w:r>
      <w:r w:rsidRPr="003A7063">
        <w:t xml:space="preserve">, 12 November. </w:t>
      </w:r>
      <w:hyperlink r:id="rId43" w:history="1">
        <w:r w:rsidRPr="003A7063">
          <w:rPr>
            <w:rStyle w:val="Hyperlink"/>
          </w:rPr>
          <w:t>https://www.bbc.com/news/stories-45919730</w:t>
        </w:r>
      </w:hyperlink>
      <w:r w:rsidRPr="003A7063">
        <w:t>.</w:t>
      </w:r>
    </w:p>
    <w:p w:rsidR="003A7063" w:rsidRPr="003A7063" w:rsidRDefault="003A7063" w:rsidP="003A7063">
      <w:pPr>
        <w:pStyle w:val="EndNoteBibliography"/>
        <w:spacing w:after="0"/>
        <w:ind w:left="720" w:hanging="720"/>
      </w:pPr>
      <w:r w:rsidRPr="003A7063">
        <w:lastRenderedPageBreak/>
        <w:t xml:space="preserve">Sjoberg, Laura, and Caron E. Gentry. 2008. "Reduced to Bad Sex: Narratives of Violent Women from the Bible to the War on Terror."  </w:t>
      </w:r>
      <w:r w:rsidRPr="003A7063">
        <w:rPr>
          <w:i/>
        </w:rPr>
        <w:t>International Relations</w:t>
      </w:r>
      <w:r w:rsidRPr="003A7063">
        <w:t xml:space="preserve"> 22 (1):5-23. doi: 10.1177/0047117807087240.</w:t>
      </w:r>
    </w:p>
    <w:p w:rsidR="003A7063" w:rsidRPr="003A7063" w:rsidRDefault="003A7063" w:rsidP="003A7063">
      <w:pPr>
        <w:pStyle w:val="EndNoteBibliography"/>
        <w:spacing w:after="0"/>
        <w:ind w:left="720" w:hanging="720"/>
      </w:pPr>
      <w:r w:rsidRPr="003A7063">
        <w:t xml:space="preserve">Snowdon, Wallis. 2018. "Alberta Holocaust denier convicted in Germany for 'incitement to hatred'." </w:t>
      </w:r>
      <w:r w:rsidRPr="003A7063">
        <w:rPr>
          <w:i/>
        </w:rPr>
        <w:t>CBC News</w:t>
      </w:r>
      <w:r w:rsidRPr="003A7063">
        <w:t xml:space="preserve">, 27 October. </w:t>
      </w:r>
      <w:hyperlink r:id="rId44" w:history="1">
        <w:r w:rsidRPr="003A7063">
          <w:rPr>
            <w:rStyle w:val="Hyperlink"/>
          </w:rPr>
          <w:t>https://www.cbc.ca/news/canada/edmonton/monika-schaefer-holocaust-denial-alberta-germany-1.4880175</w:t>
        </w:r>
      </w:hyperlink>
      <w:r w:rsidRPr="003A7063">
        <w:t>.</w:t>
      </w:r>
    </w:p>
    <w:p w:rsidR="003A7063" w:rsidRPr="003A7063" w:rsidRDefault="003A7063" w:rsidP="003A7063">
      <w:pPr>
        <w:pStyle w:val="EndNoteBibliography"/>
        <w:spacing w:after="0"/>
        <w:ind w:left="720" w:hanging="720"/>
      </w:pPr>
      <w:r w:rsidRPr="003A7063">
        <w:t>Southern, Lauren. 2016 - 2019. The Great Replacement. YouTube.</w:t>
      </w:r>
    </w:p>
    <w:p w:rsidR="003A7063" w:rsidRPr="003A7063" w:rsidRDefault="003A7063" w:rsidP="003A7063">
      <w:pPr>
        <w:pStyle w:val="EndNoteBibliography"/>
        <w:spacing w:after="0"/>
        <w:ind w:left="720" w:hanging="720"/>
      </w:pPr>
      <w:r w:rsidRPr="003A7063">
        <w:t xml:space="preserve">Spencer, Amanda. 2016. "The Hidden Face of Terrorism: An Analysis of the Women in Islamic State."  </w:t>
      </w:r>
      <w:r w:rsidRPr="003A7063">
        <w:rPr>
          <w:i/>
        </w:rPr>
        <w:t>Journal of Strategic Security</w:t>
      </w:r>
      <w:r w:rsidRPr="003A7063">
        <w:t xml:space="preserve"> 3 (9 (Fall Special Issue)).</w:t>
      </w:r>
    </w:p>
    <w:p w:rsidR="003A7063" w:rsidRPr="003A7063" w:rsidRDefault="003A7063" w:rsidP="003A7063">
      <w:pPr>
        <w:pStyle w:val="EndNoteBibliography"/>
        <w:spacing w:after="0"/>
        <w:ind w:left="720" w:hanging="720"/>
      </w:pPr>
      <w:r w:rsidRPr="003A7063">
        <w:t xml:space="preserve">SPLC. 1999. "Women in the Neo-Nazi group World Church of the Creator Speak Out." accessed 31 March. </w:t>
      </w:r>
      <w:hyperlink r:id="rId45" w:history="1">
        <w:r w:rsidRPr="003A7063">
          <w:rPr>
            <w:rStyle w:val="Hyperlink"/>
          </w:rPr>
          <w:t>https://www.splcenter.org/fighting-hate/intelligence-report/1999/women-neo-nazi-group-world-church-creator-speak-out</w:t>
        </w:r>
      </w:hyperlink>
      <w:r w:rsidRPr="003A7063">
        <w:t>.</w:t>
      </w:r>
    </w:p>
    <w:p w:rsidR="003A7063" w:rsidRPr="003A7063" w:rsidRDefault="003A7063" w:rsidP="003A7063">
      <w:pPr>
        <w:pStyle w:val="EndNoteBibliography"/>
        <w:spacing w:after="0"/>
        <w:ind w:left="720" w:hanging="720"/>
      </w:pPr>
      <w:r w:rsidRPr="003A7063">
        <w:t xml:space="preserve">SPLC. 2004. "Four racist skinheads write letters from prison after being convicted of brutal killing." accessed 30 March. </w:t>
      </w:r>
      <w:hyperlink r:id="rId46" w:history="1">
        <w:r w:rsidRPr="003A7063">
          <w:rPr>
            <w:rStyle w:val="Hyperlink"/>
          </w:rPr>
          <w:t>https://www.splcenter.org/fighting-hate/intelligence-report/2004/four-racist-skinheads-write-letters-prison-after-being-convicted-brutal-killing</w:t>
        </w:r>
      </w:hyperlink>
      <w:r w:rsidRPr="003A7063">
        <w:t>.</w:t>
      </w:r>
    </w:p>
    <w:p w:rsidR="003A7063" w:rsidRPr="003A7063" w:rsidRDefault="003A7063" w:rsidP="003A7063">
      <w:pPr>
        <w:pStyle w:val="EndNoteBibliography"/>
        <w:spacing w:after="0"/>
        <w:ind w:left="720" w:hanging="720"/>
      </w:pPr>
      <w:r w:rsidRPr="003A7063">
        <w:t xml:space="preserve">SPLC. 2018. "Male Supremacy." Southern Poverty Law Center, accessed 28 February. </w:t>
      </w:r>
      <w:hyperlink r:id="rId47" w:history="1">
        <w:r w:rsidRPr="003A7063">
          <w:rPr>
            <w:rStyle w:val="Hyperlink"/>
          </w:rPr>
          <w:t>https://www.splcenter.org/fighting-hate/extremist-files/ideology/male-supremacy</w:t>
        </w:r>
      </w:hyperlink>
      <w:r w:rsidRPr="003A7063">
        <w:t>.</w:t>
      </w:r>
    </w:p>
    <w:p w:rsidR="003A7063" w:rsidRPr="003A7063" w:rsidRDefault="003A7063" w:rsidP="003A7063">
      <w:pPr>
        <w:pStyle w:val="EndNoteBibliography"/>
        <w:spacing w:after="0"/>
        <w:ind w:left="720" w:hanging="720"/>
      </w:pPr>
      <w:r w:rsidRPr="003A7063">
        <w:t xml:space="preserve">SPLC. 2020. "April Gaede." Southern Poverty Law Center, accessed 17 April. </w:t>
      </w:r>
      <w:hyperlink r:id="rId48" w:history="1">
        <w:r w:rsidRPr="003A7063">
          <w:rPr>
            <w:rStyle w:val="Hyperlink"/>
          </w:rPr>
          <w:t>https://www.splcenter.org/fighting-hate/extremist-files/individual/april-gaede</w:t>
        </w:r>
      </w:hyperlink>
      <w:r w:rsidRPr="003A7063">
        <w:t>.</w:t>
      </w:r>
    </w:p>
    <w:p w:rsidR="003A7063" w:rsidRPr="003A7063" w:rsidRDefault="003A7063" w:rsidP="003A7063">
      <w:pPr>
        <w:pStyle w:val="EndNoteBibliography"/>
        <w:spacing w:after="0"/>
        <w:ind w:left="720" w:hanging="720"/>
      </w:pPr>
      <w:r w:rsidRPr="003A7063">
        <w:t xml:space="preserve">Stendahl, Emilie. 2020. "Traditional wives give extremism a tidy front." [Blog]. EXPO, Last Modified 5 May, accessed 5 July </w:t>
      </w:r>
      <w:hyperlink r:id="rId49" w:history="1">
        <w:r w:rsidRPr="003A7063">
          <w:rPr>
            <w:rStyle w:val="Hyperlink"/>
          </w:rPr>
          <w:t>https://expo.se/2020/05/traditionella-fruar-ger-extremismen-en-st%C3%A4dad-front</w:t>
        </w:r>
      </w:hyperlink>
      <w:r w:rsidRPr="003A7063">
        <w:t>.</w:t>
      </w:r>
    </w:p>
    <w:p w:rsidR="003A7063" w:rsidRPr="003A7063" w:rsidRDefault="003A7063" w:rsidP="003A7063">
      <w:pPr>
        <w:pStyle w:val="EndNoteBibliography"/>
        <w:spacing w:after="0"/>
        <w:ind w:left="720" w:hanging="720"/>
      </w:pPr>
      <w:r w:rsidRPr="003A7063">
        <w:t xml:space="preserve">Sternadori, Miglena. 2007. "Sexy, Tough or Inept? Depictions of Women Terrorists in the News."  </w:t>
      </w:r>
      <w:r w:rsidRPr="003A7063">
        <w:rPr>
          <w:i/>
        </w:rPr>
        <w:t>Media Report to Women</w:t>
      </w:r>
      <w:r w:rsidRPr="003A7063">
        <w:t xml:space="preserve"> 35 (4):14-22.</w:t>
      </w:r>
    </w:p>
    <w:p w:rsidR="003A7063" w:rsidRPr="003A7063" w:rsidRDefault="003A7063" w:rsidP="003A7063">
      <w:pPr>
        <w:pStyle w:val="EndNoteBibliography"/>
        <w:spacing w:after="0"/>
        <w:ind w:left="720" w:hanging="720"/>
      </w:pPr>
      <w:r w:rsidRPr="003A7063">
        <w:t xml:space="preserve">Thomas, Judy L. 2018. "Abortion clinics on edge after woman who shot Kansas doctor is released from prison." </w:t>
      </w:r>
      <w:r w:rsidRPr="003A7063">
        <w:rPr>
          <w:i/>
        </w:rPr>
        <w:t>The Kansas City Star</w:t>
      </w:r>
      <w:r w:rsidRPr="003A7063">
        <w:t xml:space="preserve">, 7 November. </w:t>
      </w:r>
      <w:hyperlink r:id="rId50" w:history="1">
        <w:r w:rsidRPr="003A7063">
          <w:rPr>
            <w:rStyle w:val="Hyperlink"/>
          </w:rPr>
          <w:t>https://www.kansascity.com/news/local/crime/article221194600.html</w:t>
        </w:r>
      </w:hyperlink>
      <w:r w:rsidRPr="003A7063">
        <w:t>.</w:t>
      </w:r>
    </w:p>
    <w:p w:rsidR="003A7063" w:rsidRPr="003A7063" w:rsidRDefault="003A7063" w:rsidP="003A7063">
      <w:pPr>
        <w:pStyle w:val="EndNoteBibliography"/>
        <w:spacing w:after="0"/>
        <w:ind w:left="720" w:hanging="720"/>
      </w:pPr>
      <w:r w:rsidRPr="003A7063">
        <w:t>Towler, Laura. 2020. My Patriotic Alternative Spring 2020 Conference Speech. Youtube.</w:t>
      </w:r>
    </w:p>
    <w:p w:rsidR="003A7063" w:rsidRPr="003A7063" w:rsidRDefault="003A7063" w:rsidP="003A7063">
      <w:pPr>
        <w:pStyle w:val="EndNoteBibliography"/>
        <w:spacing w:after="0"/>
        <w:ind w:left="720" w:hanging="720"/>
      </w:pPr>
      <w:r w:rsidRPr="003A7063">
        <w:t xml:space="preserve">Urry, James. 1999. "Fate, Hate and Denial: Ingrid Rimland's "Lebensraum!"."  </w:t>
      </w:r>
      <w:r w:rsidRPr="003A7063">
        <w:rPr>
          <w:i/>
        </w:rPr>
        <w:t>Mennonite Quarterly Review</w:t>
      </w:r>
      <w:r w:rsidRPr="003A7063">
        <w:t xml:space="preserve"> 73 (1):107.</w:t>
      </w:r>
    </w:p>
    <w:p w:rsidR="003A7063" w:rsidRPr="003A7063" w:rsidRDefault="003A7063" w:rsidP="003A7063">
      <w:pPr>
        <w:pStyle w:val="EndNoteBibliography"/>
        <w:spacing w:after="0"/>
        <w:ind w:left="720" w:hanging="720"/>
      </w:pPr>
      <w:r w:rsidRPr="003A7063">
        <w:t xml:space="preserve">Victor, Barbara. 2004. </w:t>
      </w:r>
      <w:r w:rsidRPr="003A7063">
        <w:rPr>
          <w:i/>
        </w:rPr>
        <w:t>Army of Roses</w:t>
      </w:r>
      <w:r w:rsidRPr="003A7063">
        <w:t>. London: Robinson.</w:t>
      </w:r>
    </w:p>
    <w:p w:rsidR="003A7063" w:rsidRPr="003A7063" w:rsidRDefault="003A7063" w:rsidP="003A7063">
      <w:pPr>
        <w:pStyle w:val="EndNoteBibliography"/>
        <w:spacing w:after="0"/>
        <w:ind w:left="720" w:hanging="720"/>
      </w:pPr>
      <w:r w:rsidRPr="003A7063">
        <w:t xml:space="preserve">Walton, Douglas. 2007. "Propaganda." In </w:t>
      </w:r>
      <w:r w:rsidRPr="003A7063">
        <w:rPr>
          <w:i/>
        </w:rPr>
        <w:t>Media Argumentation</w:t>
      </w:r>
      <w:r w:rsidRPr="003A7063">
        <w:t>, 91-126. Cambridge: Cambridge University Press.</w:t>
      </w:r>
    </w:p>
    <w:p w:rsidR="003A7063" w:rsidRPr="003A7063" w:rsidRDefault="003A7063" w:rsidP="003A7063">
      <w:pPr>
        <w:pStyle w:val="EndNoteBibliography"/>
        <w:spacing w:after="0"/>
        <w:ind w:left="720" w:hanging="720"/>
      </w:pPr>
      <w:r w:rsidRPr="003A7063">
        <w:t>WAU. 2020. "Show your Support." Women for Aryan Unity, accessed 2 April.</w:t>
      </w:r>
    </w:p>
    <w:p w:rsidR="003A7063" w:rsidRPr="003A7063" w:rsidRDefault="003A7063" w:rsidP="003A7063">
      <w:pPr>
        <w:pStyle w:val="EndNoteBibliography"/>
        <w:spacing w:after="0"/>
        <w:ind w:left="720" w:hanging="720"/>
      </w:pPr>
      <w:r w:rsidRPr="003A7063">
        <w:t xml:space="preserve">Wexler, Stuart. 2015. </w:t>
      </w:r>
      <w:r w:rsidRPr="003A7063">
        <w:rPr>
          <w:i/>
        </w:rPr>
        <w:t>America's Secret Jihad: The Hidden History of Religious Terrorism in the United States</w:t>
      </w:r>
      <w:r w:rsidRPr="003A7063">
        <w:t>. eBook: Counterpoint.</w:t>
      </w:r>
    </w:p>
    <w:p w:rsidR="003A7063" w:rsidRPr="003A7063" w:rsidRDefault="003A7063" w:rsidP="003A7063">
      <w:pPr>
        <w:pStyle w:val="EndNoteBibliography"/>
        <w:spacing w:after="0"/>
        <w:ind w:left="720" w:hanging="720"/>
      </w:pPr>
      <w:r w:rsidRPr="003A7063">
        <w:t xml:space="preserve">Worthington, Elise, ABC Investigations, and Alex Tighe. 2019. "Married to the alt-right." </w:t>
      </w:r>
      <w:r w:rsidRPr="003A7063">
        <w:rPr>
          <w:i/>
        </w:rPr>
        <w:t>ABC News</w:t>
      </w:r>
      <w:r w:rsidRPr="003A7063">
        <w:t xml:space="preserve">, 23 May. </w:t>
      </w:r>
      <w:hyperlink r:id="rId51" w:history="1">
        <w:r w:rsidRPr="003A7063">
          <w:rPr>
            <w:rStyle w:val="Hyperlink"/>
          </w:rPr>
          <w:t>https://www.abc.net.au/news/2019-05-23/married-to-the-alt-right/11043892?nw=0</w:t>
        </w:r>
      </w:hyperlink>
      <w:r w:rsidRPr="003A7063">
        <w:t>.</w:t>
      </w:r>
    </w:p>
    <w:p w:rsidR="003A7063" w:rsidRPr="003A7063" w:rsidRDefault="003A7063" w:rsidP="003A7063">
      <w:pPr>
        <w:pStyle w:val="EndNoteBibliography"/>
        <w:ind w:left="720" w:hanging="720"/>
      </w:pPr>
      <w:r w:rsidRPr="003A7063">
        <w:t xml:space="preserve">Zuquete, Jose Pedro. 2018. </w:t>
      </w:r>
      <w:r w:rsidRPr="003A7063">
        <w:rPr>
          <w:i/>
        </w:rPr>
        <w:t>The Identitarians</w:t>
      </w:r>
      <w:r w:rsidRPr="003A7063">
        <w:t>. Indiana: University of Notre Dame Press.</w:t>
      </w:r>
    </w:p>
    <w:p w:rsidR="006716CD" w:rsidRPr="006716CD" w:rsidRDefault="00422D94" w:rsidP="00E47B25">
      <w:pPr>
        <w:spacing w:line="360" w:lineRule="auto"/>
        <w:jc w:val="both"/>
      </w:pPr>
      <w:r>
        <w:fldChar w:fldCharType="end"/>
      </w:r>
    </w:p>
    <w:sectPr w:rsidR="006716CD" w:rsidRPr="006716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7BEC" w:rsidRDefault="00CA7BEC" w:rsidP="001C6598">
      <w:pPr>
        <w:spacing w:after="0" w:line="240" w:lineRule="auto"/>
      </w:pPr>
      <w:r>
        <w:separator/>
      </w:r>
    </w:p>
  </w:endnote>
  <w:endnote w:type="continuationSeparator" w:id="0">
    <w:p w:rsidR="00CA7BEC" w:rsidRDefault="00CA7BEC" w:rsidP="001C6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7BEC" w:rsidRDefault="00CA7BEC" w:rsidP="001C6598">
      <w:pPr>
        <w:spacing w:after="0" w:line="240" w:lineRule="auto"/>
      </w:pPr>
      <w:r>
        <w:separator/>
      </w:r>
    </w:p>
  </w:footnote>
  <w:footnote w:type="continuationSeparator" w:id="0">
    <w:p w:rsidR="00CA7BEC" w:rsidRDefault="00CA7BEC" w:rsidP="001C6598">
      <w:pPr>
        <w:spacing w:after="0" w:line="240" w:lineRule="auto"/>
      </w:pPr>
      <w:r>
        <w:continuationSeparator/>
      </w:r>
    </w:p>
  </w:footnote>
  <w:footnote w:id="1">
    <w:p w:rsidR="00E4578D" w:rsidRDefault="00E4578D">
      <w:pPr>
        <w:pStyle w:val="FootnoteText"/>
      </w:pPr>
      <w:r>
        <w:rPr>
          <w:rStyle w:val="FootnoteReference"/>
        </w:rPr>
        <w:footnoteRef/>
      </w:r>
      <w:r>
        <w:t xml:space="preserve"> This is not comprehensive coverage of women engaged in hate crime, especially given the skinhead movements Red Shoelace initiation.</w:t>
      </w:r>
    </w:p>
  </w:footnote>
  <w:footnote w:id="2">
    <w:p w:rsidR="00E4578D" w:rsidRDefault="00E4578D">
      <w:pPr>
        <w:pStyle w:val="FootnoteText"/>
      </w:pPr>
      <w:r>
        <w:rPr>
          <w:rStyle w:val="FootnoteReference"/>
        </w:rPr>
        <w:footnoteRef/>
      </w:r>
      <w:r>
        <w:t xml:space="preserve"> While these women were the only ones convicted of crimes related to The Order, Belew notes that the wives, girlfriends, and daughters of The Order performed a significant amount of support work </w:t>
      </w:r>
      <w:r>
        <w:fldChar w:fldCharType="begin"/>
      </w:r>
      <w:r>
        <w:instrText xml:space="preserve"> ADDIN EN.CITE &lt;EndNote&gt;&lt;Cite&gt;&lt;Author&gt;Belew&lt;/Author&gt;&lt;Year&gt;2018&lt;/Year&gt;&lt;RecNum&gt;424&lt;/RecNum&gt;&lt;DisplayText&gt;(Belew 2018)&lt;/DisplayText&gt;&lt;record&gt;&lt;rec-number&gt;424&lt;/rec-number&gt;&lt;foreign-keys&gt;&lt;key app="EN" db-id="tt9avpztkswaa1errpsvdse5zfw5aae9as2e" timestamp="1562128812"&gt;424&lt;/key&gt;&lt;/foreign-keys&gt;&lt;ref-type name="Book"&gt;6&lt;/ref-type&gt;&lt;contributors&gt;&lt;authors&gt;&lt;author&gt;Kathleen Belew&lt;/author&gt;&lt;/authors&gt;&lt;/contributors&gt;&lt;titles&gt;&lt;title&gt;Bring the War Home: The White Power Movement and Paramilitary America&lt;/title&gt;&lt;/titles&gt;&lt;dates&gt;&lt;year&gt;2018&lt;/year&gt;&lt;/dates&gt;&lt;pub-location&gt;Harvard University Press&lt;/pub-location&gt;&lt;publisher&gt;Massachusetts&lt;/publisher&gt;&lt;urls&gt;&lt;/urls&gt;&lt;/record&gt;&lt;/Cite&gt;&lt;/EndNote&gt;</w:instrText>
      </w:r>
      <w:r>
        <w:fldChar w:fldCharType="separate"/>
      </w:r>
      <w:r>
        <w:rPr>
          <w:noProof/>
        </w:rPr>
        <w:t>(Belew 2018)</w:t>
      </w:r>
      <w:r>
        <w:fldChar w:fldCharType="end"/>
      </w:r>
      <w:r>
        <w:t xml:space="preserve">129. </w:t>
      </w:r>
    </w:p>
  </w:footnote>
  <w:footnote w:id="3">
    <w:p w:rsidR="00E4578D" w:rsidRDefault="00E4578D">
      <w:pPr>
        <w:pStyle w:val="FootnoteText"/>
      </w:pPr>
      <w:r>
        <w:rPr>
          <w:rStyle w:val="FootnoteReference"/>
        </w:rPr>
        <w:footnoteRef/>
      </w:r>
      <w:r>
        <w:t xml:space="preserve"> Largely driven by the Toronto massage parlour stabbing on 24 February 2020, </w:t>
      </w:r>
      <w:r w:rsidRPr="004F6530">
        <w:t xml:space="preserve">Scott Beierle’s attack on 2 November 2018 in Tallahassee, Alek Minassian’s alleged attack on 23 April 2018 in Toronto, </w:t>
      </w:r>
      <w:r>
        <w:t xml:space="preserve">and </w:t>
      </w:r>
      <w:r w:rsidRPr="004F6530">
        <w:t>Elliot Rodgers’ atta</w:t>
      </w:r>
      <w:r>
        <w:t>ck on 23 May 2014 in Isla Vis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7607D7"/>
    <w:multiLevelType w:val="hybridMultilevel"/>
    <w:tmpl w:val="C6F4237A"/>
    <w:lvl w:ilvl="0" w:tplc="38D8328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2967C0A"/>
    <w:multiLevelType w:val="hybridMultilevel"/>
    <w:tmpl w:val="2E3E8DB2"/>
    <w:lvl w:ilvl="0" w:tplc="DD5C8B0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03A4C9B"/>
    <w:multiLevelType w:val="hybridMultilevel"/>
    <w:tmpl w:val="65480EB2"/>
    <w:lvl w:ilvl="0" w:tplc="336404E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4BA0C8C"/>
    <w:multiLevelType w:val="hybridMultilevel"/>
    <w:tmpl w:val="A8C649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avpztkswaa1errpsvdse5zfw5aae9as2e&quot;&gt;My EndNote Library&lt;record-ids&gt;&lt;item&gt;305&lt;/item&gt;&lt;item&gt;375&lt;/item&gt;&lt;item&gt;377&lt;/item&gt;&lt;item&gt;416&lt;/item&gt;&lt;item&gt;424&lt;/item&gt;&lt;item&gt;510&lt;/item&gt;&lt;item&gt;620&lt;/item&gt;&lt;item&gt;632&lt;/item&gt;&lt;item&gt;665&lt;/item&gt;&lt;item&gt;690&lt;/item&gt;&lt;item&gt;792&lt;/item&gt;&lt;item&gt;797&lt;/item&gt;&lt;item&gt;801&lt;/item&gt;&lt;item&gt;802&lt;/item&gt;&lt;item&gt;803&lt;/item&gt;&lt;item&gt;804&lt;/item&gt;&lt;item&gt;805&lt;/item&gt;&lt;item&gt;806&lt;/item&gt;&lt;item&gt;807&lt;/item&gt;&lt;item&gt;808&lt;/item&gt;&lt;item&gt;809&lt;/item&gt;&lt;item&gt;810&lt;/item&gt;&lt;item&gt;812&lt;/item&gt;&lt;item&gt;813&lt;/item&gt;&lt;item&gt;814&lt;/item&gt;&lt;item&gt;816&lt;/item&gt;&lt;item&gt;817&lt;/item&gt;&lt;item&gt;819&lt;/item&gt;&lt;item&gt;820&lt;/item&gt;&lt;item&gt;821&lt;/item&gt;&lt;item&gt;822&lt;/item&gt;&lt;item&gt;823&lt;/item&gt;&lt;item&gt;824&lt;/item&gt;&lt;item&gt;826&lt;/item&gt;&lt;item&gt;827&lt;/item&gt;&lt;item&gt;829&lt;/item&gt;&lt;item&gt;830&lt;/item&gt;&lt;item&gt;831&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9&lt;/item&gt;&lt;item&gt;870&lt;/item&gt;&lt;item&gt;871&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904&lt;/item&gt;&lt;item&gt;905&lt;/item&gt;&lt;item&gt;906&lt;/item&gt;&lt;item&gt;907&lt;/item&gt;&lt;item&gt;908&lt;/item&gt;&lt;item&gt;909&lt;/item&gt;&lt;item&gt;910&lt;/item&gt;&lt;item&gt;911&lt;/item&gt;&lt;item&gt;912&lt;/item&gt;&lt;item&gt;937&lt;/item&gt;&lt;item&gt;941&lt;/item&gt;&lt;item&gt;942&lt;/item&gt;&lt;item&gt;943&lt;/item&gt;&lt;item&gt;944&lt;/item&gt;&lt;item&gt;945&lt;/item&gt;&lt;item&gt;946&lt;/item&gt;&lt;item&gt;947&lt;/item&gt;&lt;item&gt;948&lt;/item&gt;&lt;item&gt;949&lt;/item&gt;&lt;item&gt;950&lt;/item&gt;&lt;item&gt;951&lt;/item&gt;&lt;item&gt;952&lt;/item&gt;&lt;/record-ids&gt;&lt;/item&gt;&lt;/Libraries&gt;"/>
  </w:docVars>
  <w:rsids>
    <w:rsidRoot w:val="004E7068"/>
    <w:rsid w:val="00001BD9"/>
    <w:rsid w:val="00013CE0"/>
    <w:rsid w:val="000168C5"/>
    <w:rsid w:val="00017C75"/>
    <w:rsid w:val="00022755"/>
    <w:rsid w:val="00024939"/>
    <w:rsid w:val="000255BF"/>
    <w:rsid w:val="000261FF"/>
    <w:rsid w:val="00031F4A"/>
    <w:rsid w:val="00033856"/>
    <w:rsid w:val="00035671"/>
    <w:rsid w:val="00040CBF"/>
    <w:rsid w:val="00044E49"/>
    <w:rsid w:val="00054DA6"/>
    <w:rsid w:val="00065928"/>
    <w:rsid w:val="000700A9"/>
    <w:rsid w:val="00075D79"/>
    <w:rsid w:val="000846BA"/>
    <w:rsid w:val="00084963"/>
    <w:rsid w:val="0008514B"/>
    <w:rsid w:val="000A06BC"/>
    <w:rsid w:val="000B19EC"/>
    <w:rsid w:val="000C48D1"/>
    <w:rsid w:val="000D3338"/>
    <w:rsid w:val="000E5B66"/>
    <w:rsid w:val="000F1C4C"/>
    <w:rsid w:val="000F20F5"/>
    <w:rsid w:val="0010481B"/>
    <w:rsid w:val="00107C00"/>
    <w:rsid w:val="0013483E"/>
    <w:rsid w:val="00135B63"/>
    <w:rsid w:val="00137C71"/>
    <w:rsid w:val="00142329"/>
    <w:rsid w:val="00146760"/>
    <w:rsid w:val="00150BA5"/>
    <w:rsid w:val="00155034"/>
    <w:rsid w:val="00161D36"/>
    <w:rsid w:val="001639BD"/>
    <w:rsid w:val="00166565"/>
    <w:rsid w:val="00171BC0"/>
    <w:rsid w:val="00183162"/>
    <w:rsid w:val="00183900"/>
    <w:rsid w:val="0018622F"/>
    <w:rsid w:val="0018742B"/>
    <w:rsid w:val="001A00D4"/>
    <w:rsid w:val="001A0BF7"/>
    <w:rsid w:val="001A3A09"/>
    <w:rsid w:val="001A6462"/>
    <w:rsid w:val="001B3082"/>
    <w:rsid w:val="001C6598"/>
    <w:rsid w:val="001C69DF"/>
    <w:rsid w:val="001D1D63"/>
    <w:rsid w:val="001D2E5B"/>
    <w:rsid w:val="00201954"/>
    <w:rsid w:val="00203132"/>
    <w:rsid w:val="00220124"/>
    <w:rsid w:val="002211EB"/>
    <w:rsid w:val="00221CA6"/>
    <w:rsid w:val="00224BC1"/>
    <w:rsid w:val="00235585"/>
    <w:rsid w:val="002375D6"/>
    <w:rsid w:val="00241F5C"/>
    <w:rsid w:val="00245397"/>
    <w:rsid w:val="00246FB0"/>
    <w:rsid w:val="0025654F"/>
    <w:rsid w:val="00257D49"/>
    <w:rsid w:val="0026092A"/>
    <w:rsid w:val="00260AE5"/>
    <w:rsid w:val="0026608D"/>
    <w:rsid w:val="00275FE5"/>
    <w:rsid w:val="002906AC"/>
    <w:rsid w:val="00292541"/>
    <w:rsid w:val="00292C85"/>
    <w:rsid w:val="00294C4D"/>
    <w:rsid w:val="0029627D"/>
    <w:rsid w:val="002A3905"/>
    <w:rsid w:val="002B539D"/>
    <w:rsid w:val="002B5C70"/>
    <w:rsid w:val="002C015B"/>
    <w:rsid w:val="002D174A"/>
    <w:rsid w:val="002E515C"/>
    <w:rsid w:val="002E689A"/>
    <w:rsid w:val="002E71B3"/>
    <w:rsid w:val="002F5209"/>
    <w:rsid w:val="00302B70"/>
    <w:rsid w:val="0030423F"/>
    <w:rsid w:val="00313CEC"/>
    <w:rsid w:val="00316F1B"/>
    <w:rsid w:val="00322EE4"/>
    <w:rsid w:val="00324E5C"/>
    <w:rsid w:val="00337D00"/>
    <w:rsid w:val="003436D1"/>
    <w:rsid w:val="00346B4C"/>
    <w:rsid w:val="00357B06"/>
    <w:rsid w:val="00364BEC"/>
    <w:rsid w:val="00365638"/>
    <w:rsid w:val="00367D84"/>
    <w:rsid w:val="00371BC8"/>
    <w:rsid w:val="00372518"/>
    <w:rsid w:val="00372B48"/>
    <w:rsid w:val="00374253"/>
    <w:rsid w:val="00380070"/>
    <w:rsid w:val="003817C3"/>
    <w:rsid w:val="00381E15"/>
    <w:rsid w:val="003840C7"/>
    <w:rsid w:val="00390C7A"/>
    <w:rsid w:val="00391BEE"/>
    <w:rsid w:val="003935D0"/>
    <w:rsid w:val="003975B5"/>
    <w:rsid w:val="003A1E5B"/>
    <w:rsid w:val="003A39D0"/>
    <w:rsid w:val="003A7063"/>
    <w:rsid w:val="003B52BD"/>
    <w:rsid w:val="003B5471"/>
    <w:rsid w:val="003B6E51"/>
    <w:rsid w:val="003C4022"/>
    <w:rsid w:val="003C5688"/>
    <w:rsid w:val="003C6D83"/>
    <w:rsid w:val="003D3AAE"/>
    <w:rsid w:val="003D45F0"/>
    <w:rsid w:val="003E17AA"/>
    <w:rsid w:val="003E5716"/>
    <w:rsid w:val="003F6115"/>
    <w:rsid w:val="00400CDA"/>
    <w:rsid w:val="0040501D"/>
    <w:rsid w:val="004052AD"/>
    <w:rsid w:val="004171EA"/>
    <w:rsid w:val="00422B87"/>
    <w:rsid w:val="00422D94"/>
    <w:rsid w:val="0042579F"/>
    <w:rsid w:val="004272CA"/>
    <w:rsid w:val="0044082B"/>
    <w:rsid w:val="00442667"/>
    <w:rsid w:val="0044791D"/>
    <w:rsid w:val="004527F6"/>
    <w:rsid w:val="00466585"/>
    <w:rsid w:val="00467EC8"/>
    <w:rsid w:val="00484985"/>
    <w:rsid w:val="0048564B"/>
    <w:rsid w:val="00485D3B"/>
    <w:rsid w:val="004866BF"/>
    <w:rsid w:val="004966CD"/>
    <w:rsid w:val="004A1357"/>
    <w:rsid w:val="004A35BE"/>
    <w:rsid w:val="004B763A"/>
    <w:rsid w:val="004B77E5"/>
    <w:rsid w:val="004B7C58"/>
    <w:rsid w:val="004C3C68"/>
    <w:rsid w:val="004C68B4"/>
    <w:rsid w:val="004D20D0"/>
    <w:rsid w:val="004E3295"/>
    <w:rsid w:val="004E7068"/>
    <w:rsid w:val="004F0195"/>
    <w:rsid w:val="004F6530"/>
    <w:rsid w:val="00501367"/>
    <w:rsid w:val="00507BA5"/>
    <w:rsid w:val="00510437"/>
    <w:rsid w:val="0051498F"/>
    <w:rsid w:val="00521BD6"/>
    <w:rsid w:val="00543117"/>
    <w:rsid w:val="00550A48"/>
    <w:rsid w:val="0055425C"/>
    <w:rsid w:val="00554472"/>
    <w:rsid w:val="005676A1"/>
    <w:rsid w:val="005718AC"/>
    <w:rsid w:val="00571B5B"/>
    <w:rsid w:val="0057474C"/>
    <w:rsid w:val="00581C93"/>
    <w:rsid w:val="0059034A"/>
    <w:rsid w:val="0059047F"/>
    <w:rsid w:val="005936D5"/>
    <w:rsid w:val="005A76C6"/>
    <w:rsid w:val="005B2D5D"/>
    <w:rsid w:val="005C0B8E"/>
    <w:rsid w:val="005C145A"/>
    <w:rsid w:val="005C3343"/>
    <w:rsid w:val="005D0686"/>
    <w:rsid w:val="005D34BC"/>
    <w:rsid w:val="005F138E"/>
    <w:rsid w:val="005F177A"/>
    <w:rsid w:val="005F739A"/>
    <w:rsid w:val="005F77DC"/>
    <w:rsid w:val="006123E9"/>
    <w:rsid w:val="00612C93"/>
    <w:rsid w:val="00614F02"/>
    <w:rsid w:val="0061505B"/>
    <w:rsid w:val="00621433"/>
    <w:rsid w:val="00624B2E"/>
    <w:rsid w:val="0062642C"/>
    <w:rsid w:val="006343BB"/>
    <w:rsid w:val="006379D0"/>
    <w:rsid w:val="00664874"/>
    <w:rsid w:val="006712C0"/>
    <w:rsid w:val="006716CD"/>
    <w:rsid w:val="00673C41"/>
    <w:rsid w:val="00673CA3"/>
    <w:rsid w:val="00676C68"/>
    <w:rsid w:val="006817DF"/>
    <w:rsid w:val="00690C8C"/>
    <w:rsid w:val="006D2C2D"/>
    <w:rsid w:val="006E12F0"/>
    <w:rsid w:val="006E39A6"/>
    <w:rsid w:val="006E3A7F"/>
    <w:rsid w:val="006E522E"/>
    <w:rsid w:val="006E5BBB"/>
    <w:rsid w:val="007037D6"/>
    <w:rsid w:val="00707A09"/>
    <w:rsid w:val="0071284F"/>
    <w:rsid w:val="00720455"/>
    <w:rsid w:val="0072487E"/>
    <w:rsid w:val="00730347"/>
    <w:rsid w:val="00730444"/>
    <w:rsid w:val="00733F58"/>
    <w:rsid w:val="00736392"/>
    <w:rsid w:val="00760A22"/>
    <w:rsid w:val="00762F2E"/>
    <w:rsid w:val="00762F4D"/>
    <w:rsid w:val="00765108"/>
    <w:rsid w:val="00765B4E"/>
    <w:rsid w:val="00766522"/>
    <w:rsid w:val="00767B5E"/>
    <w:rsid w:val="00775454"/>
    <w:rsid w:val="00780514"/>
    <w:rsid w:val="0079730C"/>
    <w:rsid w:val="007A01EE"/>
    <w:rsid w:val="007A2A8A"/>
    <w:rsid w:val="007B000A"/>
    <w:rsid w:val="007B6A14"/>
    <w:rsid w:val="007C33CD"/>
    <w:rsid w:val="007C4652"/>
    <w:rsid w:val="007C53FA"/>
    <w:rsid w:val="007C61DF"/>
    <w:rsid w:val="007F18C8"/>
    <w:rsid w:val="007F5296"/>
    <w:rsid w:val="00805CCD"/>
    <w:rsid w:val="00806021"/>
    <w:rsid w:val="0081384C"/>
    <w:rsid w:val="0082287A"/>
    <w:rsid w:val="008235EE"/>
    <w:rsid w:val="00830187"/>
    <w:rsid w:val="00830F3C"/>
    <w:rsid w:val="00834D81"/>
    <w:rsid w:val="0083756A"/>
    <w:rsid w:val="00843775"/>
    <w:rsid w:val="00843ACB"/>
    <w:rsid w:val="008504C2"/>
    <w:rsid w:val="00855D3E"/>
    <w:rsid w:val="008647FA"/>
    <w:rsid w:val="00866C01"/>
    <w:rsid w:val="00874567"/>
    <w:rsid w:val="00876666"/>
    <w:rsid w:val="008866AB"/>
    <w:rsid w:val="008915E5"/>
    <w:rsid w:val="00894268"/>
    <w:rsid w:val="008A3BAE"/>
    <w:rsid w:val="008A6B39"/>
    <w:rsid w:val="008C2CE0"/>
    <w:rsid w:val="008C60DB"/>
    <w:rsid w:val="008C7BF5"/>
    <w:rsid w:val="008D7811"/>
    <w:rsid w:val="008E3E25"/>
    <w:rsid w:val="008F439F"/>
    <w:rsid w:val="00904817"/>
    <w:rsid w:val="00904C1E"/>
    <w:rsid w:val="00914193"/>
    <w:rsid w:val="00916D34"/>
    <w:rsid w:val="0092072D"/>
    <w:rsid w:val="00921375"/>
    <w:rsid w:val="00922933"/>
    <w:rsid w:val="00935673"/>
    <w:rsid w:val="009367A2"/>
    <w:rsid w:val="009407D2"/>
    <w:rsid w:val="00941423"/>
    <w:rsid w:val="00942C37"/>
    <w:rsid w:val="00944C57"/>
    <w:rsid w:val="00955E17"/>
    <w:rsid w:val="00956E1B"/>
    <w:rsid w:val="00977767"/>
    <w:rsid w:val="00977F6B"/>
    <w:rsid w:val="00980481"/>
    <w:rsid w:val="009831EC"/>
    <w:rsid w:val="009A120D"/>
    <w:rsid w:val="009A53FF"/>
    <w:rsid w:val="009A77B1"/>
    <w:rsid w:val="009C18C8"/>
    <w:rsid w:val="009D20DC"/>
    <w:rsid w:val="009E1D15"/>
    <w:rsid w:val="009E4383"/>
    <w:rsid w:val="009F0FED"/>
    <w:rsid w:val="009F289E"/>
    <w:rsid w:val="009F4132"/>
    <w:rsid w:val="00A020B0"/>
    <w:rsid w:val="00A14A78"/>
    <w:rsid w:val="00A15ED9"/>
    <w:rsid w:val="00A23B13"/>
    <w:rsid w:val="00A24135"/>
    <w:rsid w:val="00A24F12"/>
    <w:rsid w:val="00A310AC"/>
    <w:rsid w:val="00A42335"/>
    <w:rsid w:val="00A54C1D"/>
    <w:rsid w:val="00A638C9"/>
    <w:rsid w:val="00A65F6D"/>
    <w:rsid w:val="00A72F7B"/>
    <w:rsid w:val="00A80BDE"/>
    <w:rsid w:val="00A93FDC"/>
    <w:rsid w:val="00A95BAF"/>
    <w:rsid w:val="00AB3E7B"/>
    <w:rsid w:val="00AC0606"/>
    <w:rsid w:val="00AC18E0"/>
    <w:rsid w:val="00AD68C3"/>
    <w:rsid w:val="00AD732A"/>
    <w:rsid w:val="00AE2985"/>
    <w:rsid w:val="00AF23D6"/>
    <w:rsid w:val="00B001EB"/>
    <w:rsid w:val="00B03CD0"/>
    <w:rsid w:val="00B11841"/>
    <w:rsid w:val="00B3066A"/>
    <w:rsid w:val="00B31D5B"/>
    <w:rsid w:val="00B32FFD"/>
    <w:rsid w:val="00B40DD5"/>
    <w:rsid w:val="00B4194B"/>
    <w:rsid w:val="00B6010E"/>
    <w:rsid w:val="00B62C4A"/>
    <w:rsid w:val="00B724CB"/>
    <w:rsid w:val="00B74066"/>
    <w:rsid w:val="00B768A8"/>
    <w:rsid w:val="00B81D28"/>
    <w:rsid w:val="00B84613"/>
    <w:rsid w:val="00B86E1A"/>
    <w:rsid w:val="00B9572A"/>
    <w:rsid w:val="00B95953"/>
    <w:rsid w:val="00BA10D6"/>
    <w:rsid w:val="00BA289B"/>
    <w:rsid w:val="00BA5EA7"/>
    <w:rsid w:val="00BA7942"/>
    <w:rsid w:val="00BB28D9"/>
    <w:rsid w:val="00BC210B"/>
    <w:rsid w:val="00BC3BB9"/>
    <w:rsid w:val="00BE624F"/>
    <w:rsid w:val="00BE64EC"/>
    <w:rsid w:val="00BE790E"/>
    <w:rsid w:val="00BF7D24"/>
    <w:rsid w:val="00C107BD"/>
    <w:rsid w:val="00C16923"/>
    <w:rsid w:val="00C25D6A"/>
    <w:rsid w:val="00C33FA9"/>
    <w:rsid w:val="00C43090"/>
    <w:rsid w:val="00C53972"/>
    <w:rsid w:val="00C54DD0"/>
    <w:rsid w:val="00C64189"/>
    <w:rsid w:val="00C6791E"/>
    <w:rsid w:val="00C72A0F"/>
    <w:rsid w:val="00C771D7"/>
    <w:rsid w:val="00C80B01"/>
    <w:rsid w:val="00C87B99"/>
    <w:rsid w:val="00CA5048"/>
    <w:rsid w:val="00CA6B24"/>
    <w:rsid w:val="00CA7BEC"/>
    <w:rsid w:val="00CB2C80"/>
    <w:rsid w:val="00CC524A"/>
    <w:rsid w:val="00CF2FB4"/>
    <w:rsid w:val="00CF7A54"/>
    <w:rsid w:val="00D1312B"/>
    <w:rsid w:val="00D310F3"/>
    <w:rsid w:val="00D54A23"/>
    <w:rsid w:val="00D5660D"/>
    <w:rsid w:val="00D63079"/>
    <w:rsid w:val="00D64785"/>
    <w:rsid w:val="00D74F38"/>
    <w:rsid w:val="00D827F9"/>
    <w:rsid w:val="00D83F03"/>
    <w:rsid w:val="00DA1A07"/>
    <w:rsid w:val="00DD0FE4"/>
    <w:rsid w:val="00DD597D"/>
    <w:rsid w:val="00DD7A87"/>
    <w:rsid w:val="00DF1A75"/>
    <w:rsid w:val="00DF1A7B"/>
    <w:rsid w:val="00DF6F8C"/>
    <w:rsid w:val="00E01217"/>
    <w:rsid w:val="00E01FB7"/>
    <w:rsid w:val="00E13D06"/>
    <w:rsid w:val="00E270C6"/>
    <w:rsid w:val="00E3047F"/>
    <w:rsid w:val="00E328C3"/>
    <w:rsid w:val="00E35095"/>
    <w:rsid w:val="00E362C2"/>
    <w:rsid w:val="00E4013D"/>
    <w:rsid w:val="00E40F9E"/>
    <w:rsid w:val="00E43924"/>
    <w:rsid w:val="00E4578D"/>
    <w:rsid w:val="00E47B25"/>
    <w:rsid w:val="00E5148D"/>
    <w:rsid w:val="00E5212C"/>
    <w:rsid w:val="00E565F5"/>
    <w:rsid w:val="00E62C01"/>
    <w:rsid w:val="00E64BBD"/>
    <w:rsid w:val="00E8099E"/>
    <w:rsid w:val="00E8165C"/>
    <w:rsid w:val="00E86F1B"/>
    <w:rsid w:val="00EA3E06"/>
    <w:rsid w:val="00EA7A6F"/>
    <w:rsid w:val="00EB03DF"/>
    <w:rsid w:val="00EC3071"/>
    <w:rsid w:val="00EC6C6A"/>
    <w:rsid w:val="00ED101C"/>
    <w:rsid w:val="00ED4FEF"/>
    <w:rsid w:val="00EE2B34"/>
    <w:rsid w:val="00EE2F2D"/>
    <w:rsid w:val="00EE7A94"/>
    <w:rsid w:val="00EF4276"/>
    <w:rsid w:val="00F0500C"/>
    <w:rsid w:val="00F07614"/>
    <w:rsid w:val="00F1359B"/>
    <w:rsid w:val="00F14432"/>
    <w:rsid w:val="00F372F0"/>
    <w:rsid w:val="00F37DA9"/>
    <w:rsid w:val="00F43128"/>
    <w:rsid w:val="00F57911"/>
    <w:rsid w:val="00F57960"/>
    <w:rsid w:val="00F62447"/>
    <w:rsid w:val="00F639AC"/>
    <w:rsid w:val="00F63BA2"/>
    <w:rsid w:val="00F67C60"/>
    <w:rsid w:val="00F701D4"/>
    <w:rsid w:val="00F807B2"/>
    <w:rsid w:val="00F825EC"/>
    <w:rsid w:val="00F849E4"/>
    <w:rsid w:val="00F94C73"/>
    <w:rsid w:val="00F968EB"/>
    <w:rsid w:val="00F97F10"/>
    <w:rsid w:val="00FA587B"/>
    <w:rsid w:val="00FB1AE6"/>
    <w:rsid w:val="00FB5883"/>
    <w:rsid w:val="00FC2CD3"/>
    <w:rsid w:val="00FD06AC"/>
    <w:rsid w:val="00FE007C"/>
    <w:rsid w:val="00FE0728"/>
    <w:rsid w:val="00FE1CF1"/>
    <w:rsid w:val="00FE7BB0"/>
    <w:rsid w:val="00FE7CC8"/>
    <w:rsid w:val="00FF0FDE"/>
    <w:rsid w:val="00FF15DA"/>
    <w:rsid w:val="00FF506F"/>
    <w:rsid w:val="00FF61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09BCD990-4DD4-4978-A419-036ED21DC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716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16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510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174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72F7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4E706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E7068"/>
    <w:rPr>
      <w:rFonts w:ascii="Calibri" w:hAnsi="Calibri"/>
      <w:szCs w:val="21"/>
    </w:rPr>
  </w:style>
  <w:style w:type="character" w:styleId="Hyperlink">
    <w:name w:val="Hyperlink"/>
    <w:basedOn w:val="DefaultParagraphFont"/>
    <w:uiPriority w:val="99"/>
    <w:unhideWhenUsed/>
    <w:rsid w:val="0040501D"/>
    <w:rPr>
      <w:color w:val="0000FF"/>
      <w:u w:val="single"/>
    </w:rPr>
  </w:style>
  <w:style w:type="character" w:styleId="FollowedHyperlink">
    <w:name w:val="FollowedHyperlink"/>
    <w:basedOn w:val="DefaultParagraphFont"/>
    <w:uiPriority w:val="99"/>
    <w:semiHidden/>
    <w:unhideWhenUsed/>
    <w:rsid w:val="00EC6C6A"/>
    <w:rPr>
      <w:color w:val="954F72" w:themeColor="followedHyperlink"/>
      <w:u w:val="single"/>
    </w:rPr>
  </w:style>
  <w:style w:type="character" w:customStyle="1" w:styleId="Heading2Char">
    <w:name w:val="Heading 2 Char"/>
    <w:basedOn w:val="DefaultParagraphFont"/>
    <w:link w:val="Heading2"/>
    <w:uiPriority w:val="9"/>
    <w:rsid w:val="006716C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6716CD"/>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716CD"/>
    <w:pPr>
      <w:ind w:left="720"/>
      <w:contextualSpacing/>
    </w:pPr>
  </w:style>
  <w:style w:type="paragraph" w:styleId="IntenseQuote">
    <w:name w:val="Intense Quote"/>
    <w:basedOn w:val="Normal"/>
    <w:next w:val="Normal"/>
    <w:link w:val="IntenseQuoteChar"/>
    <w:uiPriority w:val="30"/>
    <w:qFormat/>
    <w:rsid w:val="000A06B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0A06BC"/>
    <w:rPr>
      <w:i/>
      <w:iCs/>
      <w:color w:val="5B9BD5" w:themeColor="accent1"/>
    </w:rPr>
  </w:style>
  <w:style w:type="character" w:styleId="IntenseEmphasis">
    <w:name w:val="Intense Emphasis"/>
    <w:basedOn w:val="DefaultParagraphFont"/>
    <w:uiPriority w:val="21"/>
    <w:qFormat/>
    <w:rsid w:val="00765108"/>
    <w:rPr>
      <w:i/>
      <w:iCs/>
      <w:color w:val="5B9BD5" w:themeColor="accent1"/>
    </w:rPr>
  </w:style>
  <w:style w:type="character" w:customStyle="1" w:styleId="Heading3Char">
    <w:name w:val="Heading 3 Char"/>
    <w:basedOn w:val="DefaultParagraphFont"/>
    <w:link w:val="Heading3"/>
    <w:uiPriority w:val="9"/>
    <w:rsid w:val="00765108"/>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422D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22D94"/>
    <w:rPr>
      <w:rFonts w:ascii="Calibri" w:hAnsi="Calibri" w:cs="Calibri"/>
      <w:noProof/>
      <w:lang w:val="en-US"/>
    </w:rPr>
  </w:style>
  <w:style w:type="paragraph" w:customStyle="1" w:styleId="EndNoteBibliography">
    <w:name w:val="EndNote Bibliography"/>
    <w:basedOn w:val="Normal"/>
    <w:link w:val="EndNoteBibliographyChar"/>
    <w:rsid w:val="00422D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2D94"/>
    <w:rPr>
      <w:rFonts w:ascii="Calibri" w:hAnsi="Calibri" w:cs="Calibri"/>
      <w:noProof/>
      <w:lang w:val="en-US"/>
    </w:rPr>
  </w:style>
  <w:style w:type="character" w:customStyle="1" w:styleId="Heading4Char">
    <w:name w:val="Heading 4 Char"/>
    <w:basedOn w:val="DefaultParagraphFont"/>
    <w:link w:val="Heading4"/>
    <w:uiPriority w:val="9"/>
    <w:rsid w:val="002D174A"/>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1C65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6598"/>
    <w:rPr>
      <w:sz w:val="20"/>
      <w:szCs w:val="20"/>
    </w:rPr>
  </w:style>
  <w:style w:type="character" w:styleId="FootnoteReference">
    <w:name w:val="footnote reference"/>
    <w:basedOn w:val="DefaultParagraphFont"/>
    <w:uiPriority w:val="99"/>
    <w:semiHidden/>
    <w:unhideWhenUsed/>
    <w:rsid w:val="001C6598"/>
    <w:rPr>
      <w:vertAlign w:val="superscript"/>
    </w:rPr>
  </w:style>
  <w:style w:type="table" w:styleId="GridTable1Light">
    <w:name w:val="Grid Table 1 Light"/>
    <w:basedOn w:val="TableNormal"/>
    <w:uiPriority w:val="46"/>
    <w:rsid w:val="00391B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391BEE"/>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E5B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B66"/>
    <w:rPr>
      <w:rFonts w:ascii="Segoe UI" w:hAnsi="Segoe UI" w:cs="Segoe UI"/>
      <w:sz w:val="18"/>
      <w:szCs w:val="18"/>
    </w:rPr>
  </w:style>
  <w:style w:type="paragraph" w:styleId="Title">
    <w:name w:val="Title"/>
    <w:basedOn w:val="Normal"/>
    <w:next w:val="Normal"/>
    <w:link w:val="TitleChar"/>
    <w:uiPriority w:val="10"/>
    <w:qFormat/>
    <w:rsid w:val="00241F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1F5C"/>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A72F7B"/>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63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dl.org/resources/reports/when-women-are-the-enemy-the-intersection-of-misogyny-and-white-supremacy" TargetMode="External"/><Relationship Id="rId18" Type="http://schemas.openxmlformats.org/officeDocument/2006/relationships/hyperlink" Target="https://time.com/4156821/donald-trump-kkk/" TargetMode="External"/><Relationship Id="rId26" Type="http://schemas.openxmlformats.org/officeDocument/2006/relationships/hyperlink" Target="https://www.amren.com/search/?q=liv%20hedie" TargetMode="External"/><Relationship Id="rId39" Type="http://schemas.openxmlformats.org/officeDocument/2006/relationships/hyperlink" Target="https://realitycallsshow.com/" TargetMode="External"/><Relationship Id="rId3" Type="http://schemas.openxmlformats.org/officeDocument/2006/relationships/styles" Target="styles.xml"/><Relationship Id="rId21" Type="http://schemas.openxmlformats.org/officeDocument/2006/relationships/hyperlink" Target="https://www.amazon.com/kindle-dbs/entity/author/B072KFQJQN" TargetMode="External"/><Relationship Id="rId34" Type="http://schemas.openxmlformats.org/officeDocument/2006/relationships/hyperlink" Target="https://www.theatlantic.com/technology/archive/2019/03/instagram-is-the-internets-new-home-for-hate/585382/" TargetMode="External"/><Relationship Id="rId42" Type="http://schemas.openxmlformats.org/officeDocument/2006/relationships/hyperlink" Target="https://www.nytimes.com/2018/07/06/obituaries/gudrun-burwitz-ever-loyal-daughter-of-himmler-is-dead-at-88.html" TargetMode="External"/><Relationship Id="rId47" Type="http://schemas.openxmlformats.org/officeDocument/2006/relationships/hyperlink" Target="https://www.splcenter.org/fighting-hate/extremist-files/ideology/male-supremacy" TargetMode="External"/><Relationship Id="rId50" Type="http://schemas.openxmlformats.org/officeDocument/2006/relationships/hyperlink" Target="https://www.kansascity.com/news/local/crime/article221194600.html" TargetMode="External"/><Relationship Id="rId7" Type="http://schemas.openxmlformats.org/officeDocument/2006/relationships/endnotes" Target="endnotes.xml"/><Relationship Id="rId12" Type="http://schemas.openxmlformats.org/officeDocument/2006/relationships/hyperlink" Target="https://www.adl.org/sites/default/files/documents/assets/pdf/israel-international/Alison_Weir_Backgrounder-NW.pdf" TargetMode="External"/><Relationship Id="rId17" Type="http://schemas.openxmlformats.org/officeDocument/2006/relationships/hyperlink" Target="https://www.buzzfeednews.com/article/josephbernstein/youtubes-newest-far-right-foul-mouthed-red-pilling-star-is" TargetMode="External"/><Relationship Id="rId25" Type="http://schemas.openxmlformats.org/officeDocument/2006/relationships/hyperlink" Target="https://www.nytimes.com/2016/01/24/magazine/why-is-it-so-difficult-for-syrian-refugees-to-get-into-the-us.html" TargetMode="External"/><Relationship Id="rId33" Type="http://schemas.openxmlformats.org/officeDocument/2006/relationships/hyperlink" Target="https://archive.org/stream/88Precepts_937/88Precepts_djvu.txt" TargetMode="External"/><Relationship Id="rId38" Type="http://schemas.openxmlformats.org/officeDocument/2006/relationships/hyperlink" Target="https://www.opendemocracy.net/en/countering-radical-right/germany-role-women-radical-right-terrorism/" TargetMode="External"/><Relationship Id="rId46" Type="http://schemas.openxmlformats.org/officeDocument/2006/relationships/hyperlink" Target="https://www.splcenter.org/fighting-hate/intelligence-report/2004/four-racist-skinheads-write-letters-prison-after-being-convicted-brutal-killing" TargetMode="External"/><Relationship Id="rId2" Type="http://schemas.openxmlformats.org/officeDocument/2006/relationships/numbering" Target="numbering.xml"/><Relationship Id="rId16" Type="http://schemas.openxmlformats.org/officeDocument/2006/relationships/hyperlink" Target="https://www.washingtontimes.com/news/2020/apr/14/documents-arson-suspect-wanted-to-deface-13-religi/" TargetMode="External"/><Relationship Id="rId20" Type="http://schemas.openxmlformats.org/officeDocument/2006/relationships/hyperlink" Target="https://foreignpolicy.com/2019/04/17/theres-one-far-right-movement-that-hates-the-kremlin-azov-ukraine-biletsky-nouvelle-droite-venner/" TargetMode="External"/><Relationship Id="rId29" Type="http://schemas.openxmlformats.org/officeDocument/2006/relationships/hyperlink" Target="https://www.abc.net.au/news/2020-02-24/tradwives-women-say-the-movement-is-empowering-not-oppressive/11960910" TargetMode="External"/><Relationship Id="rId41" Type="http://schemas.openxmlformats.org/officeDocument/2006/relationships/hyperlink" Target="https://t.me/s/MISSGOREHOUNDART?before=2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la.gov.au/nla.news-article125624665" TargetMode="External"/><Relationship Id="rId24" Type="http://schemas.openxmlformats.org/officeDocument/2006/relationships/hyperlink" Target="https://www.nytimes.com/2019/12/12/nyregion/jersey-city-shooting-domestic-terrorism.html" TargetMode="External"/><Relationship Id="rId32" Type="http://schemas.openxmlformats.org/officeDocument/2006/relationships/hyperlink" Target="https://www.vice.com/en_au/article/eve54j/the-woman-who-plotted-a-valentines-mass-murder-shares-how-the-internet-radicalised-her" TargetMode="External"/><Relationship Id="rId37" Type="http://schemas.openxmlformats.org/officeDocument/2006/relationships/hyperlink" Target="https://www.radicalrightanalysis.com/2019/02/01/the-anti-semitic-murder-germany-forgot/" TargetMode="External"/><Relationship Id="rId40" Type="http://schemas.openxmlformats.org/officeDocument/2006/relationships/hyperlink" Target="https://www.washingtonpost.com/nation/2019/05/27/nazi-sympathizer-pleaded-guilty-defacing-synagogue-his-lawyer-says-conservatives-helped-radicalize-him/" TargetMode="External"/><Relationship Id="rId45" Type="http://schemas.openxmlformats.org/officeDocument/2006/relationships/hyperlink" Target="https://www.splcenter.org/fighting-hate/intelligence-report/1999/women-neo-nazi-group-world-church-creator-speak-out"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latimes.com/archives/la-xpm-2003-feb-07-na-spokane7-story.html" TargetMode="External"/><Relationship Id="rId23" Type="http://schemas.openxmlformats.org/officeDocument/2006/relationships/hyperlink" Target="https://t.me/s/FrauFashArt" TargetMode="External"/><Relationship Id="rId28" Type="http://schemas.openxmlformats.org/officeDocument/2006/relationships/hyperlink" Target="https://apnews.com/eb91ff4be2716d5791c5bc6de98a79ea" TargetMode="External"/><Relationship Id="rId36" Type="http://schemas.openxmlformats.org/officeDocument/2006/relationships/hyperlink" Target="https://www.opendemocracy.net/en/countering-radical-right/the-1980-oktoberfest-bombing-a-case-with-many-question-marks/" TargetMode="External"/><Relationship Id="rId49" Type="http://schemas.openxmlformats.org/officeDocument/2006/relationships/hyperlink" Target="https://expo.se/2020/05/traditionella-fruar-ger-extremismen-en-st%C3%A4dad-front" TargetMode="External"/><Relationship Id="rId10" Type="http://schemas.openxmlformats.org/officeDocument/2006/relationships/hyperlink" Target="https://www.bbc.com/news/uk-england-derbyshire-47230443" TargetMode="External"/><Relationship Id="rId19" Type="http://schemas.openxmlformats.org/officeDocument/2006/relationships/hyperlink" Target="https://thewest.com.au/news/crime/robert-edhouse-and-melony-attwood-convicted-of-murder-in-nazi-death-squad-killing-of-alan-taylor-ng-b88771856z" TargetMode="External"/><Relationship Id="rId31" Type="http://schemas.openxmlformats.org/officeDocument/2006/relationships/hyperlink" Target="https://www.nytimes.com/1975/05/22/archives/women-in-ku-flux-klan-move-into-the-male-power-structure.html" TargetMode="External"/><Relationship Id="rId44" Type="http://schemas.openxmlformats.org/officeDocument/2006/relationships/hyperlink" Target="https://www.cbc.ca/news/canada/edmonton/monika-schaefer-holocaust-denial-alberta-germany-1.4880175"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nla.gov.au/nla.news-article111974262" TargetMode="External"/><Relationship Id="rId14" Type="http://schemas.openxmlformats.org/officeDocument/2006/relationships/hyperlink" Target="https://apnews.com/993806ec69ba110134aca1e1c324059a" TargetMode="External"/><Relationship Id="rId22" Type="http://schemas.openxmlformats.org/officeDocument/2006/relationships/hyperlink" Target="https://notimeforsilence.wordpress.com/" TargetMode="External"/><Relationship Id="rId27" Type="http://schemas.openxmlformats.org/officeDocument/2006/relationships/hyperlink" Target="https://theconversation.com/beate-zschape-guilty-the-five-year-neo-nazi-trial-that-shook-germany-99816" TargetMode="External"/><Relationship Id="rId30" Type="http://schemas.openxmlformats.org/officeDocument/2006/relationships/hyperlink" Target="https://www.upi.com/Archives/1986/03/15/Neo-Nazi-husband-and-wife-get-long-prison-terms/8463511246800/" TargetMode="External"/><Relationship Id="rId35" Type="http://schemas.openxmlformats.org/officeDocument/2006/relationships/hyperlink" Target="https://t.me/s/manoncaroniart?before=19" TargetMode="External"/><Relationship Id="rId43" Type="http://schemas.openxmlformats.org/officeDocument/2006/relationships/hyperlink" Target="https://www.bbc.com/news/stories-45919730" TargetMode="External"/><Relationship Id="rId48" Type="http://schemas.openxmlformats.org/officeDocument/2006/relationships/hyperlink" Target="https://www.splcenter.org/fighting-hate/extremist-files/individual/april-gaede" TargetMode="External"/><Relationship Id="rId8" Type="http://schemas.openxmlformats.org/officeDocument/2006/relationships/hyperlink" Target="http://nla.gov.au/nla.news-article125628348" TargetMode="External"/><Relationship Id="rId51" Type="http://schemas.openxmlformats.org/officeDocument/2006/relationships/hyperlink" Target="https://www.abc.net.au/news/2019-05-23/married-to-the-alt-right/11043892?nw=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AF14A-2282-4DBC-B0A2-00259CF90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6309</Words>
  <Characters>206967</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Charles Sturt University</Company>
  <LinksUpToDate>false</LinksUpToDate>
  <CharactersWithSpaces>242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ion, Kristy</dc:creator>
  <cp:keywords/>
  <dc:description/>
  <cp:lastModifiedBy>O'Brien, Nicholas</cp:lastModifiedBy>
  <cp:revision>2</cp:revision>
  <cp:lastPrinted>2020-05-20T23:30:00Z</cp:lastPrinted>
  <dcterms:created xsi:type="dcterms:W3CDTF">2020-05-20T23:31:00Z</dcterms:created>
  <dcterms:modified xsi:type="dcterms:W3CDTF">2020-05-20T23:31:00Z</dcterms:modified>
</cp:coreProperties>
</file>